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_rels/.rels" ContentType="application/vnd.openxmlformats-package.relationship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pBdr>
          <w:bottom w:val="single" w:sz="2" w:space="2" w:color="000000"/>
        </w:pBdr>
        <w:spacing w:lineRule="auto" w:line="276"/>
        <w:jc w:val="both"/>
        <w:rPr>
          <w:rFonts w:ascii="Carlito" w:hAnsi="Carlito"/>
          <w:sz w:val="24"/>
          <w:szCs w:val="24"/>
        </w:rPr>
      </w:pPr>
      <w:r>
        <w:rPr>
          <w:rFonts w:ascii="Carlito" w:hAnsi="Carlito"/>
          <w:b/>
          <w:i w:val="false"/>
          <w:iCs w:val="false"/>
          <w:sz w:val="24"/>
          <w:szCs w:val="24"/>
        </w:rPr>
        <w:t xml:space="preserve">Parallel evolution in mosquito vectors – a story of insecticide resistance  </w:t>
      </w:r>
    </w:p>
    <w:p>
      <w:pPr>
        <w:pStyle w:val="Normal"/>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rFonts w:ascii="Carlito" w:hAnsi="Carlito"/>
          <w:sz w:val="24"/>
          <w:szCs w:val="24"/>
        </w:rPr>
      </w:pPr>
      <w:r>
        <w:rPr>
          <w:rFonts w:ascii="Carlito" w:hAnsi="Carlito"/>
          <w:b/>
          <w:bCs/>
          <w:color w:val="00000A"/>
          <w:sz w:val="24"/>
          <w:szCs w:val="24"/>
          <w:lang w:val="en-US"/>
        </w:rPr>
        <w:t>Sanjay C Nagi</w:t>
      </w:r>
      <w:r>
        <w:rPr>
          <w:rFonts w:ascii="Carlito" w:hAnsi="Carlito"/>
          <w:b/>
          <w:bCs/>
          <w:color w:val="00000A"/>
          <w:sz w:val="24"/>
          <w:szCs w:val="24"/>
          <w:vertAlign w:val="superscript"/>
          <w:lang w:val="en-US"/>
        </w:rPr>
        <w:t>1*</w:t>
      </w:r>
      <w:r>
        <w:rPr>
          <w:rFonts w:ascii="Carlito" w:hAnsi="Carlito"/>
          <w:b/>
          <w:bCs/>
          <w:color w:val="00000A"/>
          <w:sz w:val="24"/>
          <w:szCs w:val="24"/>
          <w:lang w:val="en-US"/>
        </w:rPr>
        <w:t>, Eric Lucas</w:t>
      </w:r>
      <w:r>
        <w:rPr>
          <w:rFonts w:ascii="Carlito" w:hAnsi="Carlito"/>
          <w:b/>
          <w:bCs/>
          <w:color w:val="00000A"/>
          <w:sz w:val="24"/>
          <w:szCs w:val="24"/>
          <w:vertAlign w:val="superscript"/>
          <w:lang w:val="en-US"/>
        </w:rPr>
        <w:t>1</w:t>
      </w:r>
      <w:r>
        <w:rPr>
          <w:rFonts w:ascii="Carlito" w:hAnsi="Carlito"/>
          <w:b/>
          <w:bCs/>
          <w:color w:val="00000A"/>
          <w:sz w:val="24"/>
          <w:szCs w:val="24"/>
          <w:lang w:val="en-US"/>
        </w:rPr>
        <w:t>, Alistair Miles</w:t>
      </w:r>
      <w:r>
        <w:rPr>
          <w:rFonts w:ascii="Carlito" w:hAnsi="Carlito"/>
          <w:b/>
          <w:bCs/>
          <w:color w:val="00000A"/>
          <w:sz w:val="24"/>
          <w:szCs w:val="24"/>
          <w:vertAlign w:val="superscript"/>
          <w:lang w:val="en-US"/>
        </w:rPr>
        <w:t>2</w:t>
      </w:r>
      <w:r>
        <w:rPr>
          <w:rFonts w:ascii="Carlito" w:hAnsi="Carlito"/>
          <w:b/>
          <w:bCs/>
          <w:color w:val="00000A"/>
          <w:sz w:val="24"/>
          <w:szCs w:val="24"/>
          <w:lang w:val="en-US"/>
        </w:rPr>
        <w:t>, David We</w:t>
      </w:r>
      <w:bookmarkStart w:id="0" w:name="_GoBack1"/>
      <w:bookmarkEnd w:id="0"/>
      <w:r>
        <w:rPr>
          <w:rFonts w:ascii="Carlito" w:hAnsi="Carlito"/>
          <w:b/>
          <w:bCs/>
          <w:color w:val="00000A"/>
          <w:sz w:val="24"/>
          <w:szCs w:val="24"/>
          <w:lang w:val="en-US"/>
        </w:rPr>
        <w:t>etman</w:t>
      </w:r>
      <w:r>
        <w:rPr>
          <w:rFonts w:ascii="Carlito" w:hAnsi="Carlito"/>
          <w:b/>
          <w:bCs/>
          <w:color w:val="00000A"/>
          <w:sz w:val="24"/>
          <w:szCs w:val="24"/>
          <w:vertAlign w:val="superscript"/>
          <w:lang w:val="en-US"/>
        </w:rPr>
        <w:t>1</w:t>
      </w:r>
      <w:r>
        <w:rPr>
          <w:rFonts w:ascii="Carlito" w:hAnsi="Carlito"/>
          <w:b/>
          <w:bCs/>
          <w:color w:val="00000A"/>
          <w:sz w:val="24"/>
          <w:szCs w:val="24"/>
          <w:lang w:val="en-US"/>
        </w:rPr>
        <w:t>, Martin J Donnelly</w:t>
      </w:r>
      <w:r>
        <w:rPr>
          <w:rFonts w:ascii="Carlito" w:hAnsi="Carlito"/>
          <w:b/>
          <w:bCs/>
          <w:color w:val="00000A"/>
          <w:sz w:val="24"/>
          <w:szCs w:val="24"/>
          <w:vertAlign w:val="superscript"/>
          <w:lang w:val="en-US"/>
        </w:rPr>
        <w:t>1</w:t>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widowControl w:val="false"/>
        <w:pBdr>
          <w:bottom w:val="single" w:sz="2" w:space="2" w:color="000000"/>
        </w:pBdr>
        <w:spacing w:lineRule="auto" w:line="276"/>
        <w:jc w:val="both"/>
        <w:rPr>
          <w:rFonts w:ascii="Carlito" w:hAnsi="Carlito"/>
          <w:sz w:val="24"/>
          <w:szCs w:val="24"/>
        </w:rPr>
      </w:pPr>
      <w:r>
        <w:rPr>
          <w:rFonts w:ascii="Carlito" w:hAnsi="Carlito"/>
          <w:color w:val="00000A"/>
          <w:sz w:val="24"/>
          <w:szCs w:val="24"/>
          <w:vertAlign w:val="superscript"/>
          <w:lang w:val="en-US"/>
        </w:rPr>
        <w:t>1</w:t>
      </w:r>
      <w:r>
        <w:rPr>
          <w:rFonts w:ascii="Carlito" w:hAnsi="Carlito"/>
          <w:color w:val="00000A"/>
          <w:sz w:val="24"/>
          <w:szCs w:val="24"/>
          <w:lang w:val="en-US"/>
        </w:rPr>
        <w:t xml:space="preserve">Department of Vector Biology, Liverpool School of Tropical Medicine, Pembroke Place, Liverpool, L3 5QA, UK. </w:t>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rFonts w:ascii="Carlito" w:hAnsi="Carlito"/>
          <w:sz w:val="24"/>
          <w:szCs w:val="24"/>
        </w:rPr>
      </w:pPr>
      <w:r>
        <w:rPr>
          <w:rFonts w:ascii="Carlito" w:hAnsi="Carlito"/>
          <w:color w:val="00000A"/>
          <w:sz w:val="24"/>
          <w:szCs w:val="24"/>
          <w:vertAlign w:val="superscript"/>
          <w:lang w:val="en-US"/>
        </w:rPr>
        <w:t>*</w:t>
      </w:r>
      <w:r>
        <w:rPr>
          <w:rFonts w:ascii="Carlito" w:hAnsi="Carlito"/>
          <w:color w:val="00000A"/>
          <w:sz w:val="24"/>
          <w:szCs w:val="24"/>
          <w:lang w:val="en-US"/>
        </w:rPr>
        <w:t xml:space="preserve">Corresponding author: </w:t>
      </w:r>
    </w:p>
    <w:p>
      <w:pPr>
        <w:pStyle w:val="Normal"/>
        <w:widowControl w:val="false"/>
        <w:spacing w:lineRule="auto" w:line="276"/>
        <w:jc w:val="both"/>
        <w:rPr/>
      </w:pPr>
      <w:r>
        <w:rPr>
          <w:rFonts w:ascii="Carlito" w:hAnsi="Carlito"/>
          <w:color w:val="00000A"/>
          <w:sz w:val="24"/>
          <w:szCs w:val="24"/>
          <w:lang w:val="en-US"/>
        </w:rPr>
        <w:t xml:space="preserve">Liverpool Tropical School of Medicine, Pembroke Place, Liverpool, L3 5QA, UK. Telephone +441517053225, Email: </w:t>
      </w:r>
      <w:hyperlink r:id="rId2">
        <w:r>
          <w:rPr>
            <w:rStyle w:val="InternetLink"/>
            <w:rFonts w:ascii="Carlito" w:hAnsi="Carlito"/>
            <w:sz w:val="24"/>
            <w:szCs w:val="24"/>
            <w:lang w:val="en-US"/>
          </w:rPr>
          <w:t>Sanjay.Nagi@lstmed.ac.uk</w:t>
        </w:r>
      </w:hyperlink>
    </w:p>
    <w:p>
      <w:pPr>
        <w:pStyle w:val="Normal"/>
        <w:widowControl w:val="false"/>
        <w:spacing w:lineRule="auto" w:line="276"/>
        <w:jc w:val="both"/>
        <w:rPr>
          <w:rFonts w:ascii="Carlito" w:hAnsi="Carlito"/>
          <w:sz w:val="24"/>
          <w:szCs w:val="24"/>
        </w:rPr>
      </w:pPr>
      <w:r>
        <w:rPr>
          <w:rFonts w:ascii="Carlito" w:hAnsi="Carlito"/>
          <w:b/>
          <w:bCs/>
          <w:color w:val="00000A"/>
          <w:sz w:val="24"/>
          <w:szCs w:val="24"/>
          <w:lang w:val="en-US"/>
        </w:rPr>
        <w:t>Keywords</w:t>
      </w:r>
      <w:r>
        <w:rPr>
          <w:rFonts w:ascii="Carlito" w:hAnsi="Carlito"/>
          <w:color w:val="00000A"/>
          <w:sz w:val="24"/>
          <w:szCs w:val="24"/>
          <w:lang w:val="en-US"/>
        </w:rPr>
        <w:t>:</w:t>
      </w:r>
      <w:r>
        <w:rPr>
          <w:rFonts w:ascii="Carlito" w:hAnsi="Carlito"/>
          <w:color w:val="FF0000"/>
          <w:sz w:val="24"/>
          <w:szCs w:val="24"/>
          <w:lang w:val="en-US"/>
        </w:rPr>
        <w:t xml:space="preserve"> Adaptation, Insecticide resistance, Anopheles, Parallel evolution, population genetics</w:t>
      </w:r>
    </w:p>
    <w:p>
      <w:pPr>
        <w:pStyle w:val="Normal"/>
        <w:widowControl w:val="false"/>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overflowPunct w:val="true"/>
        <w:spacing w:lineRule="auto" w:line="276"/>
        <w:jc w:val="both"/>
        <w:rPr>
          <w:rFonts w:ascii="Carlito" w:hAnsi="Carlito"/>
          <w:b/>
          <w:b/>
          <w:sz w:val="24"/>
          <w:szCs w:val="24"/>
        </w:rPr>
      </w:pPr>
      <w:r>
        <w:rPr>
          <w:rFonts w:ascii="Carlito" w:hAnsi="Carlito"/>
          <w:b/>
          <w:sz w:val="24"/>
          <w:szCs w:val="24"/>
        </w:rPr>
      </w:r>
      <w:r>
        <w:br w:type="page"/>
      </w:r>
    </w:p>
    <w:p>
      <w:pPr>
        <w:pStyle w:val="Normal"/>
        <w:pBdr>
          <w:bottom w:val="single" w:sz="2" w:space="2" w:color="000000"/>
        </w:pBdr>
        <w:spacing w:lineRule="auto" w:line="276"/>
        <w:jc w:val="both"/>
        <w:rPr>
          <w:rFonts w:ascii="Carlito" w:hAnsi="Carlito"/>
          <w:sz w:val="24"/>
          <w:szCs w:val="24"/>
        </w:rPr>
      </w:pPr>
      <w:r>
        <w:rPr>
          <w:rFonts w:ascii="Carlito" w:hAnsi="Carlito"/>
          <w:b/>
          <w:sz w:val="24"/>
          <w:szCs w:val="24"/>
        </w:rPr>
        <w:t xml:space="preserve">Introduction </w:t>
      </w:r>
    </w:p>
    <w:p>
      <w:pPr>
        <w:pStyle w:val="Normal"/>
        <w:spacing w:lineRule="auto" w:line="276"/>
        <w:jc w:val="both"/>
        <w:rPr>
          <w:rFonts w:ascii="Carlito" w:hAnsi="Carlito"/>
          <w:b/>
          <w:b/>
          <w:bCs/>
          <w:i w:val="false"/>
          <w:i w:val="false"/>
          <w:iCs w:val="false"/>
          <w:sz w:val="24"/>
          <w:szCs w:val="24"/>
        </w:rPr>
      </w:pPr>
      <w:r>
        <w:rPr>
          <w:rFonts w:ascii="Carlito" w:hAnsi="Carlito"/>
          <w:b/>
          <w:bCs/>
          <w:i w:val="false"/>
          <w:iCs w:val="false"/>
          <w:sz w:val="24"/>
          <w:szCs w:val="24"/>
        </w:rPr>
      </w:r>
    </w:p>
    <w:p>
      <w:pPr>
        <w:pStyle w:val="Normal"/>
        <w:numPr>
          <w:ilvl w:val="0"/>
          <w:numId w:val="6"/>
        </w:numPr>
        <w:spacing w:lineRule="auto" w:line="276"/>
        <w:jc w:val="both"/>
        <w:rPr>
          <w:rFonts w:ascii="Carlito" w:hAnsi="Carlito"/>
          <w:b w:val="false"/>
          <w:b w:val="false"/>
          <w:bCs w:val="false"/>
          <w:i w:val="false"/>
          <w:i w:val="false"/>
          <w:iCs w:val="false"/>
          <w:sz w:val="24"/>
          <w:szCs w:val="24"/>
        </w:rPr>
      </w:pPr>
      <w:r>
        <w:rPr>
          <w:rFonts w:ascii="Carlito" w:hAnsi="Carlito"/>
          <w:b w:val="false"/>
          <w:bCs w:val="false"/>
          <w:i w:val="false"/>
          <w:iCs w:val="false"/>
          <w:sz w:val="24"/>
          <w:szCs w:val="24"/>
        </w:rPr>
        <w:t>parallel evolution</w:t>
      </w:r>
    </w:p>
    <w:p>
      <w:pPr>
        <w:pStyle w:val="Normal"/>
        <w:numPr>
          <w:ilvl w:val="0"/>
          <w:numId w:val="6"/>
        </w:numPr>
        <w:spacing w:lineRule="auto" w:line="276"/>
        <w:jc w:val="both"/>
        <w:rPr>
          <w:rFonts w:ascii="Carlito" w:hAnsi="Carlito"/>
          <w:b w:val="false"/>
          <w:b w:val="false"/>
          <w:bCs w:val="false"/>
          <w:i w:val="false"/>
          <w:i w:val="false"/>
          <w:iCs w:val="false"/>
          <w:sz w:val="24"/>
          <w:szCs w:val="24"/>
        </w:rPr>
      </w:pPr>
      <w:r>
        <w:rPr>
          <w:rFonts w:ascii="Carlito" w:hAnsi="Carlito"/>
          <w:b w:val="false"/>
          <w:bCs w:val="false"/>
          <w:i w:val="false"/>
          <w:iCs w:val="false"/>
          <w:sz w:val="24"/>
          <w:szCs w:val="24"/>
        </w:rPr>
        <w:t xml:space="preserve">the evolution of insecticide resistance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sz w:val="28"/>
          <w:szCs w:val="24"/>
          <w:u w:val="single"/>
        </w:rPr>
      </w:pPr>
      <w:r>
        <w:rPr>
          <w:rFonts w:ascii="Carlito" w:hAnsi="Carlito"/>
          <w:b/>
          <w:bCs/>
          <w:sz w:val="28"/>
          <w:szCs w:val="24"/>
          <w:u w:val="single"/>
        </w:rPr>
        <w:t>Results</w:t>
      </w:r>
    </w:p>
    <w:p>
      <w:pPr>
        <w:pStyle w:val="Normal"/>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sz w:val="24"/>
          <w:szCs w:val="24"/>
        </w:rPr>
        <w:t>Selection Scans (G123, or H12, H123) and expression data - evidence</w:t>
      </w:r>
      <w:r>
        <w:rPr>
          <w:rFonts w:ascii="Carlito" w:hAnsi="Carlito"/>
          <w:b w:val="false"/>
          <w:bCs w:val="false"/>
          <w:sz w:val="24"/>
          <w:szCs w:val="24"/>
        </w:rPr>
        <w:t xml:space="preserve"> </w:t>
      </w:r>
    </w:p>
    <w:p>
      <w:pPr>
        <w:pStyle w:val="TextBody"/>
        <w:numPr>
          <w:ilvl w:val="1"/>
          <w:numId w:val="2"/>
        </w:numPr>
        <w:tabs>
          <w:tab w:val="clear" w:pos="709"/>
          <w:tab w:val="left" w:pos="0" w:leader="none"/>
        </w:tabs>
        <w:ind w:left="1418" w:hanging="283"/>
        <w:rPr>
          <w:rFonts w:ascii="Carlito" w:hAnsi="Carlito"/>
          <w:sz w:val="24"/>
          <w:szCs w:val="24"/>
        </w:rPr>
      </w:pPr>
      <w:r>
        <w:rPr>
          <w:rFonts w:ascii="Carlito" w:hAnsi="Carlito"/>
          <w:sz w:val="24"/>
          <w:szCs w:val="24"/>
        </w:rPr>
        <w:t xml:space="preserve">A plot which on top is a GWSS with multiple lines for different pops , below is a diagram of chromosome 2L arm, with 2La and labelled genes (vgsc, rdl, coe). Below that is zoomed in diagram of genome region. Below that is integrated expression data boxplot of log 2 fold changes per gene </w:t>
      </w:r>
    </w:p>
    <w:p>
      <w:pPr>
        <w:pStyle w:val="Normal"/>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sz w:val="24"/>
          <w:szCs w:val="24"/>
        </w:rPr>
        <w:t>Haplotype clustering of sweep region,</w:t>
      </w:r>
      <w:r>
        <w:rPr>
          <w:rFonts w:ascii="Carlito" w:hAnsi="Carlito"/>
          <w:b w:val="false"/>
          <w:bCs w:val="false"/>
          <w:sz w:val="24"/>
          <w:szCs w:val="24"/>
        </w:rPr>
        <w:t xml:space="preserve"> </w:t>
      </w:r>
    </w:p>
    <w:p>
      <w:pPr>
        <w:pStyle w:val="TextBody"/>
        <w:numPr>
          <w:ilvl w:val="1"/>
          <w:numId w:val="3"/>
        </w:numPr>
        <w:tabs>
          <w:tab w:val="clear" w:pos="709"/>
          <w:tab w:val="left" w:pos="0" w:leader="none"/>
        </w:tabs>
        <w:spacing w:before="0" w:after="0"/>
        <w:ind w:left="1418" w:hanging="283"/>
        <w:rPr>
          <w:rFonts w:ascii="Carlito" w:hAnsi="Carlito"/>
          <w:sz w:val="24"/>
          <w:szCs w:val="24"/>
        </w:rPr>
      </w:pPr>
      <w:r>
        <w:rPr>
          <w:rFonts w:ascii="Carlito" w:hAnsi="Carlito"/>
          <w:sz w:val="24"/>
          <w:szCs w:val="24"/>
        </w:rPr>
        <w:t xml:space="preserve">Plot of haplotype clustering and below amino acid variants in COEAE1F/COEAE2F </w:t>
      </w:r>
    </w:p>
    <w:p>
      <w:pPr>
        <w:pStyle w:val="TextBody"/>
        <w:numPr>
          <w:ilvl w:val="1"/>
          <w:numId w:val="3"/>
        </w:numPr>
        <w:tabs>
          <w:tab w:val="clear" w:pos="709"/>
          <w:tab w:val="left" w:pos="0" w:leader="none"/>
        </w:tabs>
        <w:spacing w:before="0" w:after="0"/>
        <w:ind w:left="1418" w:hanging="283"/>
        <w:rPr>
          <w:rFonts w:ascii="Carlito" w:hAnsi="Carlito"/>
          <w:sz w:val="24"/>
          <w:szCs w:val="24"/>
        </w:rPr>
      </w:pPr>
      <w:r>
        <w:rPr>
          <w:rFonts w:ascii="Carlito" w:hAnsi="Carlito"/>
          <w:sz w:val="24"/>
          <w:szCs w:val="24"/>
        </w:rPr>
        <w:t xml:space="preserve">Plot of different haplotype cluster frequencies on map </w:t>
      </w:r>
    </w:p>
    <w:p>
      <w:pPr>
        <w:pStyle w:val="TextBody"/>
        <w:numPr>
          <w:ilvl w:val="1"/>
          <w:numId w:val="3"/>
        </w:numPr>
        <w:tabs>
          <w:tab w:val="clear" w:pos="709"/>
          <w:tab w:val="left" w:pos="0" w:leader="none"/>
        </w:tabs>
        <w:ind w:left="1418" w:hanging="283"/>
        <w:rPr>
          <w:rFonts w:ascii="Carlito" w:hAnsi="Carlito"/>
          <w:sz w:val="24"/>
          <w:szCs w:val="24"/>
        </w:rPr>
      </w:pPr>
      <w:r>
        <w:rPr>
          <w:rFonts w:ascii="Carlito" w:hAnsi="Carlito"/>
          <w:sz w:val="24"/>
          <w:szCs w:val="24"/>
        </w:rPr>
        <w:t xml:space="preserve">Information on karyotype differences between sweeps </w:t>
      </w:r>
    </w:p>
    <w:p>
      <w:pPr>
        <w:pStyle w:val="TextBody"/>
        <w:numPr>
          <w:ilvl w:val="1"/>
          <w:numId w:val="3"/>
        </w:numPr>
        <w:tabs>
          <w:tab w:val="clear" w:pos="709"/>
          <w:tab w:val="left" w:pos="0" w:leader="none"/>
        </w:tabs>
        <w:ind w:left="1418" w:hanging="283"/>
        <w:rPr>
          <w:rFonts w:ascii="Carlito" w:hAnsi="Carlito"/>
          <w:sz w:val="24"/>
          <w:szCs w:val="24"/>
        </w:rPr>
      </w:pPr>
      <w:r>
        <w:rPr>
          <w:rFonts w:ascii="Carlito" w:hAnsi="Carlito"/>
          <w:sz w:val="24"/>
          <w:szCs w:val="24"/>
        </w:rPr>
        <w:t>E</w:t>
      </w:r>
      <w:r>
        <w:rPr>
          <w:rFonts w:ascii="Carlito" w:hAnsi="Carlito"/>
          <w:sz w:val="24"/>
          <w:szCs w:val="24"/>
        </w:rPr>
        <w:t xml:space="preserve">HH </w:t>
      </w:r>
    </w:p>
    <w:p>
      <w:pPr>
        <w:pStyle w:val="Normal"/>
        <w:spacing w:lineRule="auto" w:line="276"/>
        <w:jc w:val="both"/>
        <w:rPr>
          <w:rFonts w:ascii="Carlito" w:hAnsi="Carlito"/>
          <w:sz w:val="24"/>
          <w:szCs w:val="24"/>
        </w:rPr>
      </w:pPr>
      <w:r>
        <w:rPr>
          <w:rFonts w:ascii="Carlito" w:hAnsi="Carlito"/>
          <w:b w:val="false"/>
          <w:bCs w:val="false"/>
          <w:sz w:val="24"/>
          <w:szCs w:val="24"/>
        </w:rPr>
        <w:t xml:space="preserve">Perhaps a large plot with a panel per sweep, within, info on LD, CNV, amino acids, prevalence </w:t>
      </w:r>
    </w:p>
    <w:p>
      <w:pPr>
        <w:pStyle w:val="Normal"/>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sz w:val="24"/>
          <w:szCs w:val="24"/>
        </w:rPr>
        <w:t>CNVs information, EHH around the CNV non CNV</w:t>
      </w:r>
      <w:r>
        <w:rPr>
          <w:rFonts w:ascii="Carlito" w:hAnsi="Carlito"/>
          <w:b w:val="false"/>
          <w:bCs w:val="false"/>
          <w:sz w:val="24"/>
          <w:szCs w:val="24"/>
        </w:rPr>
        <w:t xml:space="preserve"> </w:t>
      </w:r>
    </w:p>
    <w:p>
      <w:pPr>
        <w:pStyle w:val="TextBody"/>
        <w:numPr>
          <w:ilvl w:val="1"/>
          <w:numId w:val="4"/>
        </w:numPr>
        <w:tabs>
          <w:tab w:val="clear" w:pos="709"/>
          <w:tab w:val="left" w:pos="0" w:leader="none"/>
        </w:tabs>
        <w:spacing w:before="0" w:after="0"/>
        <w:ind w:left="1418" w:hanging="283"/>
        <w:rPr>
          <w:rFonts w:ascii="Carlito" w:hAnsi="Carlito"/>
          <w:sz w:val="24"/>
          <w:szCs w:val="24"/>
        </w:rPr>
      </w:pPr>
      <w:r>
        <w:rPr>
          <w:rFonts w:ascii="Carlito" w:hAnsi="Carlito"/>
          <w:sz w:val="24"/>
          <w:szCs w:val="24"/>
        </w:rPr>
        <w:t xml:space="preserve">Plot of CNV frequency, and close look at the breakpoints </w:t>
      </w:r>
    </w:p>
    <w:p>
      <w:pPr>
        <w:pStyle w:val="TextBody"/>
        <w:numPr>
          <w:ilvl w:val="1"/>
          <w:numId w:val="4"/>
        </w:numPr>
        <w:tabs>
          <w:tab w:val="clear" w:pos="709"/>
          <w:tab w:val="left" w:pos="0" w:leader="none"/>
        </w:tabs>
        <w:ind w:left="1418" w:hanging="283"/>
        <w:rPr>
          <w:rFonts w:ascii="Carlito" w:hAnsi="Carlito"/>
          <w:sz w:val="24"/>
          <w:szCs w:val="24"/>
        </w:rPr>
      </w:pPr>
      <w:r>
        <w:rPr>
          <w:rFonts w:ascii="Carlito" w:hAnsi="Carlito"/>
          <w:sz w:val="24"/>
          <w:szCs w:val="24"/>
        </w:rPr>
        <w:t xml:space="preserve">Moshi arabiensis (large CNV spanning 10 genes) </w:t>
      </w:r>
    </w:p>
    <w:p>
      <w:pPr>
        <w:pStyle w:val="TextBody"/>
        <w:spacing w:lineRule="auto" w:line="276"/>
        <w:jc w:val="both"/>
        <w:rPr/>
      </w:pPr>
      <w:r>
        <w:rPr>
          <w:rStyle w:val="StrongEmphasis"/>
          <w:rFonts w:ascii="Carlito" w:hAnsi="Carlito"/>
          <w:sz w:val="24"/>
          <w:szCs w:val="24"/>
        </w:rPr>
        <w:t>Protein modelling</w:t>
      </w:r>
      <w:r>
        <w:rPr>
          <w:rFonts w:ascii="Carlito" w:hAnsi="Carlito"/>
          <w:b w:val="false"/>
          <w:bCs w:val="false"/>
          <w:sz w:val="24"/>
          <w:szCs w:val="24"/>
        </w:rPr>
        <w:t xml:space="preserve"> </w:t>
      </w:r>
    </w:p>
    <w:p>
      <w:pPr>
        <w:pStyle w:val="TextBody"/>
        <w:numPr>
          <w:ilvl w:val="0"/>
          <w:numId w:val="5"/>
        </w:numPr>
        <w:tabs>
          <w:tab w:val="clear" w:pos="709"/>
          <w:tab w:val="left" w:pos="0" w:leader="none"/>
        </w:tabs>
        <w:spacing w:before="0" w:after="0"/>
        <w:ind w:left="709" w:hanging="283"/>
        <w:rPr/>
      </w:pPr>
      <w:r>
        <w:rPr>
          <w:rStyle w:val="StrongEmphasis"/>
          <w:rFonts w:ascii="Carlito" w:hAnsi="Carlito"/>
          <w:sz w:val="24"/>
          <w:szCs w:val="24"/>
        </w:rPr>
        <w:t>Regulatory mechanisms</w:t>
      </w:r>
      <w:r>
        <w:rPr>
          <w:rFonts w:ascii="Carlito" w:hAnsi="Carlito"/>
          <w:sz w:val="24"/>
          <w:szCs w:val="24"/>
        </w:rPr>
        <w:t xml:space="preserve"> </w:t>
      </w:r>
    </w:p>
    <w:p>
      <w:pPr>
        <w:pStyle w:val="TextBody"/>
        <w:numPr>
          <w:ilvl w:val="1"/>
          <w:numId w:val="5"/>
        </w:numPr>
        <w:tabs>
          <w:tab w:val="clear" w:pos="709"/>
          <w:tab w:val="left" w:pos="0" w:leader="none"/>
        </w:tabs>
        <w:spacing w:before="0" w:after="0"/>
        <w:ind w:left="1418" w:hanging="283"/>
        <w:rPr>
          <w:rFonts w:ascii="Carlito" w:hAnsi="Carlito"/>
          <w:sz w:val="24"/>
          <w:szCs w:val="24"/>
        </w:rPr>
      </w:pPr>
      <w:r>
        <w:rPr>
          <w:rFonts w:ascii="Carlito" w:hAnsi="Carlito"/>
          <w:sz w:val="24"/>
          <w:szCs w:val="24"/>
        </w:rPr>
        <w:t xml:space="preserve">maf-s/keap1 sweep </w:t>
      </w:r>
    </w:p>
    <w:p>
      <w:pPr>
        <w:pStyle w:val="TextBody"/>
        <w:numPr>
          <w:ilvl w:val="0"/>
          <w:numId w:val="5"/>
        </w:numPr>
        <w:tabs>
          <w:tab w:val="clear" w:pos="709"/>
          <w:tab w:val="left" w:pos="0" w:leader="none"/>
        </w:tabs>
        <w:spacing w:before="0" w:after="0"/>
        <w:ind w:left="709" w:hanging="283"/>
        <w:rPr>
          <w:rFonts w:ascii="Carlito" w:hAnsi="Carlito"/>
          <w:sz w:val="24"/>
          <w:szCs w:val="24"/>
        </w:rPr>
      </w:pPr>
      <w:r>
        <w:rPr>
          <w:rFonts w:ascii="Carlito" w:hAnsi="Carlito"/>
          <w:sz w:val="24"/>
          <w:szCs w:val="24"/>
        </w:rPr>
        <w:t xml:space="preserve">Comparative evolution section - culex, coluzzii, arabiensis. Think about how to do efficiently. </w:t>
      </w:r>
    </w:p>
    <w:p>
      <w:pPr>
        <w:pStyle w:val="TextBody"/>
        <w:numPr>
          <w:ilvl w:val="0"/>
          <w:numId w:val="5"/>
        </w:numPr>
        <w:tabs>
          <w:tab w:val="clear" w:pos="709"/>
          <w:tab w:val="left" w:pos="0" w:leader="none"/>
        </w:tabs>
        <w:spacing w:before="0" w:after="0"/>
        <w:ind w:left="709" w:hanging="283"/>
        <w:rPr/>
      </w:pPr>
      <w:r>
        <w:rPr>
          <w:rStyle w:val="StrongEmphasis"/>
          <w:rFonts w:ascii="Carlito" w:hAnsi="Carlito"/>
          <w:sz w:val="24"/>
          <w:szCs w:val="24"/>
        </w:rPr>
        <w:t>qPCR</w:t>
      </w:r>
      <w:r>
        <w:rPr>
          <w:rFonts w:ascii="Carlito" w:hAnsi="Carlito"/>
          <w:sz w:val="24"/>
          <w:szCs w:val="24"/>
        </w:rPr>
        <w:t xml:space="preserve"> </w:t>
      </w:r>
    </w:p>
    <w:p>
      <w:pPr>
        <w:pStyle w:val="TextBody"/>
        <w:numPr>
          <w:ilvl w:val="0"/>
          <w:numId w:val="5"/>
        </w:numPr>
        <w:tabs>
          <w:tab w:val="clear" w:pos="709"/>
          <w:tab w:val="left" w:pos="0" w:leader="none"/>
        </w:tabs>
        <w:spacing w:before="0" w:after="0"/>
        <w:ind w:left="709" w:hanging="283"/>
        <w:rPr/>
      </w:pPr>
      <w:r>
        <w:rPr>
          <w:rStyle w:val="StrongEmphasis"/>
          <w:rFonts w:ascii="Carlito" w:hAnsi="Carlito"/>
          <w:sz w:val="24"/>
          <w:szCs w:val="24"/>
        </w:rPr>
        <w:t>CRISPR validation</w:t>
      </w:r>
      <w:r>
        <w:rPr>
          <w:rFonts w:ascii="Carlito" w:hAnsi="Carlito"/>
          <w:sz w:val="24"/>
          <w:szCs w:val="24"/>
        </w:rPr>
        <w:t xml:space="preserve"> </w:t>
      </w:r>
    </w:p>
    <w:p>
      <w:pPr>
        <w:pStyle w:val="TextBody"/>
        <w:numPr>
          <w:ilvl w:val="1"/>
          <w:numId w:val="5"/>
        </w:numPr>
        <w:tabs>
          <w:tab w:val="clear" w:pos="709"/>
          <w:tab w:val="left" w:pos="0" w:leader="none"/>
        </w:tabs>
        <w:spacing w:before="0" w:after="0"/>
        <w:ind w:left="1418" w:hanging="283"/>
        <w:rPr>
          <w:rFonts w:ascii="Carlito" w:hAnsi="Carlito"/>
          <w:sz w:val="24"/>
          <w:szCs w:val="24"/>
        </w:rPr>
      </w:pPr>
      <w:r>
        <w:rPr>
          <w:rFonts w:ascii="Carlito" w:hAnsi="Carlito"/>
          <w:sz w:val="24"/>
          <w:szCs w:val="24"/>
        </w:rPr>
        <w:t xml:space="preserve">In Tiassale? Ideally would have west african gambiae colony. </w:t>
      </w:r>
    </w:p>
    <w:p>
      <w:pPr>
        <w:pStyle w:val="TextBody"/>
        <w:numPr>
          <w:ilvl w:val="1"/>
          <w:numId w:val="5"/>
        </w:numPr>
        <w:tabs>
          <w:tab w:val="clear" w:pos="709"/>
          <w:tab w:val="left" w:pos="0" w:leader="none"/>
        </w:tabs>
        <w:ind w:left="1418" w:hanging="283"/>
        <w:rPr>
          <w:rFonts w:ascii="Carlito" w:hAnsi="Carlito"/>
          <w:sz w:val="24"/>
          <w:szCs w:val="24"/>
        </w:rPr>
      </w:pPr>
      <w:r>
        <w:rPr>
          <w:rFonts w:ascii="Carlito" w:hAnsi="Carlito"/>
          <w:sz w:val="24"/>
          <w:szCs w:val="24"/>
        </w:rPr>
        <w:t xml:space="preserve">Outsourcing? recombinant protein. </w:t>
      </w:r>
    </w:p>
    <w:p>
      <w:pPr>
        <w:pStyle w:val="Normal"/>
        <w:spacing w:lineRule="auto" w:line="276"/>
        <w:jc w:val="both"/>
        <w:rPr>
          <w:rFonts w:ascii="Carlito" w:hAnsi="Carlito"/>
          <w:sz w:val="24"/>
          <w:szCs w:val="24"/>
        </w:rPr>
      </w:pPr>
      <w:r>
        <w:rPr/>
      </w:r>
    </w:p>
    <w:sectPr>
      <w:footerReference w:type="default" r:id="rId3"/>
      <w:type w:val="nextPage"/>
      <w:pgSz w:w="11906" w:h="16838"/>
      <w:pgMar w:left="1134" w:right="1134" w:gutter="0" w:header="0" w:top="1134" w:footer="1134" w:bottom="1693"/>
      <w:lnNumType w:countBy="1" w:restart="continuous" w:distance="283"/>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erif">
    <w:altName w:val="Times New Roman"/>
    <w:charset w:val="01"/>
    <w:family w:val="swiss"/>
    <w:pitch w:val="variable"/>
  </w:font>
  <w:font w:name="OpenSymbol">
    <w:altName w:val="Arial Unicode MS"/>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Carlito">
    <w:altName w:val="Calibri"/>
    <w:charset w:val="01"/>
    <w:family w:val="roman"/>
    <w:pitch w:val="variable"/>
  </w:font>
  <w:font w:name="Symbol">
    <w:charset w:val="02"/>
    <w:family w:val="auto"/>
    <w:pitch w:val="default"/>
  </w:font>
  <w:font w:name="OpenSymbol">
    <w:altName w:val="Arial Unicode MS"/>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3">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4">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5">
    <w:lvl w:ilvl="0">
      <w:start w:val="1"/>
      <w:numFmt w:val="bullet"/>
      <w:lvlText w:val=""/>
      <w:lvlJc w:val="left"/>
      <w:pPr>
        <w:tabs>
          <w:tab w:val="num" w:pos="709"/>
        </w:tabs>
        <w:ind w:left="709" w:hanging="283"/>
      </w:pPr>
      <w:rPr>
        <w:rFonts w:ascii="Symbol" w:hAnsi="Symbol" w:cs="Symbol" w:hint="default"/>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Cs w:val="24"/>
        <w:lang w:val="en-GB" w:eastAsia="zh-CN" w:bidi="hi-IN"/>
      </w:rPr>
    </w:rPrDefault>
    <w:pPrDefault>
      <w:pPr>
        <w:suppressAutoHyphens w:val="true"/>
      </w:pPr>
    </w:pPrDefault>
  </w:docDefaults>
  <w:style w:type="paragraph" w:styleId="Normal">
    <w:name w:val="Normal"/>
    <w:qFormat/>
    <w:pPr>
      <w:widowControl/>
      <w:suppressAutoHyphens w:val="true"/>
      <w:overflowPunct w:val="false"/>
      <w:bidi w:val="0"/>
      <w:spacing w:before="0" w:after="0"/>
      <w:jc w:val="left"/>
    </w:pPr>
    <w:rPr>
      <w:rFonts w:ascii="Liberation Serif" w:hAnsi="Liberation Serif" w:eastAsia="Noto Sans CJK SC" w:cs="Lohit Devanagari"/>
      <w:color w:val="auto"/>
      <w:kern w:val="2"/>
      <w:sz w:val="24"/>
      <w:szCs w:val="24"/>
      <w:lang w:val="en-GB" w:eastAsia="zh-CN" w:bidi="hi-IN"/>
    </w:rPr>
  </w:style>
  <w:style w:type="paragraph" w:styleId="Heading3">
    <w:name w:val="Heading 3"/>
    <w:basedOn w:val="Heading"/>
    <w:next w:val="TextBody"/>
    <w:qFormat/>
    <w:pPr>
      <w:spacing w:before="140" w:after="120"/>
      <w:outlineLvl w:val="2"/>
    </w:pPr>
    <w:rPr>
      <w:rFonts w:ascii="Liberation Serif" w:hAnsi="Liberation Serif" w:eastAsia="Noto Serif CJK SC"/>
      <w:b/>
      <w:bCs/>
    </w:rPr>
  </w:style>
  <w:style w:type="character" w:styleId="DefaultParagraphFont">
    <w:name w:val="Default Paragraph Font"/>
    <w:qFormat/>
    <w:rPr/>
  </w:style>
  <w:style w:type="character" w:styleId="InternetLink">
    <w:name w:val="Hyperlink"/>
    <w:basedOn w:val="DefaultParagraphFont"/>
    <w:rPr>
      <w:color w:val="0563C1"/>
      <w:u w:val="single"/>
    </w:rPr>
  </w:style>
  <w:style w:type="character" w:styleId="CommentTextChar">
    <w:name w:val="Comment Text Char"/>
    <w:basedOn w:val="DefaultParagraphFont"/>
    <w:qFormat/>
    <w:rPr>
      <w:rFonts w:cs="Mangal"/>
      <w:szCs w:val="18"/>
    </w:rPr>
  </w:style>
  <w:style w:type="character" w:styleId="Annotationreference">
    <w:name w:val="annotation reference"/>
    <w:basedOn w:val="DefaultParagraphFont"/>
    <w:qFormat/>
    <w:rPr>
      <w:sz w:val="16"/>
      <w:szCs w:val="16"/>
    </w:rPr>
  </w:style>
  <w:style w:type="character" w:styleId="CommentSubjectChar">
    <w:name w:val="Comment Subject Char"/>
    <w:basedOn w:val="CommentTextChar"/>
    <w:qFormat/>
    <w:rPr>
      <w:rFonts w:cs="Mangal"/>
      <w:b/>
      <w:bCs/>
      <w:szCs w:val="18"/>
    </w:rPr>
  </w:style>
  <w:style w:type="character" w:styleId="LineNumbering">
    <w:name w:val="Line Numbering"/>
    <w:rPr/>
  </w:style>
  <w:style w:type="character" w:styleId="NumberingSymbols">
    <w:name w:val="Numbering Symbols"/>
    <w:qFormat/>
    <w:rPr/>
  </w:style>
  <w:style w:type="character" w:styleId="Linenumber">
    <w:name w:val="line number"/>
    <w:basedOn w:val="DefaultParagraphFont"/>
    <w:qFormat/>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paragraph" w:styleId="Heading">
    <w:name w:val="Heading"/>
    <w:basedOn w:val="Normal"/>
    <w:next w:val="TextBody"/>
    <w:qFormat/>
    <w:pPr>
      <w:keepNext w:val="true"/>
      <w:spacing w:before="240" w:after="120"/>
    </w:pPr>
    <w:rPr>
      <w:rFonts w:ascii="Liberation Sans" w:hAnsi="Liberation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FrameContents">
    <w:name w:val="Frame Contents"/>
    <w:basedOn w:val="Normal"/>
    <w:qFormat/>
    <w:pPr/>
    <w:rPr/>
  </w:style>
  <w:style w:type="paragraph" w:styleId="Tableoffigures">
    <w:name w:val="table of figures"/>
    <w:basedOn w:val="Caption1"/>
    <w:qFormat/>
    <w:pPr/>
    <w:rPr/>
  </w:style>
  <w:style w:type="paragraph" w:styleId="Figure">
    <w:name w:val="Figure"/>
    <w:basedOn w:val="Caption1"/>
    <w:qFormat/>
    <w:pPr/>
    <w:rPr/>
  </w:style>
  <w:style w:type="paragraph" w:styleId="PreformattedText">
    <w:name w:val="Preformatted Text"/>
    <w:basedOn w:val="Normal"/>
    <w:qFormat/>
    <w:pPr/>
    <w:rPr>
      <w:rFonts w:ascii="Liberation Mono" w:hAnsi="Liberation Mono" w:eastAsia="Noto Sans Mono CJK SC"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jc w:val="center"/>
    </w:pPr>
    <w:rPr>
      <w:b/>
      <w:bCs/>
    </w:rPr>
  </w:style>
  <w:style w:type="paragraph" w:styleId="Annotationtext">
    <w:name w:val="annotation text"/>
    <w:basedOn w:val="Normal"/>
    <w:qFormat/>
    <w:pPr/>
    <w:rPr>
      <w:rFonts w:cs="Mangal"/>
      <w:sz w:val="20"/>
      <w:szCs w:val="18"/>
    </w:rPr>
  </w:style>
  <w:style w:type="paragraph" w:styleId="Annotationsubject">
    <w:name w:val="annotation subject"/>
    <w:basedOn w:val="Annotationtext"/>
    <w:next w:val="Annotationtext"/>
    <w:qFormat/>
    <w:pPr/>
    <w:rPr>
      <w:b/>
      <w:bCs/>
    </w:rPr>
  </w:style>
  <w:style w:type="paragraph" w:styleId="HeaderandFooter">
    <w:name w:val="Header and Footer"/>
    <w:basedOn w:val="Normal"/>
    <w:qFormat/>
    <w:pPr>
      <w:suppressLineNumbers/>
      <w:tabs>
        <w:tab w:val="clear" w:pos="709"/>
        <w:tab w:val="center" w:pos="4819" w:leader="none"/>
        <w:tab w:val="right" w:pos="9638" w:leader="none"/>
      </w:tabs>
    </w:pPr>
    <w:rPr/>
  </w:style>
  <w:style w:type="paragraph" w:styleId="Footer">
    <w:name w:val="Footer"/>
    <w:basedOn w:val="HeaderandFooter"/>
    <w:pPr>
      <w:suppressLineNumbers/>
    </w:pPr>
    <w:rPr/>
  </w:style>
  <w:style w:type="paragraph" w:styleId="Revision">
    <w:name w:val="Revision"/>
    <w:qFormat/>
    <w:pPr>
      <w:widowControl/>
      <w:suppressAutoHyphens w:val="false"/>
      <w:overflowPunct w:val="false"/>
      <w:bidi w:val="0"/>
      <w:spacing w:before="0" w:after="0"/>
      <w:jc w:val="left"/>
    </w:pPr>
    <w:rPr>
      <w:rFonts w:ascii="Liberation Serif" w:hAnsi="Liberation Serif" w:eastAsia="Noto Sans CJK SC" w:cs="Mangal"/>
      <w:color w:val="auto"/>
      <w:kern w:val="2"/>
      <w:sz w:val="24"/>
      <w:szCs w:val="21"/>
      <w:lang w:val="en-GB" w:eastAsia="zh-CN" w:bidi="hi-IN"/>
    </w:rPr>
  </w:style>
  <w:style w:type="paragraph" w:styleId="Bibliography1">
    <w:name w:val="Bibliography 1"/>
    <w:basedOn w:val="Index"/>
    <w:qFormat/>
    <w:pPr>
      <w:tabs>
        <w:tab w:val="clear" w:pos="709"/>
      </w:tabs>
      <w:spacing w:lineRule="atLeast" w:line="480" w:before="0" w:after="0"/>
      <w:ind w:left="720" w:right="0" w:hanging="72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anjay.Nagi@lstmed.ac.uk" TargetMode="External"/><Relationship Id="rId3" Type="http://schemas.openxmlformats.org/officeDocument/2006/relationships/footer" Target="footer1.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5881</TotalTime>
  <Application>LibreOffice/7.3.3.2$Linux_X86_64 LibreOffice_project/30$Build-2</Application>
  <AppVersion>15.0000</AppVersion>
  <Pages>2</Pages>
  <Words>260</Words>
  <Characters>1470</Characters>
  <CharactersWithSpaces>1711</CharactersWithSpaces>
  <Paragraphs>2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54:00Z</dcterms:created>
  <dc:creator>Sanjay Nagi</dc:creator>
  <dc:description/>
  <dc:language>en-GB</dc:language>
  <cp:lastModifiedBy>Sanjay Nagi</cp:lastModifiedBy>
  <dcterms:modified xsi:type="dcterms:W3CDTF">2022-05-22T14:41:32Z</dcterms:modified>
  <cp:revision>1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77565631/harvard-cite-them-right-Sanjay</vt:lpwstr>
  </property>
  <property fmtid="{D5CDD505-2E9C-101B-9397-08002B2CF9AE}" pid="3" name="Mendeley Document_1">
    <vt:lpwstr>True</vt:lpwstr>
  </property>
  <property fmtid="{D5CDD505-2E9C-101B-9397-08002B2CF9AE}" pid="4" name="Mendeley Unique User Id_1">
    <vt:lpwstr>57ba1e48-0014-3ab9-9b54-fc3a65c21bd4</vt:lpwstr>
  </property>
  <property fmtid="{D5CDD505-2E9C-101B-9397-08002B2CF9AE}" pid="5" name="Mendeley_Bookmark_0HKlh9vXVr_1">
    <vt:lpwstr>ADDIN CSL_CITATION {"citationItems": [{"id": "ITEM-1", "itemData": {"DOI": "10.5281/zenodo.3935797", "URL": "%0A%0A10.5281/zenodo.3935797%0A%0A", "author": [{"dropping-particle": "", "family": "Miles", "given": "Alistair", "non-dropping-particle": "", "pa</vt:lpwstr>
  </property>
  <property fmtid="{D5CDD505-2E9C-101B-9397-08002B2CF9AE}" pid="6" name="Mendeley_Bookmark_0HKlh9vXVr_2">
    <vt:lpwstr>rse-names": false, "suffix": ""}, {"dropping-particle": "", "family": "Harding", "given": "Nicholas J.", "non-dropping-particle": "", "parse-names": false, "suffix": ""}], "id": "ITEM-1", "issued": {"date-parts": [["2017"]]}, "title": "Scikit-allel", "typ</vt:lpwstr>
  </property>
  <property fmtid="{D5CDD505-2E9C-101B-9397-08002B2CF9AE}" pid="7" name="Mendeley_Bookmark_0HKlh9vXVr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8" name="Mendeley_Bookmark_0HKlh9vXVr_4">
    <vt:lpwstr>ion": "(Miles and Harding, 2017)"}, "properties": {"noteIndex": 0}, "schema": "https://github.com/citation-style-language/schema/raw/master/csl-citation.json"}</vt:lpwstr>
  </property>
  <property fmtid="{D5CDD505-2E9C-101B-9397-08002B2CF9AE}" pid="9" name="Mendeley_Bookmark_0HZLBKQwy9_1">
    <vt:lpwstr>ADDIN CSL_CITATION {"citationItems": [{"id": "ITEM-1", "itemData": {"author": [{"dropping-particle": "", "family": "Njoroge", "given": "Harun", "non-dropping-particle": "", "parse-names": false, "suffix": ""}, {"dropping-particle": "", "family": "Oruni", </vt:lpwstr>
  </property>
  <property fmtid="{D5CDD505-2E9C-101B-9397-08002B2CF9AE}" pid="10" name="Mendeley_Bookmark_0HZLBKQwy9_10">
    <vt:lpwstr>{"dropping-particle": "", "family": "Donnelly", "given": "Martin J", "non-dropping-particle": "", "parse-names": false, "suffix": ""}, {"dropping-particle": "", "family": "Place", "given": "Pembroke", "non-dropping-particle": "", "parse-names": false, "su</vt:lpwstr>
  </property>
  <property fmtid="{D5CDD505-2E9C-101B-9397-08002B2CF9AE}" pid="11" name="Mendeley_Bookmark_0HZLBKQwy9_11">
    <vt:lpwstr>ffix": ""}, {"dropping-particle": "", "family": "Resources", "given": "Animal", "non-dropping-particle": "", "parse-names": false, "suffix": ""}, {"dropping-particle": "", "family": "Project", "given": "Vectorlink", "non-dropping-particle": "", "parse-nam</vt:lpwstr>
  </property>
  <property fmtid="{D5CDD505-2E9C-101B-9397-08002B2CF9AE}" pid="12" name="Mendeley_Bookmark_0HZLBKQwy9_12">
    <vt:lpwstr>es": false, "suffix": ""}, {"dropping-particle": "", "family": "Associates", "given": "Abt", "non-dropping-particle": "", "parse-names": false, "suffix": ""}, {"dropping-particle": "", "family": "Unit", "given": "Population Health", "non-dropping-particle</vt:lpwstr>
  </property>
  <property fmtid="{D5CDD505-2E9C-101B-9397-08002B2CF9AE}" pid="13" name="Mendeley_Bookmark_0HZLBKQwy9_13">
    <vt:lpwstr>": "", "parse-names": false, "suffix": ""}, {"dropping-particle": "", "family": "Programme", "given": "Microbes", "non-dropping-particle": "", "parse-names": false, "suffix": ""}, {"dropping-particle": "", "family": "Place", "given": "Pembroke", "non-drop</vt:lpwstr>
  </property>
  <property fmtid="{D5CDD505-2E9C-101B-9397-08002B2CF9AE}" pid="14" name="Mendeley_Bookmark_0HZLBKQwy9_14">
    <vt:lpwstr>ping-particle": "", "parse-names": false, "suffix": ""}], "container-title": "bioRxiv", "id": "ITEM-1", "issued": {"date-parts": [["2021"]]}, "page": "1-23", "title": "Identification of a rapidly-spreading triple mutant for high-level metabolic insecticid</vt:lpwstr>
  </property>
  <property fmtid="{D5CDD505-2E9C-101B-9397-08002B2CF9AE}" pid="15" name="Mendeley_Bookmark_0HZLBKQwy9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 name="Mendeley_Bookmark_0HZLBKQwy9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7" name="Mendeley_Bookmark_0HZLBKQwy9_17">
    <vt:lpwstr>age/schema/raw/master/csl-citation.json"}</vt:lpwstr>
  </property>
  <property fmtid="{D5CDD505-2E9C-101B-9397-08002B2CF9AE}" pid="18" name="Mendeley_Bookmark_0HZLBKQwy9_2">
    <vt:lpwstr>"given": "Ambrose", "non-dropping-particle": "", "parse-names": false, "suffix": ""}, {"dropping-particle": "", "family": "Pipini", "given": "Dimitra", "non-dropping-particle": "", "parse-names": false, "suffix": ""}, {"dropping-particle": "", "family": "</vt:lpwstr>
  </property>
  <property fmtid="{D5CDD505-2E9C-101B-9397-08002B2CF9AE}" pid="19" name="Mendeley_Bookmark_0HZLBKQwy9_3">
    <vt:lpwstr>Nagi", "given": "Sanjay C", "non-dropping-particle": "", "parse-names": false, "suffix": ""}, {"dropping-particle": "", "family": "Lynd", "given": "Amy", "non-dropping-particle": "", "parse-names": false, "suffix": ""}, {"dropping-particle": "", "family":</vt:lpwstr>
  </property>
  <property fmtid="{D5CDD505-2E9C-101B-9397-08002B2CF9AE}" pid="20" name="Mendeley_Bookmark_0HZLBKQwy9_4">
    <vt:lpwstr> "Eric", "given": "R", "non-dropping-particle": "", "parse-names": false, "suffix": ""}, {"dropping-particle": "", "family": "Tomlinson", "given": "Sean", "non-dropping-particle": "", "parse-names": false, "suffix": ""}, {"dropping-particle": "", "family"</vt:lpwstr>
  </property>
  <property fmtid="{D5CDD505-2E9C-101B-9397-08002B2CF9AE}" pid="21" name="Mendeley_Bookmark_0HZLBKQwy9_5">
    <vt:lpwstr>: "Grau-bove", "given": "Xavi", "non-dropping-particle": "", "parse-names": false, "suffix": ""}, {"dropping-particle": "", "family": "Mcdermott", "given": "Daniel", "non-dropping-particle": "", "parse-names": false, "suffix": ""}, {"dropping-particle": "</vt:lpwstr>
  </property>
  <property fmtid="{D5CDD505-2E9C-101B-9397-08002B2CF9AE}" pid="22" name="Mendeley_Bookmark_0HZLBKQwy9_6">
    <vt:lpwstr>", "family": "Emile", "given": "Z", "non-dropping-particle": "", "parse-names": false, "suffix": ""}, {"dropping-particle": "", "family": "Agossa", "given": "Fiacre R", "non-dropping-particle": "", "parse-names": false, "suffix": ""}, {"dropping-particle"</vt:lpwstr>
  </property>
  <property fmtid="{D5CDD505-2E9C-101B-9397-08002B2CF9AE}" pid="23" name="Mendeley_Bookmark_0HZLBKQwy9_7">
    <vt:lpwstr>: "", "family": "Mokuba", "given": "Arlette", "non-dropping-particle": "", "parse-names": false, "suffix": ""}, {"dropping-particle": "", "family": "Irish", "given": "Seth", "non-dropping-particle": "", "parse-names": false, "suffix": ""}, {"dropping-part</vt:lpwstr>
  </property>
  <property fmtid="{D5CDD505-2E9C-101B-9397-08002B2CF9AE}" pid="24" name="Mendeley_Bookmark_0HZLBKQwy9_8">
    <vt:lpwstr>icle": "", "family": "Kabula", "given": "Bilali", "non-dropping-particle": "", "parse-names": false, "suffix": ""}, {"dropping-particle": "", "family": "Mbogo", "given": "Charles", "non-dropping-particle": "", "parse-names": false, "suffix": ""}, {"droppi</vt:lpwstr>
  </property>
  <property fmtid="{D5CDD505-2E9C-101B-9397-08002B2CF9AE}" pid="25" name="Mendeley_Bookmark_0HZLBKQwy9_9">
    <vt:lpwstr>ng-particle": "", "family": "Paine", "given": "Mark J I", "non-dropping-particle": "", "parse-names": false, "suffix": ""}, {"dropping-particle": "", "family": "Weetman", "given": "David", "non-dropping-particle": "", "parse-names": false, "suffix": ""}, </vt:lpwstr>
  </property>
  <property fmtid="{D5CDD505-2E9C-101B-9397-08002B2CF9AE}" pid="26" name="Mendeley_Bookmark_0wyyFSypmv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27" name="Mendeley_Bookmark_0wyyFSypmv_10">
    <vt:lpwstr>ven": "Nicolas", "non-dropping-particle": "", "parse-names": false, "suffix": ""}, {"dropping-particle": "", "family": "Korneliussen", "given": "Thorfinn Sand", "non-dropping-particle": "", "parse-names": false, "suffix": ""}, {"dropping-particle": "", "f</vt:lpwstr>
  </property>
  <property fmtid="{D5CDD505-2E9C-101B-9397-08002B2CF9AE}" pid="28" name="Mendeley_Bookmark_0wyyFSypmv_11">
    <vt:lpwstr>amily": "Zheng", "given": "Hancheng", "non-dropping-particle": "", "parse-names": false, "suffix": ""}, {"dropping-particle": "", "family": "Liu", "given": "Tao", "non-dropping-particle": "", "parse-names": false, "suffix": ""}, {"dropping-particle": "", </vt:lpwstr>
  </property>
  <property fmtid="{D5CDD505-2E9C-101B-9397-08002B2CF9AE}" pid="29" name="Mendeley_Bookmark_0wyyFSypmv_12">
    <vt:lpwstr>"family": "He", "given": "Weiming", "non-dropping-particle": "", "parse-names": false, "suffix": ""}, {"dropping-particle": "", "family": "Li", "given": "Kui", "non-dropping-particle": "", "parse-names": false, "suffix": ""}, {"dropping-particle": "", "fa</vt:lpwstr>
  </property>
  <property fmtid="{D5CDD505-2E9C-101B-9397-08002B2CF9AE}" pid="30" name="Mendeley_Bookmark_0wyyFSypmv_13">
    <vt:lpwstr>mily": "Luo", "given": "Ruibang", "non-dropping-particle": "", "parse-names": false, "suffix": ""}, {"dropping-particle": "", "family": "Nie", "given": "Xifang", "non-dropping-particle": "", "parse-names": false, "suffix": ""}, {"dropping-particle": "", "</vt:lpwstr>
  </property>
  <property fmtid="{D5CDD505-2E9C-101B-9397-08002B2CF9AE}" pid="31" name="Mendeley_Bookmark_0wyyFSypmv_14">
    <vt:lpwstr>family": "Wu", "given": "Honglong", "non-dropping-particle": "", "parse-names": false, "suffix": ""}, {"dropping-particle": "", "family": "Zhao", "given": "Meiru", "non-dropping-particle": "", "parse-names": false, "suffix": ""}, {"dropping-particle": "",</vt:lpwstr>
  </property>
  <property fmtid="{D5CDD505-2E9C-101B-9397-08002B2CF9AE}" pid="32" name="Mendeley_Bookmark_0wyyFSypmv_15">
    <vt:lpwstr> "family": "Cao", "given": "Hongzhi", "non-dropping-particle": "", "parse-names": false, "suffix": ""}, {"dropping-particle": "", "family": "Zou", "given": "Jing", "non-dropping-particle": "", "parse-names": false, "suffix": ""}, {"dropping-particle": "",</vt:lpwstr>
  </property>
  <property fmtid="{D5CDD505-2E9C-101B-9397-08002B2CF9AE}" pid="33" name="Mendeley_Bookmark_0wyyFSypmv_16">
    <vt:lpwstr> "family": "Shan", "given": "Ying", "non-dropping-particle": "", "parse-names": false, "suffix": ""}, {"dropping-particle": "", "family": "Li", "given": "Shuzheng", "non-dropping-particle": "", "parse-names": false, "suffix": ""}, {"dropping-particle": ""</vt:lpwstr>
  </property>
  <property fmtid="{D5CDD505-2E9C-101B-9397-08002B2CF9AE}" pid="34" name="Mendeley_Bookmark_0wyyFSypmv_17">
    <vt:lpwstr>, "family": "Yang", "given": "Qi", "non-dropping-particle": "", "parse-names": false, "suffix": ""}, {"dropping-particle": "", "family": "Asan", "given": "", "non-dropping-particle": "", "parse-names": false, "suffix": ""}, {"dropping-particle": "", "fami</vt:lpwstr>
  </property>
  <property fmtid="{D5CDD505-2E9C-101B-9397-08002B2CF9AE}" pid="35" name="Mendeley_Bookmark_0wyyFSypmv_18">
    <vt:lpwstr>ly": "Ni", "given": "Peixiang", "non-dropping-particle": "", "parse-names": false, "suffix": ""}, {"dropping-particle": "", "family": "Tian", "given": "Geng", "non-dropping-particle": "", "parse-names": false, "suffix": ""}, {"dropping-particle": "", "fam</vt:lpwstr>
  </property>
  <property fmtid="{D5CDD505-2E9C-101B-9397-08002B2CF9AE}" pid="36" name="Mendeley_Bookmark_0wyyFSypmv_19">
    <vt:lpwstr>ily": "Xu", "given": "Junming", "non-dropping-particle": "", "parse-names": false, "suffix": ""}, {"dropping-particle": "", "family": "Liu", "given": "Xiao", "non-dropping-particle": "", "parse-names": false, "suffix": ""}, {"dropping-particle": "", "fami</vt:lpwstr>
  </property>
  <property fmtid="{D5CDD505-2E9C-101B-9397-08002B2CF9AE}" pid="37" name="Mendeley_Bookmark_0wyyFSypmv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38" name="Mendeley_Bookmark_0wyyFSypmv_20">
    <vt:lpwstr>ly": "Jiang", "given": "Tao", "non-dropping-particle": "", "parse-names": false, "suffix": ""}, {"dropping-particle": "", "family": "Wu", "given": "Renhua", "non-dropping-particle": "", "parse-names": false, "suffix": ""}, {"dropping-particle": "", "famil</vt:lpwstr>
  </property>
  <property fmtid="{D5CDD505-2E9C-101B-9397-08002B2CF9AE}" pid="39" name="Mendeley_Bookmark_0wyyFSypmv_21">
    <vt:lpwstr>y": "Zhou", "given": "Guangyu", "non-dropping-particle": "", "parse-names": false, "suffix": ""}, {"dropping-particle": "", "family": "Tang", "given": "Meifang", "non-dropping-particle": "", "parse-names": false, "suffix": ""}, {"dropping-particle": "", "</vt:lpwstr>
  </property>
  <property fmtid="{D5CDD505-2E9C-101B-9397-08002B2CF9AE}" pid="40" name="Mendeley_Bookmark_0wyyFSypmv_22">
    <vt:lpwstr>family": "Qin", "given": "Junjie", "non-dropping-particle": "", "parse-names": false, "suffix": ""}, {"dropping-particle": "", "family": "Wang", "given": "Tong", "non-dropping-particle": "", "parse-names": false, "suffix": ""}, {"dropping-particle": "", "</vt:lpwstr>
  </property>
  <property fmtid="{D5CDD505-2E9C-101B-9397-08002B2CF9AE}" pid="41" name="Mendeley_Bookmark_0wyyFSypmv_23">
    <vt:lpwstr>family": "Feng", "given": "Shuijian", "non-dropping-particle": "", "parse-names": false, "suffix": ""}, {"dropping-particle": "", "family": "Li", "given": "Guohong", "non-dropping-particle": "", "parse-names": false, "suffix": ""}, {"dropping-particle": "</vt:lpwstr>
  </property>
  <property fmtid="{D5CDD505-2E9C-101B-9397-08002B2CF9AE}" pid="42" name="Mendeley_Bookmark_0wyyFSypmv_24">
    <vt:lpwstr>", "family": "Huasang", "given": "", "non-dropping-particle": "", "parse-names": false, "suffix": ""}, {"dropping-particle": "", "family": "Luosang", "given": "Jiangbai", "non-dropping-particle": "", "parse-names": false, "suffix": ""}, {"dropping-particl</vt:lpwstr>
  </property>
  <property fmtid="{D5CDD505-2E9C-101B-9397-08002B2CF9AE}" pid="43" name="Mendeley_Bookmark_0wyyFSypmv_25">
    <vt:lpwstr>e": "", "family": "Wang", "given": "Wei", "non-dropping-particle": "", "parse-names": false, "suffix": ""}, {"dropping-particle": "", "family": "Chen", "given": "Fang", "non-dropping-particle": "", "parse-names": false, "suffix": ""}, {"dropping-particle"</vt:lpwstr>
  </property>
  <property fmtid="{D5CDD505-2E9C-101B-9397-08002B2CF9AE}" pid="44" name="Mendeley_Bookmark_0wyyFSypmv_26">
    <vt:lpwstr>: "", "family": "Wang", "given": "Yading", "non-dropping-particle": "", "parse-names": false, "suffix": ""}, {"dropping-particle": "", "family": "Zheng", "given": "Xiaoguang", "non-dropping-particle": "", "parse-names": false, "suffix": ""}, {"dropping-pa</vt:lpwstr>
  </property>
  <property fmtid="{D5CDD505-2E9C-101B-9397-08002B2CF9AE}" pid="45" name="Mendeley_Bookmark_0wyyFSypmv_27">
    <vt:lpwstr>rticle": "", "family": "Li", "given": "Zhuo", "non-dropping-particle": "", "parse-names": false, "suffix": ""}, {"dropping-particle": "", "family": "Bianba", "given": "Zhuoma", "non-dropping-particle": "", "parse-names": false, "suffix": ""}, {"dropping-p</vt:lpwstr>
  </property>
  <property fmtid="{D5CDD505-2E9C-101B-9397-08002B2CF9AE}" pid="46" name="Mendeley_Bookmark_0wyyFSypmv_28">
    <vt:lpwstr>article": "", "family": "Yang", "given": "Ge", "non-dropping-particle": "", "parse-names": false, "suffix": ""}, {"dropping-particle": "", "family": "Wang", "given": "Xinping", "non-dropping-particle": "", "parse-names": false, "suffix": ""}, {"dropping-p</vt:lpwstr>
  </property>
  <property fmtid="{D5CDD505-2E9C-101B-9397-08002B2CF9AE}" pid="47" name="Mendeley_Bookmark_0wyyFSypmv_29">
    <vt:lpwstr>article": "", "family": "Tang", "given": "Shuhui", "non-dropping-particle": "", "parse-names": false, "suffix": ""}, {"dropping-particle": "", "family": "Gao", "given": "Guoyi", "non-dropping-particle": "", "parse-names": false, "suffix": ""}, {"dropping-</vt:lpwstr>
  </property>
  <property fmtid="{D5CDD505-2E9C-101B-9397-08002B2CF9AE}" pid="48" name="Mendeley_Bookmark_0wyyFSypmv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49" name="Mendeley_Bookmark_0wyyFSypmv_30">
    <vt:lpwstr>particle": "", "family": "Chen", "given": "Yong", "non-dropping-particle": "", "parse-names": false, "suffix": ""}, {"dropping-particle": "", "family": "Luo", "given": "Zhen", "non-dropping-particle": "", "parse-names": false, "suffix": ""}, {"dropping-pa</vt:lpwstr>
  </property>
  <property fmtid="{D5CDD505-2E9C-101B-9397-08002B2CF9AE}" pid="50" name="Mendeley_Bookmark_0wyyFSypmv_31">
    <vt:lpwstr>rticle": "", "family": "Gusang", "given": "Lamu", "non-dropping-particle": "", "parse-names": false, "suffix": ""}, {"dropping-particle": "", "family": "Cao", "given": "Zheng", "non-dropping-particle": "", "parse-names": false, "suffix": ""}, {"dropping-p</vt:lpwstr>
  </property>
  <property fmtid="{D5CDD505-2E9C-101B-9397-08002B2CF9AE}" pid="51" name="Mendeley_Bookmark_0wyyFSypmv_32">
    <vt:lpwstr>article": "", "family": "Zhang", "given": "Qinghui", "non-dropping-particle": "", "parse-names": false, "suffix": ""}, {"dropping-particle": "", "family": "Ouyang", "given": "Weihan", "non-dropping-particle": "", "parse-names": false, "suffix": ""}, {"dro</vt:lpwstr>
  </property>
  <property fmtid="{D5CDD505-2E9C-101B-9397-08002B2CF9AE}" pid="52" name="Mendeley_Bookmark_0wyyFSypmv_33">
    <vt:lpwstr>pping-particle": "", "family": "Ren", "given": "Xiaoli", "non-dropping-particle": "", "parse-names": false, "suffix": ""}, {"dropping-particle": "", "family": "Liang", "given": "Huiqing", "non-dropping-particle": "", "parse-names": false, "suffix": ""}, {</vt:lpwstr>
  </property>
  <property fmtid="{D5CDD505-2E9C-101B-9397-08002B2CF9AE}" pid="53" name="Mendeley_Bookmark_0wyyFSypmv_34">
    <vt:lpwstr>"dropping-particle": "", "family": "Zheng", "given": "Huisong", "non-dropping-particle": "", "parse-names": false, "suffix": ""}, {"dropping-particle": "", "family": "Huang", "given": "Yebo", "non-dropping-particle": "", "parse-names": false, "suffix": ""</vt:lpwstr>
  </property>
  <property fmtid="{D5CDD505-2E9C-101B-9397-08002B2CF9AE}" pid="54" name="Mendeley_Bookmark_0wyyFSypmv_35">
    <vt:lpwstr>}, {"dropping-particle": "", "family": "Li", "given": "Jingxiang", "non-dropping-particle": "", "parse-names": false, "suffix": ""}, {"dropping-particle": "", "family": "Bolund", "given": "Lars", "non-dropping-particle": "", "parse-names": false, "suffix"</vt:lpwstr>
  </property>
  <property fmtid="{D5CDD505-2E9C-101B-9397-08002B2CF9AE}" pid="55" name="Mendeley_Bookmark_0wyyFSypmv_36">
    <vt:lpwstr>: ""}, {"dropping-particle": "", "family": "Kristiansen", "given": "Karsten", "non-dropping-particle": "", "parse-names": false, "suffix": ""}, {"dropping-particle": "", "family": "Li", "given": "Yingrui", "non-dropping-particle": "", "parse-names": false</vt:lpwstr>
  </property>
  <property fmtid="{D5CDD505-2E9C-101B-9397-08002B2CF9AE}" pid="56" name="Mendeley_Bookmark_0wyyFSypmv_37">
    <vt:lpwstr>, "suffix": ""}, {"dropping-particle": "", "family": "Zhang", "given": "Yong", "non-dropping-particle": "", "parse-names": false, "suffix": ""}, {"dropping-particle": "", "family": "Zhang", "given": "Xiuqing", "non-dropping-particle": "", "parse-names": f</vt:lpwstr>
  </property>
  <property fmtid="{D5CDD505-2E9C-101B-9397-08002B2CF9AE}" pid="57" name="Mendeley_Bookmark_0wyyFSypmv_38">
    <vt:lpwstr>alse, "suffix": ""}, {"dropping-particle": "", "family": "Li", "given": "Ruiqiang", "non-dropping-particle": "", "parse-names": false, "suffix": ""}, {"dropping-particle": "", "family": "Li", "given": "Songgang", "non-dropping-particle": "", "parse-names"</vt:lpwstr>
  </property>
  <property fmtid="{D5CDD505-2E9C-101B-9397-08002B2CF9AE}" pid="58" name="Mendeley_Bookmark_0wyyFSypmv_39">
    <vt:lpwstr>: false, "suffix": ""}, {"dropping-particle": "", "family": "Yang", "given": "Huanming", "non-dropping-particle": "", "parse-names": false, "suffix": ""}, {"dropping-particle": "", "family": "Nielsen", "given": "Rasmus", "non-dropping-particle": "", "pars</vt:lpwstr>
  </property>
  <property fmtid="{D5CDD505-2E9C-101B-9397-08002B2CF9AE}" pid="59" name="Mendeley_Bookmark_0wyyFSypmv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60" name="Mendeley_Bookmark_0wyyFSypmv_40">
    <vt:lpwstr>e-names": false, "suffix": ""}, {"dropping-particle": "", "family": "Wang", "given": "Jun", "non-dropping-particle": "", "parse-names": false, "suffix": ""}, {"dropping-particle": "", "family": "Wang", "given": "Jian", "non-dropping-particle": "", "parse-</vt:lpwstr>
  </property>
  <property fmtid="{D5CDD505-2E9C-101B-9397-08002B2CF9AE}" pid="61" name="Mendeley_Bookmark_0wyyFSypmv_41">
    <vt:lpwstr>names": false, "suffix": ""}], "container-title": "Science", "id": "ITEM-1", "issue": "5987", "issued": {"date-parts": [["2010"]]}, "page": "75-78", "title": "Sequencing of 50 human exomes reveals adaptation to high altitude", "type": "article-journal", "</vt:lpwstr>
  </property>
  <property fmtid="{D5CDD505-2E9C-101B-9397-08002B2CF9AE}" pid="62" name="Mendeley_Bookmark_0wyyFSypmv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63" name="Mendeley_Bookmark_0wyyFSypmv_43">
    <vt:lpwstr>Yi &lt;i&gt;et al.&lt;/i&gt;, 2010)"}, "properties": {"noteIndex": 0}, "schema": "https://github.com/citation-style-language/schema/raw/master/csl-citation.json"}</vt:lpwstr>
  </property>
  <property fmtid="{D5CDD505-2E9C-101B-9397-08002B2CF9AE}" pid="64" name="Mendeley_Bookmark_0wyyFSypmv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65" name="Mendeley_Bookmark_0wyyFSypmv_6">
    <vt:lpwstr>-dropping-particle": "", "parse-names": false, "suffix": ""}, {"dropping-particle": "", "family": "Liang", "given": "Yu", "non-dropping-particle": "", "parse-names": false, "suffix": ""}, {"dropping-particle": "", "family": "Huerta-Sanchez", "given": "Emi</vt:lpwstr>
  </property>
  <property fmtid="{D5CDD505-2E9C-101B-9397-08002B2CF9AE}" pid="66" name="Mendeley_Bookmark_0wyyFSypmv_7">
    <vt:lpwstr>lia", "non-dropping-particle": "", "parse-names": false, "suffix": ""}, {"dropping-particle": "", "family": "Jin", "given": "Xin", "non-dropping-particle": "", "parse-names": false, "suffix": ""}, {"dropping-particle": "", "family": "Cuo", "given": "Zha X</vt:lpwstr>
  </property>
  <property fmtid="{D5CDD505-2E9C-101B-9397-08002B2CF9AE}" pid="67" name="Mendeley_Bookmark_0wyyFSypmv_8">
    <vt:lpwstr>i Ping", "non-dropping-particle": "", "parse-names": false, "suffix": ""}, {"dropping-particle": "", "family": "Pool", "given": "John E.", "non-dropping-particle": "", "parse-names": false, "suffix": ""}, {"dropping-particle": "", "family": "Xu", "given":</vt:lpwstr>
  </property>
  <property fmtid="{D5CDD505-2E9C-101B-9397-08002B2CF9AE}" pid="68" name="Mendeley_Bookmark_0wyyFSypmv_9">
    <vt:lpwstr> "N.", "non-dropping-particle": "", "parse-names": false, "suffix": ""}, {"dropping-particle": "", "family": "Jiang", "given": "Hui", "non-dropping-particle": "", "parse-names": false, "suffix": ""}, {"dropping-particle": "", "family": "Vinckenbosch", "gi</vt:lpwstr>
  </property>
  <property fmtid="{D5CDD505-2E9C-101B-9397-08002B2CF9AE}" pid="69" name="Mendeley_Bookmark_1d0CxfZBed_1">
    <vt:lpwstr>ADDIN CSL_CITATION {"citationItems": [{"id": "ITEM-1", "itemData": {"DOI": "10.1073/pnas.0409348102", "ISBN": "0027-8424 (Print)\\n0027-8424 (Linking)", "ISSN": "0027-8424", "PMID": "15753317", "abstract": "Metabolic pathways play an important role in ins</vt:lpwstr>
  </property>
  <property fmtid="{D5CDD505-2E9C-101B-9397-08002B2CF9AE}" pid="70" name="Mendeley_Bookmark_1d0CxfZBed_10">
    <vt:lpwstr>", "non-dropping-particle": "", "parse-names": false, "suffix": ""}, {"dropping-particle": "", "family": "Hemingway", "given": "Janet", "non-dropping-particle": "", "parse-names": false, "suffix": ""}, {"dropping-particle": "", "family": "Ranson", "given"</vt:lpwstr>
  </property>
  <property fmtid="{D5CDD505-2E9C-101B-9397-08002B2CF9AE}" pid="71" name="Mendeley_Bookmark_1d0CxfZBed_11">
    <vt:lpwstr>: "Hilary", "non-dropping-particle": "", "parse-names": false, "suffix": ""}], "container-title": "Proceedings of the National Academy of Sciences of the United States of America", "id": "ITEM-1", "issue": "11", "issued": {"date-parts": [["2005"]]}, "page</vt:lpwstr>
  </property>
  <property fmtid="{D5CDD505-2E9C-101B-9397-08002B2CF9AE}" pid="72" name="Mendeley_Bookmark_1d0CxfZBed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73" name="Mendeley_Bookmark_1d0CxfZBed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74" name="Mendeley_Bookmark_1d0CxfZBed_14">
    <vt:lpwstr>: 0}, "schema": "https://github.com/citation-style-language/schema/raw/master/csl-citation.json"}</vt:lpwstr>
  </property>
  <property fmtid="{D5CDD505-2E9C-101B-9397-08002B2CF9AE}" pid="75" name="Mendeley_Bookmark_1d0CxfZBed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76" name="Mendeley_Bookmark_1d0CxfZBed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77" name="Mendeley_Bookmark_1d0CxfZBed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78" name="Mendeley_Bookmark_1d0CxfZBed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79" name="Mendeley_Bookmark_1d0CxfZBed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80" name="Mendeley_Bookmark_1d0CxfZBed_7">
    <vt:lpwstr>"", "parse-names": false, "suffix": ""}, {"dropping-particle": "", "family": "Strode", "given": "Clare", "non-dropping-particle": "", "parse-names": false, "suffix": ""}, {"dropping-particle": "", "family": "Vontas", "given": "John", "non-dropping-particl</vt:lpwstr>
  </property>
  <property fmtid="{D5CDD505-2E9C-101B-9397-08002B2CF9AE}" pid="81" name="Mendeley_Bookmark_1d0CxfZBed_8">
    <vt:lpwstr>e": "", "parse-names": false, "suffix": ""}, {"dropping-particle": "", "family": "Nikou", "given": "Dimitra", "non-dropping-particle": "", "parse-names": false, "suffix": ""}, {"dropping-particle": "", "family": "Vaughan", "given": "Ashley", "non-dropping</vt:lpwstr>
  </property>
  <property fmtid="{D5CDD505-2E9C-101B-9397-08002B2CF9AE}" pid="82" name="Mendeley_Bookmark_1d0CxfZBed_9">
    <vt:lpwstr>-particle": "", "parse-names": false, "suffix": ""}, {"dropping-particle": "", "family": "Pignatelli", "given": "Patricia M", "non-dropping-particle": "", "parse-names": false, "suffix": ""}, {"dropping-particle": "", "family": "Louis", "given": "Christos</vt:lpwstr>
  </property>
  <property fmtid="{D5CDD505-2E9C-101B-9397-08002B2CF9AE}" pid="83" name="Mendeley_Bookmark_1mEwIm37Pj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84" name="Mendeley_Bookmark_1mEwIm37Pj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85" name="Mendeley_Bookmark_1mEwIm37Pj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86" name="Mendeley_Bookmark_1mEwIm37Pj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87" name="Mendeley_Bookmark_1mEwIm37Pj_5">
    <vt:lpwstr>on-dropping-particle": "", "parse-names": false, "suffix": ""}, {"dropping-particle": "", "family": "Lissenden", "given": "Natalie", "non-dropping-particle": "", "parse-names": false, "suffix": ""}], "container-title": "Trends in Parasitology", "id": "ITE</vt:lpwstr>
  </property>
  <property fmtid="{D5CDD505-2E9C-101B-9397-08002B2CF9AE}" pid="88" name="Mendeley_Bookmark_1mEwIm37Pj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89" name="Mendeley_Bookmark_1mEwIm37Pj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90" name="Mendeley_Bookmark_1mEwIm37Pj_8">
    <vt:lpwstr>anson and Lissenden, 2016)"}, "properties": {"noteIndex": 0}, "schema": "https://github.com/citation-style-language/schema/raw/master/csl-citation.json"}</vt:lpwstr>
  </property>
  <property fmtid="{D5CDD505-2E9C-101B-9397-08002B2CF9AE}" pid="91" name="Mendeley_Bookmark_2GpPCvDzg5_1">
    <vt:lpwstr>ADDIN CSL_CITATION {"citationItems": [{"id": "ITEM-1", "itemData": {"DOI": "10.1146/annurev.ento.45.1.371", "ISBN": "0066-4170 (Print) 0066-4170 (Linking)", "ISSN": "0066-4170", "PMID": "10761582", "abstract": "Insecticide resistance is an increasing prob</vt:lpwstr>
  </property>
  <property fmtid="{D5CDD505-2E9C-101B-9397-08002B2CF9AE}" pid="92" name="Mendeley_Bookmark_2GpPCvDzg5_10">
    <vt:lpwstr>ties": {"noteIndex": 0}, "schema": "https://github.com/citation-style-language/schema/raw/master/csl-citation.json"}</vt:lpwstr>
  </property>
  <property fmtid="{D5CDD505-2E9C-101B-9397-08002B2CF9AE}" pid="93" name="Mendeley_Bookmark_2GpPCvDzg5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94" name="Mendeley_Bookmark_2GpPCvDzg5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95" name="Mendeley_Bookmark_2GpPCvDzg5_4">
    <vt:lpwstr>ext.", "author": [{"dropping-particle": "", "family": "Hemingway", "given": "Janet", "non-dropping-particle": "", "parse-names": false, "suffix": ""}, {"dropping-particle": "", "family": "Ranson", "given": "Hilary", "non-dropping-particle": "", "parse-nam</vt:lpwstr>
  </property>
  <property fmtid="{D5CDD505-2E9C-101B-9397-08002B2CF9AE}" pid="96" name="Mendeley_Bookmark_2GpPCvDzg5_5">
    <vt:lpwstr>es": false, "suffix": ""}], "container-title": "Annual review of entomology", "id": "ITEM-1", "issued": {"date-parts": [["2000"]]}, "page": "371-91", "title": "Insecticide resistance in insect vectors of human disease.", "type": "article-journal", "volume</vt:lpwstr>
  </property>
  <property fmtid="{D5CDD505-2E9C-101B-9397-08002B2CF9AE}" pid="97" name="Mendeley_Bookmark_2GpPCvDzg5_6">
    <vt:lpwstr>": "45"}, "uris": ["http://www.mendeley.com/documents/?uuid=8e774bb4-3b50-3ac0-a352-3aa448e8387f"]}, {"id": "ITEM-2", "itemData": {"DOI": "10.1016/b0-44-451924-6/00075-2", "ISBN": "9780444515162", "author": [{"dropping-particle": "", "family": "Khambay", </vt:lpwstr>
  </property>
  <property fmtid="{D5CDD505-2E9C-101B-9397-08002B2CF9AE}" pid="98" name="Mendeley_Bookmark_2GpPCvDzg5_7">
    <vt:lpwstr>"given": "B P S", "non-dropping-particle": "", "parse-names": false, "suffix": ""}, {"dropping-particle": "", "family": "Jewess", "given": "P J", "non-dropping-particle": "", "parse-names": false, "suffix": ""}], "container-title": "Comprehensive Molecula</vt:lpwstr>
  </property>
  <property fmtid="{D5CDD505-2E9C-101B-9397-08002B2CF9AE}" pid="99" name="Mendeley_Bookmark_2GpPCvDzg5_8">
    <vt:lpwstr>r Insect Science", "id": "ITEM-2", "issued": {"date-parts": [["2005"]]}, "page": "1-29", "title": "Pyrethroids", "type": "article-journal"}, "uris": ["http://www.mendeley.com/documents/?uuid=3526ffab-aabd-4927-bb12-a961bba46c6a"]}], "mendeley": {"formatte</vt:lpwstr>
  </property>
  <property fmtid="{D5CDD505-2E9C-101B-9397-08002B2CF9AE}" pid="100" name="Mendeley_Bookmark_2GpPCvDzg5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01" name="Mendeley_Bookmark_2WKRNYaGaL_1">
    <vt:lpwstr>ADDIN CSL_CITATION {"citationItems": [{"id": "ITEM-1", "itemData": {"author": [{"dropping-particle": "", "family": "M\u00f6lder", "given": "Felix", "non-dropping-particle": "", "parse-names": false, "suffix": ""}, {"dropping-particle": "", "family": "Jabl</vt:lpwstr>
  </property>
  <property fmtid="{D5CDD505-2E9C-101B-9397-08002B2CF9AE}" pid="102" name="Mendeley_Bookmark_2WKRNYaGaL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103" name="Mendeley_Bookmark_2WKRNYaGaL_11">
    <vt:lpwstr>r &lt;i&gt;et al.&lt;/i&gt;, 2021)"}, "properties": {"noteIndex": 0}, "schema": "https://github.com/citation-style-language/schema/raw/master/csl-citation.json"}</vt:lpwstr>
  </property>
  <property fmtid="{D5CDD505-2E9C-101B-9397-08002B2CF9AE}" pid="104" name="Mendeley_Bookmark_2WKRNYaGaL_2">
    <vt:lpwstr>onski", "given": "Kim Philipp", "non-dropping-particle": "", "parse-names": false, "suffix": ""}, {"dropping-particle": "", "family": "Letcher", "given": "Brice", "non-dropping-particle": "", "parse-names": false, "suffix": ""}, {"dropping-particle": "", </vt:lpwstr>
  </property>
  <property fmtid="{D5CDD505-2E9C-101B-9397-08002B2CF9AE}" pid="105" name="Mendeley_Bookmark_2WKRNYaGaL_3">
    <vt:lpwstr>"family": "Hall", "given": "Michael B", "non-dropping-particle": "", "parse-names": false, "suffix": ""}, {"dropping-particle": "", "family": "Tomkins-tinch", "given": "Christopher H", "non-dropping-particle": "", "parse-names": false, "suffix": ""}, {"dr</vt:lpwstr>
  </property>
  <property fmtid="{D5CDD505-2E9C-101B-9397-08002B2CF9AE}" pid="106" name="Mendeley_Bookmark_2WKRNYaGaL_4">
    <vt:lpwstr>opping-particle": "", "family": "Sochat", "given": "Vanessa", "non-dropping-particle": "", "parse-names": false, "suffix": ""}, {"dropping-particle": "", "family": "Forster", "given": "Jan", "non-dropping-particle": "", "parse-names": false, "suffix": ""}</vt:lpwstr>
  </property>
  <property fmtid="{D5CDD505-2E9C-101B-9397-08002B2CF9AE}" pid="107" name="Mendeley_Bookmark_2WKRNYaGaL_5">
    <vt:lpwstr>, {"dropping-particle": "", "family": "Lee", "given": "Soohyun", "non-dropping-particle": "", "parse-names": false, "suffix": ""}, {"dropping-particle": "", "family": "Twardziok", "given": "Sven O", "non-dropping-particle": "", "parse-names": false, "suff</vt:lpwstr>
  </property>
  <property fmtid="{D5CDD505-2E9C-101B-9397-08002B2CF9AE}" pid="108" name="Mendeley_Bookmark_2WKRNYaGaL_6">
    <vt:lpwstr>ix": ""}, {"dropping-particle": "", "family": "Kanitz", "given": "Alexander", "non-dropping-particle": "", "parse-names": false, "suffix": ""}, {"dropping-particle": "", "family": "Wilm", "given": "Andreas", "non-dropping-particle": "", "parse-names": fal</vt:lpwstr>
  </property>
  <property fmtid="{D5CDD505-2E9C-101B-9397-08002B2CF9AE}" pid="109" name="Mendeley_Bookmark_2WKRNYaGaL_7">
    <vt:lpwstr>se, "suffix": ""}, {"dropping-particle": "", "family": "Holtgrewe", "given": "Manuel", "non-dropping-particle": "", "parse-names": false, "suffix": ""}, {"dropping-particle": "", "family": "Rahmann", "given": "Sven", "non-dropping-particle": "", "parse-na</vt:lpwstr>
  </property>
  <property fmtid="{D5CDD505-2E9C-101B-9397-08002B2CF9AE}" pid="110" name="Mendeley_Bookmark_2WKRNYaGaL_8">
    <vt:lpwstr>mes": false, "suffix": ""}, {"dropping-particle": "", "family": "Nahnsen", "given": "Sven", "non-dropping-particle": "", "parse-names": false, "suffix": ""}, {"dropping-particle": "", "family": "K\u00f6ster", "given": "Johannes", "non-dropping-particle": </vt:lpwstr>
  </property>
  <property fmtid="{D5CDD505-2E9C-101B-9397-08002B2CF9AE}" pid="111" name="Mendeley_Bookmark_2WKRNYaGaL_9">
    <vt:lpwstr>"", "parse-names": false, "suffix": ""}], "id": "ITEM-1", "issued": {"date-parts": [["2021"]]}, "page": "1-17", "title": "Sustainable data analysis with Snakemake [ version 1 ; peer review : awaiting peer review ]", "type": "article-journal"}, "uris": ["h</vt:lpwstr>
  </property>
  <property fmtid="{D5CDD505-2E9C-101B-9397-08002B2CF9AE}" pid="112" name="Mendeley_Bookmark_37kqNYGqmV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13" name="Mendeley_Bookmark_37kqNYGqmV_10">
    <vt:lpwstr> false, "suffix": ""}, {"dropping-particle": "", "family": "Assour", "given": "LA", "non-dropping-particle": "", "parse-names": false, "suffix": ""}, {"dropping-particle": "", "family": "Basseri", "given": "H", "non-dropping-particle": "", "parse-names": </vt:lpwstr>
  </property>
  <property fmtid="{D5CDD505-2E9C-101B-9397-08002B2CF9AE}" pid="114" name="Mendeley_Bookmark_37kqNYGqmV_11">
    <vt:lpwstr>false, "suffix": ""}, {"dropping-particle": "", "family": "Berlin", "given": "A", "non-dropping-particle": "", "parse-names": false, "suffix": ""}, {"dropping-particle": "", "family": "Birren", "given": "BW", "non-dropping-particle": "", "parse-names": fa</vt:lpwstr>
  </property>
  <property fmtid="{D5CDD505-2E9C-101B-9397-08002B2CF9AE}" pid="115" name="Mendeley_Bookmark_37kqNYGqmV_12">
    <vt:lpwstr>lse, "suffix": ""}, {"dropping-particle": "", "family": "Blandin", "given": "SA", "non-dropping-particle": "", "parse-names": false, "suffix": ""}, {"dropping-particle": "", "family": "Brockman", "given": "AI", "non-dropping-particle": "", "parse-names": </vt:lpwstr>
  </property>
  <property fmtid="{D5CDD505-2E9C-101B-9397-08002B2CF9AE}" pid="116" name="Mendeley_Bookmark_37kqNYGqmV_13">
    <vt:lpwstr>false, "suffix": ""}, {"dropping-particle": "", "family": "Burkot", "given": "TR", "non-dropping-particle": "", "parse-names": false, "suffix": ""}, {"dropping-particle": "", "family": "Burt", "given": "A", "non-dropping-particle": "", "parse-names": fals</vt:lpwstr>
  </property>
  <property fmtid="{D5CDD505-2E9C-101B-9397-08002B2CF9AE}" pid="117" name="Mendeley_Bookmark_37kqNYGqmV_14">
    <vt:lpwstr>e, "suffix": ""}, {"dropping-particle": "", "family": "Chan", "given": "CS", "non-dropping-particle": "", "parse-names": false, "suffix": ""}, {"dropping-particle": "", "family": "Chauve", "given": "C", "non-dropping-particle": "", "parse-names": false, "</vt:lpwstr>
  </property>
  <property fmtid="{D5CDD505-2E9C-101B-9397-08002B2CF9AE}" pid="118" name="Mendeley_Bookmark_37kqNYGqmV_15">
    <vt:lpwstr>suffix": ""}, {"dropping-particle": "", "family": "Chiu", "given": "JC", "non-dropping-particle": "", "parse-names": false, "suffix": ""}, {"dropping-particle": "", "family": "Christensen", "given": "M", "non-dropping-particle": "", "parse-names": false, </vt:lpwstr>
  </property>
  <property fmtid="{D5CDD505-2E9C-101B-9397-08002B2CF9AE}" pid="119" name="Mendeley_Bookmark_37kqNYGqmV_16">
    <vt:lpwstr>"suffix": ""}, {"dropping-particle": "", "family": "Costantini", "given": "C", "non-dropping-particle": "", "parse-names": false, "suffix": ""}, {"dropping-particle": "", "family": "Davidson", "given": "VLM", "non-dropping-particle": "", "parse-names": fa</vt:lpwstr>
  </property>
  <property fmtid="{D5CDD505-2E9C-101B-9397-08002B2CF9AE}" pid="120" name="Mendeley_Bookmark_37kqNYGqmV_17">
    <vt:lpwstr>lse, "suffix": ""}, {"dropping-particle": "", "family": "Deligianni", "given": "E", "non-dropping-particle": "", "parse-names": false, "suffix": ""}, {"dropping-particle": "", "family": "Dottorini", "given": "T", "non-dropping-particle": "", "parse-names"</vt:lpwstr>
  </property>
  <property fmtid="{D5CDD505-2E9C-101B-9397-08002B2CF9AE}" pid="121" name="Mendeley_Bookmark_37kqNYGqmV_18">
    <vt:lpwstr>: false, "suffix": ""}, {"dropping-particle": "", "family": "Dritsou", "given": "V", "non-dropping-particle": "", "parse-names": false, "suffix": ""}, {"dropping-particle": "", "family": "Gabriel", "given": "SB", "non-dropping-particle": "", "parse-names"</vt:lpwstr>
  </property>
  <property fmtid="{D5CDD505-2E9C-101B-9397-08002B2CF9AE}" pid="122" name="Mendeley_Bookmark_37kqNYGqmV_19">
    <vt:lpwstr>: false, "suffix": ""}, {"dropping-particle": "", "family": "Guelbeogo", "given": "WM", "non-dropping-particle": "", "parse-names": false, "suffix": ""}, {"dropping-particle": "", "family": "Hall", "given": "AB", "non-dropping-particle": "", "parse-names"</vt:lpwstr>
  </property>
  <property fmtid="{D5CDD505-2E9C-101B-9397-08002B2CF9AE}" pid="123" name="Mendeley_Bookmark_37kqNYGqmV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24" name="Mendeley_Bookmark_37kqNYGqmV_20">
    <vt:lpwstr>: false, "suffix": ""}, {"dropping-particle": "", "family": "Han", "given": "MV", "non-dropping-particle": "", "parse-names": false, "suffix": ""}, {"dropping-particle": "", "family": "Hlaing", "given": "T.", "non-dropping-particle": "", "parse-names": fa</vt:lpwstr>
  </property>
  <property fmtid="{D5CDD505-2E9C-101B-9397-08002B2CF9AE}" pid="125" name="Mendeley_Bookmark_37kqNYGqmV_21">
    <vt:lpwstr>lse, "suffix": ""}, {"dropping-particle": "", "family": "Hughes", "given": "DST", "non-dropping-particle": "", "parse-names": false, "suffix": ""}, {"dropping-particle": "", "family": "Jenkins", "given": "AM", "non-dropping-particle": "", "parse-names": f</vt:lpwstr>
  </property>
  <property fmtid="{D5CDD505-2E9C-101B-9397-08002B2CF9AE}" pid="126" name="Mendeley_Bookmark_37kqNYGqmV_22">
    <vt:lpwstr>alse, "suffix": ""}, {"dropping-particle": "", "family": "Jiang", "given": "X", "non-dropping-particle": "", "parse-names": false, "suffix": ""}, {"dropping-particle": "", "family": "Jungreis", "given": "I", "non-dropping-particle": "", "parse-names": fal</vt:lpwstr>
  </property>
  <property fmtid="{D5CDD505-2E9C-101B-9397-08002B2CF9AE}" pid="127" name="Mendeley_Bookmark_37kqNYGqmV_23">
    <vt:lpwstr>se, "suffix": ""}, {"dropping-particle": "", "family": "Kakani", "given": "EG", "non-dropping-particle": "", "parse-names": false, "suffix": ""}, {"dropping-particle": "", "family": "Kamali", "given": "M", "non-dropping-particle": "", "parse-names": false</vt:lpwstr>
  </property>
  <property fmtid="{D5CDD505-2E9C-101B-9397-08002B2CF9AE}" pid="128" name="Mendeley_Bookmark_37kqNYGqmV_24">
    <vt:lpwstr>, "suffix": ""}, {"dropping-particle": "", "family": "Kemppainen", "given": "P", "non-dropping-particle": "", "parse-names": false, "suffix": ""}, {"dropping-particle": "", "family": "Kennedy", "given": "RC", "non-dropping-particle": "", "parse-names": fa</vt:lpwstr>
  </property>
  <property fmtid="{D5CDD505-2E9C-101B-9397-08002B2CF9AE}" pid="129" name="Mendeley_Bookmark_37kqNYGqmV_25">
    <vt:lpwstr>lse, "suffix": ""}, {"dropping-particle": "", "family": "Kirmitzoglou", "given": "IK", "non-dropping-particle": "", "parse-names": false, "suffix": ""}, {"dropping-particle": "", "family": "Koekemoer", "given": "LL", "non-dropping-particle": "", "parse-na</vt:lpwstr>
  </property>
  <property fmtid="{D5CDD505-2E9C-101B-9397-08002B2CF9AE}" pid="130" name="Mendeley_Bookmark_37kqNYGqmV_26">
    <vt:lpwstr>mes": false, "suffix": ""}, {"dropping-particle": "", "family": "Laban", "given": "N", "non-dropping-particle": "", "parse-names": false, "suffix": ""}, {"dropping-particle": "", "family": "Langridge", "given": "N", "non-dropping-particle": "", "parse-nam</vt:lpwstr>
  </property>
  <property fmtid="{D5CDD505-2E9C-101B-9397-08002B2CF9AE}" pid="131" name="Mendeley_Bookmark_37kqNYGqmV_27">
    <vt:lpwstr>es": false, "suffix": ""}, {"dropping-particle": "", "family": "Lawniczak", "given": "MKN", "non-dropping-particle": "", "parse-names": false, "suffix": ""}, {"dropping-particle": "", "family": "Lirakis", "given": "M", "non-dropping-particle": "", "parse-</vt:lpwstr>
  </property>
  <property fmtid="{D5CDD505-2E9C-101B-9397-08002B2CF9AE}" pid="132" name="Mendeley_Bookmark_37kqNYGqmV_28">
    <vt:lpwstr>names": false, "suffix": ""}, {"dropping-particle": "", "family": "Lobo", "given": "NF", "non-dropping-particle": "", "parse-names": false, "suffix": ""}, {"dropping-particle": "", "family": "Lowy", "given": "E", "non-dropping-particle": "", "parse-names"</vt:lpwstr>
  </property>
  <property fmtid="{D5CDD505-2E9C-101B-9397-08002B2CF9AE}" pid="133" name="Mendeley_Bookmark_37kqNYGqmV_29">
    <vt:lpwstr>: false, "suffix": ""}, {"dropping-particle": "", "family": "MacCallum", "given": "RM", "non-dropping-particle": "", "parse-names": false, "suffix": ""}, {"dropping-particle": "", "family": "Mao", "given": "C", "non-dropping-particle": "", "parse-names": </vt:lpwstr>
  </property>
  <property fmtid="{D5CDD505-2E9C-101B-9397-08002B2CF9AE}" pid="134" name="Mendeley_Bookmark_37kqNYGqmV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35" name="Mendeley_Bookmark_37kqNYGqmV_30">
    <vt:lpwstr>false, "suffix": ""}, {"dropping-particle": "", "family": "Maslen", "given": "G", "non-dropping-particle": "", "parse-names": false, "suffix": ""}, {"dropping-particle": "", "family": "Mbogo", "given": "C", "non-dropping-particle": "", "parse-names": fals</vt:lpwstr>
  </property>
  <property fmtid="{D5CDD505-2E9C-101B-9397-08002B2CF9AE}" pid="136" name="Mendeley_Bookmark_37kqNYGqmV_31">
    <vt:lpwstr>e, "suffix": ""}, {"dropping-particle": "", "family": "McCarthy", "given": "J", "non-dropping-particle": "", "parse-names": false, "suffix": ""}, {"dropping-particle": "", "family": "Michel", "given": "K", "non-dropping-particle": "", "parse-names": false</vt:lpwstr>
  </property>
  <property fmtid="{D5CDD505-2E9C-101B-9397-08002B2CF9AE}" pid="137" name="Mendeley_Bookmark_37kqNYGqmV_32">
    <vt:lpwstr>, "suffix": ""}, {"dropping-particle": "", "family": "Mitchell", "given": "SN", "non-dropping-particle": "", "parse-names": false, "suffix": ""}, {"dropping-particle": "", "family": "Moore", "given": "W", "non-dropping-particle": "", "parse-names": false,</vt:lpwstr>
  </property>
  <property fmtid="{D5CDD505-2E9C-101B-9397-08002B2CF9AE}" pid="138" name="Mendeley_Bookmark_37kqNYGqmV_33">
    <vt:lpwstr> "suffix": ""}, {"dropping-particle": "", "family": "Murphy", "given": "KA", "non-dropping-particle": "", "parse-names": false, "suffix": ""}, {"dropping-particle": "", "family": "Naumenko", "given": "AN", "non-dropping-particle": "", "parse-names": false</vt:lpwstr>
  </property>
  <property fmtid="{D5CDD505-2E9C-101B-9397-08002B2CF9AE}" pid="139" name="Mendeley_Bookmark_37kqNYGqmV_34">
    <vt:lpwstr>, "suffix": ""}, {"dropping-particle": "", "family": "Nolan", "given": "T", "non-dropping-particle": "", "parse-names": false, "suffix": ""}, {"dropping-particle": "", "family": "Novoa", "given": "EM", "non-dropping-particle": "", "parse-names": false, "s</vt:lpwstr>
  </property>
  <property fmtid="{D5CDD505-2E9C-101B-9397-08002B2CF9AE}" pid="140" name="Mendeley_Bookmark_37kqNYGqmV_35">
    <vt:lpwstr>uffix": ""}, {"dropping-particle": "", "family": "O'Loughlin", "given": "S", "non-dropping-particle": "", "parse-names": false, "suffix": ""}, {"dropping-particle": "", "family": "Oringanje", "given": "C", "non-dropping-particle": "", "parse-names": false</vt:lpwstr>
  </property>
  <property fmtid="{D5CDD505-2E9C-101B-9397-08002B2CF9AE}" pid="141" name="Mendeley_Bookmark_37kqNYGqmV_36">
    <vt:lpwstr>, "suffix": ""}, {"dropping-particle": "", "family": "Oshaghi", "given": "MA", "non-dropping-particle": "", "parse-names": false, "suffix": ""}, {"dropping-particle": "", "family": "Pakpour", "given": "N", "non-dropping-particle": "", "parse-names": false</vt:lpwstr>
  </property>
  <property fmtid="{D5CDD505-2E9C-101B-9397-08002B2CF9AE}" pid="142" name="Mendeley_Bookmark_37kqNYGqmV_37">
    <vt:lpwstr>, "suffix": ""}, {"dropping-particle": "", "family": "Papathanos", "given": "PA", "non-dropping-particle": "", "parse-names": false, "suffix": ""}, {"dropping-particle": "", "family": "Peery", "given": "AN", "non-dropping-particle": "", "parse-names": fal</vt:lpwstr>
  </property>
  <property fmtid="{D5CDD505-2E9C-101B-9397-08002B2CF9AE}" pid="143" name="Mendeley_Bookmark_37kqNYGqmV_38">
    <vt:lpwstr>se, "suffix": ""}, {"dropping-particle": "", "family": "Povelones", "given": "M", "non-dropping-particle": "", "parse-names": false, "suffix": ""}, {"dropping-particle": "", "family": "Prakash", "given": "A", "non-dropping-particle": "", "parse-names": fa</vt:lpwstr>
  </property>
  <property fmtid="{D5CDD505-2E9C-101B-9397-08002B2CF9AE}" pid="144" name="Mendeley_Bookmark_37kqNYGqmV_39">
    <vt:lpwstr>lse, "suffix": ""}, {"dropping-particle": "", "family": "Price", "given": "DP", "non-dropping-particle": "", "parse-names": false, "suffix": ""}, {"dropping-particle": "", "family": "Rajaraman", "given": "A", "non-dropping-particle": "", "parse-names": fa</vt:lpwstr>
  </property>
  <property fmtid="{D5CDD505-2E9C-101B-9397-08002B2CF9AE}" pid="145" name="Mendeley_Bookmark_37kqNYGqmV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46" name="Mendeley_Bookmark_37kqNYGqmV_40">
    <vt:lpwstr>lse, "suffix": ""}, {"dropping-particle": "", "family": "Reimer", "given": "LJ", "non-dropping-particle": "", "parse-names": false, "suffix": ""}, {"dropping-particle": "", "family": "Rinker", "given": "DC", "non-dropping-particle": "", "parse-names": fal</vt:lpwstr>
  </property>
  <property fmtid="{D5CDD505-2E9C-101B-9397-08002B2CF9AE}" pid="147" name="Mendeley_Bookmark_37kqNYGqmV_41">
    <vt:lpwstr>se, "suffix": ""}, {"dropping-particle": "", "family": "Rokas", "given": "A", "non-dropping-particle": "", "parse-names": false, "suffix": ""}, {"dropping-particle": "", "family": "Russell", "given": "TL", "non-dropping-particle": "", "parse-names": false</vt:lpwstr>
  </property>
  <property fmtid="{D5CDD505-2E9C-101B-9397-08002B2CF9AE}" pid="148" name="Mendeley_Bookmark_37kqNYGqmV_42">
    <vt:lpwstr>, "suffix": ""}, {"dropping-particle": "", "family": "Sagnon", "given": "N", "non-dropping-particle": "", "parse-names": false, "suffix": ""}, {"dropping-particle": "", "family": "Sharakhova", "given": "MV", "non-dropping-particle": "", "parse-names": fal</vt:lpwstr>
  </property>
  <property fmtid="{D5CDD505-2E9C-101B-9397-08002B2CF9AE}" pid="149" name="Mendeley_Bookmark_37kqNYGqmV_43">
    <vt:lpwstr>se, "suffix": ""}, {"dropping-particle": "", "family": "Shea", "given": "T", "non-dropping-particle": "", "parse-names": false, "suffix": ""}, {"dropping-particle": "", "family": "Simao", "given": "F", "non-dropping-particle": "", "parse-names": false, "s</vt:lpwstr>
  </property>
  <property fmtid="{D5CDD505-2E9C-101B-9397-08002B2CF9AE}" pid="150" name="Mendeley_Bookmark_37kqNYGqmV_44">
    <vt:lpwstr>uffix": ""}, {"dropping-particle": "", "family": "Simard", "given": "F", "non-dropping-particle": "", "parse-names": false, "suffix": ""}, {"dropping-particle": "", "family": "Slotman", "given": "MA", "non-dropping-particle": "", "parse-names": false, "su</vt:lpwstr>
  </property>
  <property fmtid="{D5CDD505-2E9C-101B-9397-08002B2CF9AE}" pid="151" name="Mendeley_Bookmark_37kqNYGqmV_45">
    <vt:lpwstr>ffix": ""}, {"dropping-particle": "", "family": "Somboon", "given": "P", "non-dropping-particle": "", "parse-names": false, "suffix": ""}, {"dropping-particle": "", "family": "Stegniy", "given": "V", "non-dropping-particle": "", "parse-names": false, "suf</vt:lpwstr>
  </property>
  <property fmtid="{D5CDD505-2E9C-101B-9397-08002B2CF9AE}" pid="152" name="Mendeley_Bookmark_37kqNYGqmV_46">
    <vt:lpwstr>fix": ""}, {"dropping-particle": "", "family": "Struchiner", "given": "CJ", "non-dropping-particle": "", "parse-names": false, "suffix": ""}, {"dropping-particle": "", "family": "Thomas", "given": "GWC", "non-dropping-particle": "", "parse-names": false, </vt:lpwstr>
  </property>
  <property fmtid="{D5CDD505-2E9C-101B-9397-08002B2CF9AE}" pid="153" name="Mendeley_Bookmark_37kqNYGqmV_47">
    <vt:lpwstr>"suffix": ""}, {"dropping-particle": "", "family": "Tojo", "given": "M", "non-dropping-particle": "", "parse-names": false, "suffix": ""}, {"dropping-particle": "", "family": "Topalis", "given": "P", "non-dropping-particle": "", "parse-names": false, "suf</vt:lpwstr>
  </property>
  <property fmtid="{D5CDD505-2E9C-101B-9397-08002B2CF9AE}" pid="154" name="Mendeley_Bookmark_37kqNYGqmV_48">
    <vt:lpwstr>fix": ""}, {"dropping-particle": "", "family": "Tubio", "given": "JMC", "non-dropping-particle": "", "parse-names": false, "suffix": ""}, {"dropping-particle": "", "family": "Unger", "given": "MF", "non-dropping-particle": "", "parse-names": false, "suffi</vt:lpwstr>
  </property>
  <property fmtid="{D5CDD505-2E9C-101B-9397-08002B2CF9AE}" pid="155" name="Mendeley_Bookmark_37kqNYGqmV_49">
    <vt:lpwstr>x": ""}, {"dropping-particle": "", "family": "Vontas", "given": "J", "non-dropping-particle": "", "parse-names": false, "suffix": ""}, {"dropping-particle": "", "family": "Walton", "given": "C", "non-dropping-particle": "", "parse-names": false, "suffix":</vt:lpwstr>
  </property>
  <property fmtid="{D5CDD505-2E9C-101B-9397-08002B2CF9AE}" pid="156" name="Mendeley_Bookmark_37kqNYGqmV_5">
    <vt:lpwstr>ry hosts.", "author": [{"dropping-particle": "", "family": "Neafsey", "given": "DE", "non-dropping-particle": "", "parse-names": false, "suffix": ""}, {"dropping-particle": "", "family": "Waterhouse", "given": "RM", "non-dropping-particle": "", "parse-nam</vt:lpwstr>
  </property>
  <property fmtid="{D5CDD505-2E9C-101B-9397-08002B2CF9AE}" pid="157" name="Mendeley_Bookmark_37kqNYGqmV_50">
    <vt:lpwstr> ""}, {"dropping-particle": "", "family": "Wilding", "given": "CS", "non-dropping-particle": "", "parse-names": false, "suffix": ""}, {"dropping-particle": "", "family": "Willis", "given": "JH", "non-dropping-particle": "", "parse-names": false, "suffix":</vt:lpwstr>
  </property>
  <property fmtid="{D5CDD505-2E9C-101B-9397-08002B2CF9AE}" pid="158" name="Mendeley_Bookmark_37kqNYGqmV_51">
    <vt:lpwstr> ""}, {"dropping-particle": "", "family": "Wu", "given": "Y-C", "non-dropping-particle": "", "parse-names": false, "suffix": ""}, {"dropping-particle": "", "family": "Yan", "given": "G", "non-dropping-particle": "", "parse-names": false, "suffix": ""}, {"</vt:lpwstr>
  </property>
  <property fmtid="{D5CDD505-2E9C-101B-9397-08002B2CF9AE}" pid="159" name="Mendeley_Bookmark_37kqNYGqmV_52">
    <vt:lpwstr>dropping-particle": "", "family": "Zdobnov", "given": "EM", "non-dropping-particle": "", "parse-names": false, "suffix": ""}, {"dropping-particle": "", "family": "Zhou", "given": "X", "non-dropping-particle": "", "parse-names": false, "suffix": ""}, {"dro</vt:lpwstr>
  </property>
  <property fmtid="{D5CDD505-2E9C-101B-9397-08002B2CF9AE}" pid="160" name="Mendeley_Bookmark_37kqNYGqmV_53">
    <vt:lpwstr>pping-particle": "", "family": "Catteruccia", "given": "F", "non-dropping-particle": "", "parse-names": false, "suffix": ""}, {"dropping-particle": "", "family": "Christophides", "given": "GK", "non-dropping-particle": "", "parse-names": false, "suffix": </vt:lpwstr>
  </property>
  <property fmtid="{D5CDD505-2E9C-101B-9397-08002B2CF9AE}" pid="161" name="Mendeley_Bookmark_37kqNYGqmV_54">
    <vt:lpwstr>""}, {"dropping-particle": "", "family": "Collins", "given": "FH", "non-dropping-particle": "", "parse-names": false, "suffix": ""}, {"dropping-particle": "", "family": "Cornman", "given": "RS", "non-dropping-particle": "", "parse-names": false, "suffix":</vt:lpwstr>
  </property>
  <property fmtid="{D5CDD505-2E9C-101B-9397-08002B2CF9AE}" pid="162" name="Mendeley_Bookmark_37kqNYGqmV_55">
    <vt:lpwstr> ""}, {"dropping-particle": "", "family": "Crisanti", "given": "A", "non-dropping-particle": "", "parse-names": false, "suffix": ""}, {"dropping-particle": "", "family": "Donnelly", "given": "MJ", "non-dropping-particle": "", "parse-names": false, "suffix</vt:lpwstr>
  </property>
  <property fmtid="{D5CDD505-2E9C-101B-9397-08002B2CF9AE}" pid="163" name="Mendeley_Bookmark_37kqNYGqmV_56">
    <vt:lpwstr>": ""}, {"dropping-particle": "", "family": "Emrich", "given": "SJ", "non-dropping-particle": "", "parse-names": false, "suffix": ""}, {"dropping-particle": "", "family": "Fontaine", "given": "MC", "non-dropping-particle": "", "parse-names": false, "suffi</vt:lpwstr>
  </property>
  <property fmtid="{D5CDD505-2E9C-101B-9397-08002B2CF9AE}" pid="164" name="Mendeley_Bookmark_37kqNYGqmV_57">
    <vt:lpwstr>x": ""}, {"dropping-particle": "", "family": "Gelbart", "given": "W", "non-dropping-particle": "", "parse-names": false, "suffix": ""}, {"dropping-particle": "", "family": "Hahn", "given": "MW", "non-dropping-particle": "", "parse-names": false, "suffix":</vt:lpwstr>
  </property>
  <property fmtid="{D5CDD505-2E9C-101B-9397-08002B2CF9AE}" pid="165" name="Mendeley_Bookmark_37kqNYGqmV_58">
    <vt:lpwstr> ""}, {"dropping-particle": "", "family": "Hansen", "given": "IA", "non-dropping-particle": "", "parse-names": false, "suffix": ""}, {"dropping-particle": "", "family": "Howell", "given": "PI", "non-dropping-particle": "", "parse-names": false, "suffix": </vt:lpwstr>
  </property>
  <property fmtid="{D5CDD505-2E9C-101B-9397-08002B2CF9AE}" pid="166" name="Mendeley_Bookmark_37kqNYGqmV_59">
    <vt:lpwstr>""}, {"dropping-particle": "", "family": "Kafatos", "given": "FC", "non-dropping-particle": "", "parse-names": false, "suffix": ""}, {"dropping-particle": "", "family": "Kellis", "given": "M", "non-dropping-particle": "", "parse-names": false, "suffix": "</vt:lpwstr>
  </property>
  <property fmtid="{D5CDD505-2E9C-101B-9397-08002B2CF9AE}" pid="167" name="Mendeley_Bookmark_37kqNYGqmV_6">
    <vt:lpwstr>es": false, "suffix": ""}, {"dropping-particle": "", "family": "Abai", "given": "MR", "non-dropping-particle": "", "parse-names": false, "suffix": ""}, {"dropping-particle": "", "family": "Aganezov", "given": "SS", "non-dropping-particle": "", "parse-name</vt:lpwstr>
  </property>
  <property fmtid="{D5CDD505-2E9C-101B-9397-08002B2CF9AE}" pid="168" name="Mendeley_Bookmark_37kqNYGqmV_60">
    <vt:lpwstr>"}, {"dropping-particle": "", "family": "Lawson", "given": "D", "non-dropping-particle": "", "parse-names": false, "suffix": ""}, {"dropping-particle": "", "family": "Louis", "given": "C", "non-dropping-particle": "", "parse-names": false, "suffix": ""}, </vt:lpwstr>
  </property>
  <property fmtid="{D5CDD505-2E9C-101B-9397-08002B2CF9AE}" pid="169" name="Mendeley_Bookmark_37kqNYGqmV_61">
    <vt:lpwstr>{"dropping-particle": "", "family": "Luckhart", "given": "S", "non-dropping-particle": "", "parse-names": false, "suffix": ""}, {"dropping-particle": "", "family": "Muskavitch", "given": "MAT", "non-dropping-particle": "", "parse-names": false, "suffix": </vt:lpwstr>
  </property>
  <property fmtid="{D5CDD505-2E9C-101B-9397-08002B2CF9AE}" pid="170" name="Mendeley_Bookmark_37kqNYGqmV_62">
    <vt:lpwstr>""}, {"dropping-particle": "", "family": "Ribeiro", "given": "JM", "non-dropping-particle": "", "parse-names": false, "suffix": ""}, {"dropping-particle": "", "family": "Riehle", "given": "MA", "non-dropping-particle": "", "parse-names": false, "suffix": </vt:lpwstr>
  </property>
  <property fmtid="{D5CDD505-2E9C-101B-9397-08002B2CF9AE}" pid="171" name="Mendeley_Bookmark_37kqNYGqmV_63">
    <vt:lpwstr>""}, {"dropping-particle": "", "family": "Sharakhov", "given": "IV", "non-dropping-particle": "", "parse-names": false, "suffix": ""}, {"dropping-particle": "", "family": "Tu", "given": "Z", "non-dropping-particle": "", "parse-names": false, "suffix": ""}</vt:lpwstr>
  </property>
  <property fmtid="{D5CDD505-2E9C-101B-9397-08002B2CF9AE}" pid="172" name="Mendeley_Bookmark_37kqNYGqmV_64">
    <vt:lpwstr>, {"dropping-particle": "", "family": "Zwiebel", "given": "LJ", "non-dropping-particle": "", "parse-names": false, "suffix": ""}, {"dropping-particle": "", "family": "Besansky", "given": "NJ", "non-dropping-particle": "", "parse-names": false, "suffix": "</vt:lpwstr>
  </property>
  <property fmtid="{D5CDD505-2E9C-101B-9397-08002B2CF9AE}" pid="173" name="Mendeley_Bookmark_37kqNYGqmV_65">
    <vt:lpwstr>"}], "container-title": "Science", "id": "ITEM-1", "issue": "6217", "issued": {"date-parts": [["2015"]]}, "page": "1258522-1258522", "title": "Highly evolvable malaria vectors: the genomes of 16 Anopheles mosquitoes", "type": "article-journal", "volume": </vt:lpwstr>
  </property>
  <property fmtid="{D5CDD505-2E9C-101B-9397-08002B2CF9AE}" pid="174" name="Mendeley_Bookmark_37kqNYGqmV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5" name="Mendeley_Bookmark_37kqNYGqmV_67">
    <vt:lpwstr>(Neafsey &lt;i&gt;et al.&lt;/i&gt;, 2015)"}, "properties": {"noteIndex": 0}, "schema": "https://github.com/citation-style-language/schema/raw/master/csl-citation.json"}</vt:lpwstr>
  </property>
  <property fmtid="{D5CDD505-2E9C-101B-9397-08002B2CF9AE}" pid="176" name="Mendeley_Bookmark_37kqNYGqmV_7">
    <vt:lpwstr>s": false, "suffix": ""}, {"dropping-particle": "", "family": "Alekseyev", "given": "MA", "non-dropping-particle": "", "parse-names": false, "suffix": ""}, {"dropping-particle": "", "family": "Allen", "given": "JE", "non-dropping-particle": "", "parse-nam</vt:lpwstr>
  </property>
  <property fmtid="{D5CDD505-2E9C-101B-9397-08002B2CF9AE}" pid="177" name="Mendeley_Bookmark_37kqNYGqmV_8">
    <vt:lpwstr>es": false, "suffix": ""}, {"dropping-particle": "", "family": "Amon", "given": "J", "non-dropping-particle": "", "parse-names": false, "suffix": ""}, {"dropping-particle": "", "family": "Arca", "given": "B", "non-dropping-particle": "", "parse-names": fa</vt:lpwstr>
  </property>
  <property fmtid="{D5CDD505-2E9C-101B-9397-08002B2CF9AE}" pid="178" name="Mendeley_Bookmark_37kqNYGqmV_9">
    <vt:lpwstr>lse, "suffix": ""}, {"dropping-particle": "", "family": "Arensburger", "given": "P", "non-dropping-particle": "", "parse-names": false, "suffix": ""}, {"dropping-particle": "", "family": "Artemov", "given": "G", "non-dropping-particle": "", "parse-names":</vt:lpwstr>
  </property>
  <property fmtid="{D5CDD505-2E9C-101B-9397-08002B2CF9AE}" pid="179" name="Mendeley_Bookmark_3WkvNI95lH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80" name="Mendeley_Bookmark_3WkvNI95lH_10">
    <vt:lpwstr>: "", "family": "Davies", "given": "Robert M.", "non-dropping-particle": "", "parse-names": false, "suffix": ""}, {"dropping-particle": "", "family": "Li", "given": "Heng", "non-dropping-particle": "", "parse-names": false, "suffix": ""}], "container-titl</vt:lpwstr>
  </property>
  <property fmtid="{D5CDD505-2E9C-101B-9397-08002B2CF9AE}" pid="181" name="Mendeley_Bookmark_3WkvNI95lH_11">
    <vt:lpwstr>e": "GigaScience", "id": "ITEM-1", "issue": "2", "issued": {"date-parts": [["2021"]]}, "title": "Twelve years of SAMtools and BCFtools", "type": "article-journal", "volume": "10"}, "uris": ["http://www.mendeley.com/documents/?uuid=ff58baa3-6dab-4214-aab0-</vt:lpwstr>
  </property>
  <property fmtid="{D5CDD505-2E9C-101B-9397-08002B2CF9AE}" pid="182" name="Mendeley_Bookmark_3WkvNI95lH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83" name="Mendeley_Bookmark_3WkvNI95lH_13">
    <vt:lpwstr>//github.com/citation-style-language/schema/raw/master/csl-citation.json"}</vt:lpwstr>
  </property>
  <property fmtid="{D5CDD505-2E9C-101B-9397-08002B2CF9AE}" pid="184" name="Mendeley_Bookmark_3WkvNI95lH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85" name="Mendeley_Bookmark_3WkvNI95lH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86" name="Mendeley_Bookmark_3WkvNI95lH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87" name="Mendeley_Bookmark_3WkvNI95lH_5">
    <vt:lpwstr>tation are available from https://www.htslib.org.", "author": [{"dropping-particle": "", "family": "Danecek", "given": "Petr", "non-dropping-particle": "", "parse-names": false, "suffix": ""}, {"dropping-particle": "", "family": "Bonfield", "given": "Jame</vt:lpwstr>
  </property>
  <property fmtid="{D5CDD505-2E9C-101B-9397-08002B2CF9AE}" pid="188" name="Mendeley_Bookmark_3WkvNI95lH_6">
    <vt:lpwstr>s K.", "non-dropping-particle": "", "parse-names": false, "suffix": ""}, {"dropping-particle": "", "family": "Liddle", "given": "Jennifer", "non-dropping-particle": "", "parse-names": false, "suffix": ""}, {"dropping-particle": "", "family": "Marshall", "</vt:lpwstr>
  </property>
  <property fmtid="{D5CDD505-2E9C-101B-9397-08002B2CF9AE}" pid="189" name="Mendeley_Bookmark_3WkvNI95lH_7">
    <vt:lpwstr>given": "John", "non-dropping-particle": "", "parse-names": false, "suffix": ""}, {"dropping-particle": "", "family": "Ohan", "given": "Valeriu", "non-dropping-particle": "", "parse-names": false, "suffix": ""}, {"dropping-particle": "", "family": "Pollar</vt:lpwstr>
  </property>
  <property fmtid="{D5CDD505-2E9C-101B-9397-08002B2CF9AE}" pid="190" name="Mendeley_Bookmark_3WkvNI95lH_8">
    <vt:lpwstr>d", "given": "Martin O.", "non-dropping-particle": "", "parse-names": false, "suffix": ""}, {"dropping-particle": "", "family": "Whitwham", "given": "Andrew", "non-dropping-particle": "", "parse-names": false, "suffix": ""}, {"dropping-particle": "", "fam</vt:lpwstr>
  </property>
  <property fmtid="{D5CDD505-2E9C-101B-9397-08002B2CF9AE}" pid="191" name="Mendeley_Bookmark_3WkvNI95lH_9">
    <vt:lpwstr>ily": "Keane", "given": "Thomas", "non-dropping-particle": "", "parse-names": false, "suffix": ""}, {"dropping-particle": "", "family": "McCarthy", "given": "Shane A.", "non-dropping-particle": "", "parse-names": false, "suffix": ""}, {"dropping-particle"</vt:lpwstr>
  </property>
  <property fmtid="{D5CDD505-2E9C-101B-9397-08002B2CF9AE}" pid="192" name="Mendeley_Bookmark_3bUy9XTQgQ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93" name="Mendeley_Bookmark_3bUy9XTQgQ_10">
    <vt:lpwstr> false, "suffix": ""}, {"dropping-particle": "", "family": "Assour", "given": "LA", "non-dropping-particle": "", "parse-names": false, "suffix": ""}, {"dropping-particle": "", "family": "Basseri", "given": "H", "non-dropping-particle": "", "parse-names": </vt:lpwstr>
  </property>
  <property fmtid="{D5CDD505-2E9C-101B-9397-08002B2CF9AE}" pid="194" name="Mendeley_Bookmark_3bUy9XTQgQ_11">
    <vt:lpwstr>false, "suffix": ""}, {"dropping-particle": "", "family": "Berlin", "given": "A", "non-dropping-particle": "", "parse-names": false, "suffix": ""}, {"dropping-particle": "", "family": "Birren", "given": "BW", "non-dropping-particle": "", "parse-names": fa</vt:lpwstr>
  </property>
  <property fmtid="{D5CDD505-2E9C-101B-9397-08002B2CF9AE}" pid="195" name="Mendeley_Bookmark_3bUy9XTQgQ_12">
    <vt:lpwstr>lse, "suffix": ""}, {"dropping-particle": "", "family": "Blandin", "given": "SA", "non-dropping-particle": "", "parse-names": false, "suffix": ""}, {"dropping-particle": "", "family": "Brockman", "given": "AI", "non-dropping-particle": "", "parse-names": </vt:lpwstr>
  </property>
  <property fmtid="{D5CDD505-2E9C-101B-9397-08002B2CF9AE}" pid="196" name="Mendeley_Bookmark_3bUy9XTQgQ_13">
    <vt:lpwstr>false, "suffix": ""}, {"dropping-particle": "", "family": "Burkot", "given": "TR", "non-dropping-particle": "", "parse-names": false, "suffix": ""}, {"dropping-particle": "", "family": "Burt", "given": "A", "non-dropping-particle": "", "parse-names": fals</vt:lpwstr>
  </property>
  <property fmtid="{D5CDD505-2E9C-101B-9397-08002B2CF9AE}" pid="197" name="Mendeley_Bookmark_3bUy9XTQgQ_14">
    <vt:lpwstr>e, "suffix": ""}, {"dropping-particle": "", "family": "Chan", "given": "CS", "non-dropping-particle": "", "parse-names": false, "suffix": ""}, {"dropping-particle": "", "family": "Chauve", "given": "C", "non-dropping-particle": "", "parse-names": false, "</vt:lpwstr>
  </property>
  <property fmtid="{D5CDD505-2E9C-101B-9397-08002B2CF9AE}" pid="198" name="Mendeley_Bookmark_3bUy9XTQgQ_15">
    <vt:lpwstr>suffix": ""}, {"dropping-particle": "", "family": "Chiu", "given": "JC", "non-dropping-particle": "", "parse-names": false, "suffix": ""}, {"dropping-particle": "", "family": "Christensen", "given": "M", "non-dropping-particle": "", "parse-names": false, </vt:lpwstr>
  </property>
  <property fmtid="{D5CDD505-2E9C-101B-9397-08002B2CF9AE}" pid="199" name="Mendeley_Bookmark_3bUy9XTQgQ_16">
    <vt:lpwstr>"suffix": ""}, {"dropping-particle": "", "family": "Costantini", "given": "C", "non-dropping-particle": "", "parse-names": false, "suffix": ""}, {"dropping-particle": "", "family": "Davidson", "given": "VLM", "non-dropping-particle": "", "parse-names": fa</vt:lpwstr>
  </property>
  <property fmtid="{D5CDD505-2E9C-101B-9397-08002B2CF9AE}" pid="200" name="Mendeley_Bookmark_3bUy9XTQgQ_17">
    <vt:lpwstr>lse, "suffix": ""}, {"dropping-particle": "", "family": "Deligianni", "given": "E", "non-dropping-particle": "", "parse-names": false, "suffix": ""}, {"dropping-particle": "", "family": "Dottorini", "given": "T", "non-dropping-particle": "", "parse-names"</vt:lpwstr>
  </property>
  <property fmtid="{D5CDD505-2E9C-101B-9397-08002B2CF9AE}" pid="201" name="Mendeley_Bookmark_3bUy9XTQgQ_18">
    <vt:lpwstr>: false, "suffix": ""}, {"dropping-particle": "", "family": "Dritsou", "given": "V", "non-dropping-particle": "", "parse-names": false, "suffix": ""}, {"dropping-particle": "", "family": "Gabriel", "given": "SB", "non-dropping-particle": "", "parse-names"</vt:lpwstr>
  </property>
  <property fmtid="{D5CDD505-2E9C-101B-9397-08002B2CF9AE}" pid="202" name="Mendeley_Bookmark_3bUy9XTQgQ_19">
    <vt:lpwstr>: false, "suffix": ""}, {"dropping-particle": "", "family": "Guelbeogo", "given": "WM", "non-dropping-particle": "", "parse-names": false, "suffix": ""}, {"dropping-particle": "", "family": "Hall", "given": "AB", "non-dropping-particle": "", "parse-names"</vt:lpwstr>
  </property>
  <property fmtid="{D5CDD505-2E9C-101B-9397-08002B2CF9AE}" pid="203" name="Mendeley_Bookmark_3bUy9XTQgQ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204" name="Mendeley_Bookmark_3bUy9XTQgQ_20">
    <vt:lpwstr>: false, "suffix": ""}, {"dropping-particle": "", "family": "Han", "given": "MV", "non-dropping-particle": "", "parse-names": false, "suffix": ""}, {"dropping-particle": "", "family": "Hlaing", "given": "T.", "non-dropping-particle": "", "parse-names": fa</vt:lpwstr>
  </property>
  <property fmtid="{D5CDD505-2E9C-101B-9397-08002B2CF9AE}" pid="205" name="Mendeley_Bookmark_3bUy9XTQgQ_21">
    <vt:lpwstr>lse, "suffix": ""}, {"dropping-particle": "", "family": "Hughes", "given": "DST", "non-dropping-particle": "", "parse-names": false, "suffix": ""}, {"dropping-particle": "", "family": "Jenkins", "given": "AM", "non-dropping-particle": "", "parse-names": f</vt:lpwstr>
  </property>
  <property fmtid="{D5CDD505-2E9C-101B-9397-08002B2CF9AE}" pid="206" name="Mendeley_Bookmark_3bUy9XTQgQ_22">
    <vt:lpwstr>alse, "suffix": ""}, {"dropping-particle": "", "family": "Jiang", "given": "X", "non-dropping-particle": "", "parse-names": false, "suffix": ""}, {"dropping-particle": "", "family": "Jungreis", "given": "I", "non-dropping-particle": "", "parse-names": fal</vt:lpwstr>
  </property>
  <property fmtid="{D5CDD505-2E9C-101B-9397-08002B2CF9AE}" pid="207" name="Mendeley_Bookmark_3bUy9XTQgQ_23">
    <vt:lpwstr>se, "suffix": ""}, {"dropping-particle": "", "family": "Kakani", "given": "EG", "non-dropping-particle": "", "parse-names": false, "suffix": ""}, {"dropping-particle": "", "family": "Kamali", "given": "M", "non-dropping-particle": "", "parse-names": false</vt:lpwstr>
  </property>
  <property fmtid="{D5CDD505-2E9C-101B-9397-08002B2CF9AE}" pid="208" name="Mendeley_Bookmark_3bUy9XTQgQ_24">
    <vt:lpwstr>, "suffix": ""}, {"dropping-particle": "", "family": "Kemppainen", "given": "P", "non-dropping-particle": "", "parse-names": false, "suffix": ""}, {"dropping-particle": "", "family": "Kennedy", "given": "RC", "non-dropping-particle": "", "parse-names": fa</vt:lpwstr>
  </property>
  <property fmtid="{D5CDD505-2E9C-101B-9397-08002B2CF9AE}" pid="209" name="Mendeley_Bookmark_3bUy9XTQgQ_25">
    <vt:lpwstr>lse, "suffix": ""}, {"dropping-particle": "", "family": "Kirmitzoglou", "given": "IK", "non-dropping-particle": "", "parse-names": false, "suffix": ""}, {"dropping-particle": "", "family": "Koekemoer", "given": "LL", "non-dropping-particle": "", "parse-na</vt:lpwstr>
  </property>
  <property fmtid="{D5CDD505-2E9C-101B-9397-08002B2CF9AE}" pid="210" name="Mendeley_Bookmark_3bUy9XTQgQ_26">
    <vt:lpwstr>mes": false, "suffix": ""}, {"dropping-particle": "", "family": "Laban", "given": "N", "non-dropping-particle": "", "parse-names": false, "suffix": ""}, {"dropping-particle": "", "family": "Langridge", "given": "N", "non-dropping-particle": "", "parse-nam</vt:lpwstr>
  </property>
  <property fmtid="{D5CDD505-2E9C-101B-9397-08002B2CF9AE}" pid="211" name="Mendeley_Bookmark_3bUy9XTQgQ_27">
    <vt:lpwstr>es": false, "suffix": ""}, {"dropping-particle": "", "family": "Lawniczak", "given": "MKN", "non-dropping-particle": "", "parse-names": false, "suffix": ""}, {"dropping-particle": "", "family": "Lirakis", "given": "M", "non-dropping-particle": "", "parse-</vt:lpwstr>
  </property>
  <property fmtid="{D5CDD505-2E9C-101B-9397-08002B2CF9AE}" pid="212" name="Mendeley_Bookmark_3bUy9XTQgQ_28">
    <vt:lpwstr>names": false, "suffix": ""}, {"dropping-particle": "", "family": "Lobo", "given": "NF", "non-dropping-particle": "", "parse-names": false, "suffix": ""}, {"dropping-particle": "", "family": "Lowy", "given": "E", "non-dropping-particle": "", "parse-names"</vt:lpwstr>
  </property>
  <property fmtid="{D5CDD505-2E9C-101B-9397-08002B2CF9AE}" pid="213" name="Mendeley_Bookmark_3bUy9XTQgQ_29">
    <vt:lpwstr>: false, "suffix": ""}, {"dropping-particle": "", "family": "MacCallum", "given": "RM", "non-dropping-particle": "", "parse-names": false, "suffix": ""}, {"dropping-particle": "", "family": "Mao", "given": "C", "non-dropping-particle": "", "parse-names": </vt:lpwstr>
  </property>
  <property fmtid="{D5CDD505-2E9C-101B-9397-08002B2CF9AE}" pid="214" name="Mendeley_Bookmark_3bUy9XTQgQ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215" name="Mendeley_Bookmark_3bUy9XTQgQ_30">
    <vt:lpwstr>false, "suffix": ""}, {"dropping-particle": "", "family": "Maslen", "given": "G", "non-dropping-particle": "", "parse-names": false, "suffix": ""}, {"dropping-particle": "", "family": "Mbogo", "given": "C", "non-dropping-particle": "", "parse-names": fals</vt:lpwstr>
  </property>
  <property fmtid="{D5CDD505-2E9C-101B-9397-08002B2CF9AE}" pid="216" name="Mendeley_Bookmark_3bUy9XTQgQ_31">
    <vt:lpwstr>e, "suffix": ""}, {"dropping-particle": "", "family": "McCarthy", "given": "J", "non-dropping-particle": "", "parse-names": false, "suffix": ""}, {"dropping-particle": "", "family": "Michel", "given": "K", "non-dropping-particle": "", "parse-names": false</vt:lpwstr>
  </property>
  <property fmtid="{D5CDD505-2E9C-101B-9397-08002B2CF9AE}" pid="217" name="Mendeley_Bookmark_3bUy9XTQgQ_32">
    <vt:lpwstr>, "suffix": ""}, {"dropping-particle": "", "family": "Mitchell", "given": "SN", "non-dropping-particle": "", "parse-names": false, "suffix": ""}, {"dropping-particle": "", "family": "Moore", "given": "W", "non-dropping-particle": "", "parse-names": false,</vt:lpwstr>
  </property>
  <property fmtid="{D5CDD505-2E9C-101B-9397-08002B2CF9AE}" pid="218" name="Mendeley_Bookmark_3bUy9XTQgQ_33">
    <vt:lpwstr> "suffix": ""}, {"dropping-particle": "", "family": "Murphy", "given": "KA", "non-dropping-particle": "", "parse-names": false, "suffix": ""}, {"dropping-particle": "", "family": "Naumenko", "given": "AN", "non-dropping-particle": "", "parse-names": false</vt:lpwstr>
  </property>
  <property fmtid="{D5CDD505-2E9C-101B-9397-08002B2CF9AE}" pid="219" name="Mendeley_Bookmark_3bUy9XTQgQ_34">
    <vt:lpwstr>, "suffix": ""}, {"dropping-particle": "", "family": "Nolan", "given": "T", "non-dropping-particle": "", "parse-names": false, "suffix": ""}, {"dropping-particle": "", "family": "Novoa", "given": "EM", "non-dropping-particle": "", "parse-names": false, "s</vt:lpwstr>
  </property>
  <property fmtid="{D5CDD505-2E9C-101B-9397-08002B2CF9AE}" pid="220" name="Mendeley_Bookmark_3bUy9XTQgQ_35">
    <vt:lpwstr>uffix": ""}, {"dropping-particle": "", "family": "O'Loughlin", "given": "S", "non-dropping-particle": "", "parse-names": false, "suffix": ""}, {"dropping-particle": "", "family": "Oringanje", "given": "C", "non-dropping-particle": "", "parse-names": false</vt:lpwstr>
  </property>
  <property fmtid="{D5CDD505-2E9C-101B-9397-08002B2CF9AE}" pid="221" name="Mendeley_Bookmark_3bUy9XTQgQ_36">
    <vt:lpwstr>, "suffix": ""}, {"dropping-particle": "", "family": "Oshaghi", "given": "MA", "non-dropping-particle": "", "parse-names": false, "suffix": ""}, {"dropping-particle": "", "family": "Pakpour", "given": "N", "non-dropping-particle": "", "parse-names": false</vt:lpwstr>
  </property>
  <property fmtid="{D5CDD505-2E9C-101B-9397-08002B2CF9AE}" pid="222" name="Mendeley_Bookmark_3bUy9XTQgQ_37">
    <vt:lpwstr>, "suffix": ""}, {"dropping-particle": "", "family": "Papathanos", "given": "PA", "non-dropping-particle": "", "parse-names": false, "suffix": ""}, {"dropping-particle": "", "family": "Peery", "given": "AN", "non-dropping-particle": "", "parse-names": fal</vt:lpwstr>
  </property>
  <property fmtid="{D5CDD505-2E9C-101B-9397-08002B2CF9AE}" pid="223" name="Mendeley_Bookmark_3bUy9XTQgQ_38">
    <vt:lpwstr>se, "suffix": ""}, {"dropping-particle": "", "family": "Povelones", "given": "M", "non-dropping-particle": "", "parse-names": false, "suffix": ""}, {"dropping-particle": "", "family": "Prakash", "given": "A", "non-dropping-particle": "", "parse-names": fa</vt:lpwstr>
  </property>
  <property fmtid="{D5CDD505-2E9C-101B-9397-08002B2CF9AE}" pid="224" name="Mendeley_Bookmark_3bUy9XTQgQ_39">
    <vt:lpwstr>lse, "suffix": ""}, {"dropping-particle": "", "family": "Price", "given": "DP", "non-dropping-particle": "", "parse-names": false, "suffix": ""}, {"dropping-particle": "", "family": "Rajaraman", "given": "A", "non-dropping-particle": "", "parse-names": fa</vt:lpwstr>
  </property>
  <property fmtid="{D5CDD505-2E9C-101B-9397-08002B2CF9AE}" pid="225" name="Mendeley_Bookmark_3bUy9XTQgQ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226" name="Mendeley_Bookmark_3bUy9XTQgQ_40">
    <vt:lpwstr>lse, "suffix": ""}, {"dropping-particle": "", "family": "Reimer", "given": "LJ", "non-dropping-particle": "", "parse-names": false, "suffix": ""}, {"dropping-particle": "", "family": "Rinker", "given": "DC", "non-dropping-particle": "", "parse-names": fal</vt:lpwstr>
  </property>
  <property fmtid="{D5CDD505-2E9C-101B-9397-08002B2CF9AE}" pid="227" name="Mendeley_Bookmark_3bUy9XTQgQ_41">
    <vt:lpwstr>se, "suffix": ""}, {"dropping-particle": "", "family": "Rokas", "given": "A", "non-dropping-particle": "", "parse-names": false, "suffix": ""}, {"dropping-particle": "", "family": "Russell", "given": "TL", "non-dropping-particle": "", "parse-names": false</vt:lpwstr>
  </property>
  <property fmtid="{D5CDD505-2E9C-101B-9397-08002B2CF9AE}" pid="228" name="Mendeley_Bookmark_3bUy9XTQgQ_42">
    <vt:lpwstr>, "suffix": ""}, {"dropping-particle": "", "family": "Sagnon", "given": "N", "non-dropping-particle": "", "parse-names": false, "suffix": ""}, {"dropping-particle": "", "family": "Sharakhova", "given": "MV", "non-dropping-particle": "", "parse-names": fal</vt:lpwstr>
  </property>
  <property fmtid="{D5CDD505-2E9C-101B-9397-08002B2CF9AE}" pid="229" name="Mendeley_Bookmark_3bUy9XTQgQ_43">
    <vt:lpwstr>se, "suffix": ""}, {"dropping-particle": "", "family": "Shea", "given": "T", "non-dropping-particle": "", "parse-names": false, "suffix": ""}, {"dropping-particle": "", "family": "Simao", "given": "F", "non-dropping-particle": "", "parse-names": false, "s</vt:lpwstr>
  </property>
  <property fmtid="{D5CDD505-2E9C-101B-9397-08002B2CF9AE}" pid="230" name="Mendeley_Bookmark_3bUy9XTQgQ_44">
    <vt:lpwstr>uffix": ""}, {"dropping-particle": "", "family": "Simard", "given": "F", "non-dropping-particle": "", "parse-names": false, "suffix": ""}, {"dropping-particle": "", "family": "Slotman", "given": "MA", "non-dropping-particle": "", "parse-names": false, "su</vt:lpwstr>
  </property>
  <property fmtid="{D5CDD505-2E9C-101B-9397-08002B2CF9AE}" pid="231" name="Mendeley_Bookmark_3bUy9XTQgQ_45">
    <vt:lpwstr>ffix": ""}, {"dropping-particle": "", "family": "Somboon", "given": "P", "non-dropping-particle": "", "parse-names": false, "suffix": ""}, {"dropping-particle": "", "family": "Stegniy", "given": "V", "non-dropping-particle": "", "parse-names": false, "suf</vt:lpwstr>
  </property>
  <property fmtid="{D5CDD505-2E9C-101B-9397-08002B2CF9AE}" pid="232" name="Mendeley_Bookmark_3bUy9XTQgQ_46">
    <vt:lpwstr>fix": ""}, {"dropping-particle": "", "family": "Struchiner", "given": "CJ", "non-dropping-particle": "", "parse-names": false, "suffix": ""}, {"dropping-particle": "", "family": "Thomas", "given": "GWC", "non-dropping-particle": "", "parse-names": false, </vt:lpwstr>
  </property>
  <property fmtid="{D5CDD505-2E9C-101B-9397-08002B2CF9AE}" pid="233" name="Mendeley_Bookmark_3bUy9XTQgQ_47">
    <vt:lpwstr>"suffix": ""}, {"dropping-particle": "", "family": "Tojo", "given": "M", "non-dropping-particle": "", "parse-names": false, "suffix": ""}, {"dropping-particle": "", "family": "Topalis", "given": "P", "non-dropping-particle": "", "parse-names": false, "suf</vt:lpwstr>
  </property>
  <property fmtid="{D5CDD505-2E9C-101B-9397-08002B2CF9AE}" pid="234" name="Mendeley_Bookmark_3bUy9XTQgQ_48">
    <vt:lpwstr>fix": ""}, {"dropping-particle": "", "family": "Tubio", "given": "JMC", "non-dropping-particle": "", "parse-names": false, "suffix": ""}, {"dropping-particle": "", "family": "Unger", "given": "MF", "non-dropping-particle": "", "parse-names": false, "suffi</vt:lpwstr>
  </property>
  <property fmtid="{D5CDD505-2E9C-101B-9397-08002B2CF9AE}" pid="235" name="Mendeley_Bookmark_3bUy9XTQgQ_49">
    <vt:lpwstr>x": ""}, {"dropping-particle": "", "family": "Vontas", "given": "J", "non-dropping-particle": "", "parse-names": false, "suffix": ""}, {"dropping-particle": "", "family": "Walton", "given": "C", "non-dropping-particle": "", "parse-names": false, "suffix":</vt:lpwstr>
  </property>
  <property fmtid="{D5CDD505-2E9C-101B-9397-08002B2CF9AE}" pid="236" name="Mendeley_Bookmark_3bUy9XTQgQ_5">
    <vt:lpwstr>ry hosts.", "author": [{"dropping-particle": "", "family": "Neafsey", "given": "DE", "non-dropping-particle": "", "parse-names": false, "suffix": ""}, {"dropping-particle": "", "family": "Waterhouse", "given": "RM", "non-dropping-particle": "", "parse-nam</vt:lpwstr>
  </property>
  <property fmtid="{D5CDD505-2E9C-101B-9397-08002B2CF9AE}" pid="237" name="Mendeley_Bookmark_3bUy9XTQgQ_50">
    <vt:lpwstr> ""}, {"dropping-particle": "", "family": "Wilding", "given": "CS", "non-dropping-particle": "", "parse-names": false, "suffix": ""}, {"dropping-particle": "", "family": "Willis", "given": "JH", "non-dropping-particle": "", "parse-names": false, "suffix":</vt:lpwstr>
  </property>
  <property fmtid="{D5CDD505-2E9C-101B-9397-08002B2CF9AE}" pid="238" name="Mendeley_Bookmark_3bUy9XTQgQ_51">
    <vt:lpwstr> ""}, {"dropping-particle": "", "family": "Wu", "given": "Y-C", "non-dropping-particle": "", "parse-names": false, "suffix": ""}, {"dropping-particle": "", "family": "Yan", "given": "G", "non-dropping-particle": "", "parse-names": false, "suffix": ""}, {"</vt:lpwstr>
  </property>
  <property fmtid="{D5CDD505-2E9C-101B-9397-08002B2CF9AE}" pid="239" name="Mendeley_Bookmark_3bUy9XTQgQ_52">
    <vt:lpwstr>dropping-particle": "", "family": "Zdobnov", "given": "EM", "non-dropping-particle": "", "parse-names": false, "suffix": ""}, {"dropping-particle": "", "family": "Zhou", "given": "X", "non-dropping-particle": "", "parse-names": false, "suffix": ""}, {"dro</vt:lpwstr>
  </property>
  <property fmtid="{D5CDD505-2E9C-101B-9397-08002B2CF9AE}" pid="240" name="Mendeley_Bookmark_3bUy9XTQgQ_53">
    <vt:lpwstr>pping-particle": "", "family": "Catteruccia", "given": "F", "non-dropping-particle": "", "parse-names": false, "suffix": ""}, {"dropping-particle": "", "family": "Christophides", "given": "GK", "non-dropping-particle": "", "parse-names": false, "suffix": </vt:lpwstr>
  </property>
  <property fmtid="{D5CDD505-2E9C-101B-9397-08002B2CF9AE}" pid="241" name="Mendeley_Bookmark_3bUy9XTQgQ_54">
    <vt:lpwstr>""}, {"dropping-particle": "", "family": "Collins", "given": "FH", "non-dropping-particle": "", "parse-names": false, "suffix": ""}, {"dropping-particle": "", "family": "Cornman", "given": "RS", "non-dropping-particle": "", "parse-names": false, "suffix":</vt:lpwstr>
  </property>
  <property fmtid="{D5CDD505-2E9C-101B-9397-08002B2CF9AE}" pid="242" name="Mendeley_Bookmark_3bUy9XTQgQ_55">
    <vt:lpwstr> ""}, {"dropping-particle": "", "family": "Crisanti", "given": "A", "non-dropping-particle": "", "parse-names": false, "suffix": ""}, {"dropping-particle": "", "family": "Donnelly", "given": "MJ", "non-dropping-particle": "", "parse-names": false, "suffix</vt:lpwstr>
  </property>
  <property fmtid="{D5CDD505-2E9C-101B-9397-08002B2CF9AE}" pid="243" name="Mendeley_Bookmark_3bUy9XTQgQ_56">
    <vt:lpwstr>": ""}, {"dropping-particle": "", "family": "Emrich", "given": "SJ", "non-dropping-particle": "", "parse-names": false, "suffix": ""}, {"dropping-particle": "", "family": "Fontaine", "given": "MC", "non-dropping-particle": "", "parse-names": false, "suffi</vt:lpwstr>
  </property>
  <property fmtid="{D5CDD505-2E9C-101B-9397-08002B2CF9AE}" pid="244" name="Mendeley_Bookmark_3bUy9XTQgQ_57">
    <vt:lpwstr>x": ""}, {"dropping-particle": "", "family": "Gelbart", "given": "W", "non-dropping-particle": "", "parse-names": false, "suffix": ""}, {"dropping-particle": "", "family": "Hahn", "given": "MW", "non-dropping-particle": "", "parse-names": false, "suffix":</vt:lpwstr>
  </property>
  <property fmtid="{D5CDD505-2E9C-101B-9397-08002B2CF9AE}" pid="245" name="Mendeley_Bookmark_3bUy9XTQgQ_58">
    <vt:lpwstr> ""}, {"dropping-particle": "", "family": "Hansen", "given": "IA", "non-dropping-particle": "", "parse-names": false, "suffix": ""}, {"dropping-particle": "", "family": "Howell", "given": "PI", "non-dropping-particle": "", "parse-names": false, "suffix": </vt:lpwstr>
  </property>
  <property fmtid="{D5CDD505-2E9C-101B-9397-08002B2CF9AE}" pid="246" name="Mendeley_Bookmark_3bUy9XTQgQ_59">
    <vt:lpwstr>""}, {"dropping-particle": "", "family": "Kafatos", "given": "FC", "non-dropping-particle": "", "parse-names": false, "suffix": ""}, {"dropping-particle": "", "family": "Kellis", "given": "M", "non-dropping-particle": "", "parse-names": false, "suffix": "</vt:lpwstr>
  </property>
  <property fmtid="{D5CDD505-2E9C-101B-9397-08002B2CF9AE}" pid="247" name="Mendeley_Bookmark_3bUy9XTQgQ_6">
    <vt:lpwstr>es": false, "suffix": ""}, {"dropping-particle": "", "family": "Abai", "given": "MR", "non-dropping-particle": "", "parse-names": false, "suffix": ""}, {"dropping-particle": "", "family": "Aganezov", "given": "SS", "non-dropping-particle": "", "parse-name</vt:lpwstr>
  </property>
  <property fmtid="{D5CDD505-2E9C-101B-9397-08002B2CF9AE}" pid="248" name="Mendeley_Bookmark_3bUy9XTQgQ_60">
    <vt:lpwstr>"}, {"dropping-particle": "", "family": "Lawson", "given": "D", "non-dropping-particle": "", "parse-names": false, "suffix": ""}, {"dropping-particle": "", "family": "Louis", "given": "C", "non-dropping-particle": "", "parse-names": false, "suffix": ""}, </vt:lpwstr>
  </property>
  <property fmtid="{D5CDD505-2E9C-101B-9397-08002B2CF9AE}" pid="249" name="Mendeley_Bookmark_3bUy9XTQgQ_61">
    <vt:lpwstr>{"dropping-particle": "", "family": "Luckhart", "given": "S", "non-dropping-particle": "", "parse-names": false, "suffix": ""}, {"dropping-particle": "", "family": "Muskavitch", "given": "MAT", "non-dropping-particle": "", "parse-names": false, "suffix": </vt:lpwstr>
  </property>
  <property fmtid="{D5CDD505-2E9C-101B-9397-08002B2CF9AE}" pid="250" name="Mendeley_Bookmark_3bUy9XTQgQ_62">
    <vt:lpwstr>""}, {"dropping-particle": "", "family": "Ribeiro", "given": "JM", "non-dropping-particle": "", "parse-names": false, "suffix": ""}, {"dropping-particle": "", "family": "Riehle", "given": "MA", "non-dropping-particle": "", "parse-names": false, "suffix": </vt:lpwstr>
  </property>
  <property fmtid="{D5CDD505-2E9C-101B-9397-08002B2CF9AE}" pid="251" name="Mendeley_Bookmark_3bUy9XTQgQ_63">
    <vt:lpwstr>""}, {"dropping-particle": "", "family": "Sharakhov", "given": "IV", "non-dropping-particle": "", "parse-names": false, "suffix": ""}, {"dropping-particle": "", "family": "Tu", "given": "Z", "non-dropping-particle": "", "parse-names": false, "suffix": ""}</vt:lpwstr>
  </property>
  <property fmtid="{D5CDD505-2E9C-101B-9397-08002B2CF9AE}" pid="252" name="Mendeley_Bookmark_3bUy9XTQgQ_64">
    <vt:lpwstr>, {"dropping-particle": "", "family": "Zwiebel", "given": "LJ", "non-dropping-particle": "", "parse-names": false, "suffix": ""}, {"dropping-particle": "", "family": "Besansky", "given": "NJ", "non-dropping-particle": "", "parse-names": false, "suffix": "</vt:lpwstr>
  </property>
  <property fmtid="{D5CDD505-2E9C-101B-9397-08002B2CF9AE}" pid="253" name="Mendeley_Bookmark_3bUy9XTQgQ_65">
    <vt:lpwstr>"}], "container-title": "Science", "id": "ITEM-1", "issue": "6217", "issued": {"date-parts": [["2015"]]}, "page": "1258522-1258522", "title": "Highly evolvable malaria vectors: the genomes of 16 Anopheles mosquitoes", "type": "article-journal", "volume": </vt:lpwstr>
  </property>
  <property fmtid="{D5CDD505-2E9C-101B-9397-08002B2CF9AE}" pid="254" name="Mendeley_Bookmark_3bUy9XTQgQ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255" name="Mendeley_Bookmark_3bUy9XTQgQ_67">
    <vt:lpwstr>(Neafsey &lt;i&gt;et al.&lt;/i&gt;, 2015)"}, "properties": {"noteIndex": 0}, "schema": "https://github.com/citation-style-language/schema/raw/master/csl-citation.json"}</vt:lpwstr>
  </property>
  <property fmtid="{D5CDD505-2E9C-101B-9397-08002B2CF9AE}" pid="256" name="Mendeley_Bookmark_3bUy9XTQgQ_7">
    <vt:lpwstr>s": false, "suffix": ""}, {"dropping-particle": "", "family": "Alekseyev", "given": "MA", "non-dropping-particle": "", "parse-names": false, "suffix": ""}, {"dropping-particle": "", "family": "Allen", "given": "JE", "non-dropping-particle": "", "parse-nam</vt:lpwstr>
  </property>
  <property fmtid="{D5CDD505-2E9C-101B-9397-08002B2CF9AE}" pid="257" name="Mendeley_Bookmark_3bUy9XTQgQ_8">
    <vt:lpwstr>es": false, "suffix": ""}, {"dropping-particle": "", "family": "Amon", "given": "J", "non-dropping-particle": "", "parse-names": false, "suffix": ""}, {"dropping-particle": "", "family": "Arca", "given": "B", "non-dropping-particle": "", "parse-names": fa</vt:lpwstr>
  </property>
  <property fmtid="{D5CDD505-2E9C-101B-9397-08002B2CF9AE}" pid="258" name="Mendeley_Bookmark_3bUy9XTQgQ_9">
    <vt:lpwstr>lse, "suffix": ""}, {"dropping-particle": "", "family": "Arensburger", "given": "P", "non-dropping-particle": "", "parse-names": false, "suffix": ""}, {"dropping-particle": "", "family": "Artemov", "given": "G", "non-dropping-particle": "", "parse-names":</vt:lpwstr>
  </property>
  <property fmtid="{D5CDD505-2E9C-101B-9397-08002B2CF9AE}" pid="259" name="Mendeley_Bookmark_3x61LoA6Bp_1">
    <vt:lpwstr>ADDIN CSL_CITATION {"citationItems": [{"id": "ITEM-1", "itemData": {"author": [{"dropping-particle": "", "family": "M\u00f6lder", "given": "Felix", "non-dropping-particle": "", "parse-names": false, "suffix": ""}, {"dropping-particle": "", "family": "Jabl</vt:lpwstr>
  </property>
  <property fmtid="{D5CDD505-2E9C-101B-9397-08002B2CF9AE}" pid="260" name="Mendeley_Bookmark_3x61LoA6Bp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61" name="Mendeley_Bookmark_3x61LoA6Bp_11">
    <vt:lpwstr>r &lt;i&gt;et al.&lt;/i&gt;, 2021)"}, "properties": {"noteIndex": 0}, "schema": "https://github.com/citation-style-language/schema/raw/master/csl-citation.json"}</vt:lpwstr>
  </property>
  <property fmtid="{D5CDD505-2E9C-101B-9397-08002B2CF9AE}" pid="262" name="Mendeley_Bookmark_3x61LoA6Bp_2">
    <vt:lpwstr>onski", "given": "Kim Philipp", "non-dropping-particle": "", "parse-names": false, "suffix": ""}, {"dropping-particle": "", "family": "Letcher", "given": "Brice", "non-dropping-particle": "", "parse-names": false, "suffix": ""}, {"dropping-particle": "", </vt:lpwstr>
  </property>
  <property fmtid="{D5CDD505-2E9C-101B-9397-08002B2CF9AE}" pid="263" name="Mendeley_Bookmark_3x61LoA6Bp_3">
    <vt:lpwstr>"family": "Hall", "given": "Michael B", "non-dropping-particle": "", "parse-names": false, "suffix": ""}, {"dropping-particle": "", "family": "Tomkins-tinch", "given": "Christopher H", "non-dropping-particle": "", "parse-names": false, "suffix": ""}, {"dr</vt:lpwstr>
  </property>
  <property fmtid="{D5CDD505-2E9C-101B-9397-08002B2CF9AE}" pid="264" name="Mendeley_Bookmark_3x61LoA6Bp_4">
    <vt:lpwstr>opping-particle": "", "family": "Sochat", "given": "Vanessa", "non-dropping-particle": "", "parse-names": false, "suffix": ""}, {"dropping-particle": "", "family": "Forster", "given": "Jan", "non-dropping-particle": "", "parse-names": false, "suffix": ""}</vt:lpwstr>
  </property>
  <property fmtid="{D5CDD505-2E9C-101B-9397-08002B2CF9AE}" pid="265" name="Mendeley_Bookmark_3x61LoA6Bp_5">
    <vt:lpwstr>, {"dropping-particle": "", "family": "Lee", "given": "Soohyun", "non-dropping-particle": "", "parse-names": false, "suffix": ""}, {"dropping-particle": "", "family": "Twardziok", "given": "Sven O", "non-dropping-particle": "", "parse-names": false, "suff</vt:lpwstr>
  </property>
  <property fmtid="{D5CDD505-2E9C-101B-9397-08002B2CF9AE}" pid="266" name="Mendeley_Bookmark_3x61LoA6Bp_6">
    <vt:lpwstr>ix": ""}, {"dropping-particle": "", "family": "Kanitz", "given": "Alexander", "non-dropping-particle": "", "parse-names": false, "suffix": ""}, {"dropping-particle": "", "family": "Wilm", "given": "Andreas", "non-dropping-particle": "", "parse-names": fal</vt:lpwstr>
  </property>
  <property fmtid="{D5CDD505-2E9C-101B-9397-08002B2CF9AE}" pid="267" name="Mendeley_Bookmark_3x61LoA6Bp_7">
    <vt:lpwstr>se, "suffix": ""}, {"dropping-particle": "", "family": "Holtgrewe", "given": "Manuel", "non-dropping-particle": "", "parse-names": false, "suffix": ""}, {"dropping-particle": "", "family": "Rahmann", "given": "Sven", "non-dropping-particle": "", "parse-na</vt:lpwstr>
  </property>
  <property fmtid="{D5CDD505-2E9C-101B-9397-08002B2CF9AE}" pid="268" name="Mendeley_Bookmark_3x61LoA6Bp_8">
    <vt:lpwstr>mes": false, "suffix": ""}, {"dropping-particle": "", "family": "Nahnsen", "given": "Sven", "non-dropping-particle": "", "parse-names": false, "suffix": ""}, {"dropping-particle": "", "family": "K\u00f6ster", "given": "Johannes", "non-dropping-particle": </vt:lpwstr>
  </property>
  <property fmtid="{D5CDD505-2E9C-101B-9397-08002B2CF9AE}" pid="269" name="Mendeley_Bookmark_3x61LoA6Bp_9">
    <vt:lpwstr>"", "parse-names": false, "suffix": ""}], "id": "ITEM-1", "issued": {"date-parts": [["2021"]]}, "page": "1-17", "title": "Sustainable data analysis with Snakemake [ version 1 ; peer review : awaiting peer review ]", "type": "article-journal"}, "uris": ["h</vt:lpwstr>
  </property>
  <property fmtid="{D5CDD505-2E9C-101B-9397-08002B2CF9AE}" pid="270" name="Mendeley_Bookmark_4A3W2JH95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271" name="Mendeley_Bookmark_4A3W2JH95U_10">
    <vt:lpwstr>: "", "family": "Davies", "given": "Robert M.", "non-dropping-particle": "", "parse-names": false, "suffix": ""}, {"dropping-particle": "", "family": "Li", "given": "Heng", "non-dropping-particle": "", "parse-names": false, "suffix": ""}], "container-titl</vt:lpwstr>
  </property>
  <property fmtid="{D5CDD505-2E9C-101B-9397-08002B2CF9AE}" pid="272" name="Mendeley_Bookmark_4A3W2JH95U_11">
    <vt:lpwstr>e": "GigaScience", "id": "ITEM-1", "issue": "2", "issued": {"date-parts": [["2021"]]}, "title": "Twelve years of SAMtools and BCFtools", "type": "article-journal", "volume": "10"}, "uris": ["http://www.mendeley.com/documents/?uuid=ff58baa3-6dab-4214-aab0-</vt:lpwstr>
  </property>
  <property fmtid="{D5CDD505-2E9C-101B-9397-08002B2CF9AE}" pid="273" name="Mendeley_Bookmark_4A3W2JH95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274" name="Mendeley_Bookmark_4A3W2JH95U_13">
    <vt:lpwstr>//github.com/citation-style-language/schema/raw/master/csl-citation.json"}</vt:lpwstr>
  </property>
  <property fmtid="{D5CDD505-2E9C-101B-9397-08002B2CF9AE}" pid="275" name="Mendeley_Bookmark_4A3W2JH95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276" name="Mendeley_Bookmark_4A3W2JH95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277" name="Mendeley_Bookmark_4A3W2JH95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278" name="Mendeley_Bookmark_4A3W2JH95U_5">
    <vt:lpwstr>tation are available from https://www.htslib.org.", "author": [{"dropping-particle": "", "family": "Danecek", "given": "Petr", "non-dropping-particle": "", "parse-names": false, "suffix": ""}, {"dropping-particle": "", "family": "Bonfield", "given": "Jame</vt:lpwstr>
  </property>
  <property fmtid="{D5CDD505-2E9C-101B-9397-08002B2CF9AE}" pid="279" name="Mendeley_Bookmark_4A3W2JH95U_6">
    <vt:lpwstr>s K.", "non-dropping-particle": "", "parse-names": false, "suffix": ""}, {"dropping-particle": "", "family": "Liddle", "given": "Jennifer", "non-dropping-particle": "", "parse-names": false, "suffix": ""}, {"dropping-particle": "", "family": "Marshall", "</vt:lpwstr>
  </property>
  <property fmtid="{D5CDD505-2E9C-101B-9397-08002B2CF9AE}" pid="280" name="Mendeley_Bookmark_4A3W2JH95U_7">
    <vt:lpwstr>given": "John", "non-dropping-particle": "", "parse-names": false, "suffix": ""}, {"dropping-particle": "", "family": "Ohan", "given": "Valeriu", "non-dropping-particle": "", "parse-names": false, "suffix": ""}, {"dropping-particle": "", "family": "Pollar</vt:lpwstr>
  </property>
  <property fmtid="{D5CDD505-2E9C-101B-9397-08002B2CF9AE}" pid="281" name="Mendeley_Bookmark_4A3W2JH95U_8">
    <vt:lpwstr>d", "given": "Martin O.", "non-dropping-particle": "", "parse-names": false, "suffix": ""}, {"dropping-particle": "", "family": "Whitwham", "given": "Andrew", "non-dropping-particle": "", "parse-names": false, "suffix": ""}, {"dropping-particle": "", "fam</vt:lpwstr>
  </property>
  <property fmtid="{D5CDD505-2E9C-101B-9397-08002B2CF9AE}" pid="282" name="Mendeley_Bookmark_4A3W2JH95U_9">
    <vt:lpwstr>ily": "Keane", "given": "Thomas", "non-dropping-particle": "", "parse-names": false, "suffix": ""}, {"dropping-particle": "", "family": "McCarthy", "given": "Shane A.", "non-dropping-particle": "", "parse-names": false, "suffix": ""}, {"dropping-particle"</vt:lpwstr>
  </property>
  <property fmtid="{D5CDD505-2E9C-101B-9397-08002B2CF9AE}" pid="283" name="Mendeley_Bookmark_4rnuS6e0ws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84" name="Mendeley_Bookmark_4rnuS6e0ws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85" name="Mendeley_Bookmark_4rnuS6e0ws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86" name="Mendeley_Bookmark_4rnuS6e0ws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87" name="Mendeley_Bookmark_4rnuS6e0ws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88" name="Mendeley_Bookmark_4rnuS6e0ws_6">
    <vt:lpwstr>st", "given": "Gregory G.", "non-dropping-particle": "", "parse-names": false, "suffix": ""}, {"dropping-particle": "", "family": "Hall", "given": "Ira M.", "non-dropping-particle": "", "parse-names": false, "suffix": ""}], "container-title": "Bioinformat</vt:lpwstr>
  </property>
  <property fmtid="{D5CDD505-2E9C-101B-9397-08002B2CF9AE}" pid="289" name="Mendeley_Bookmark_4rnuS6e0ws_7">
    <vt:lpwstr>ics", "id": "ITEM-1", "issue": "17", "issued": {"date-parts": [["2014"]]}, "page": "2503-2505", "title": "SAMBLASTER: Fast duplicate marking and structural variant read extraction", "type": "article-journal", "volume": "30"}, "uris": ["http://www.mendeley</vt:lpwstr>
  </property>
  <property fmtid="{D5CDD505-2E9C-101B-9397-08002B2CF9AE}" pid="290" name="Mendeley_Bookmark_4rnuS6e0ws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91" name="Mendeley_Bookmark_4rnuS6e0ws_9">
    <vt:lpwstr>teIndex": 0}, "schema": "https://github.com/citation-style-language/schema/raw/master/csl-citation.json"}</vt:lpwstr>
  </property>
  <property fmtid="{D5CDD505-2E9C-101B-9397-08002B2CF9AE}" pid="292" name="Mendeley_Bookmark_59FD8ZBQge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293" name="Mendeley_Bookmark_59FD8ZBQge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294" name="Mendeley_Bookmark_59FD8ZBQge_3">
    <vt:lpwstr>mily": "Garrison", "given": "Erik", "non-dropping-particle": "", "parse-names": false, "suffix": ""}, {"dropping-particle": "", "family": "Marth", "given": "Gabor", "non-dropping-particle": "", "parse-names": false, "suffix": ""}], "id": "ITEM-1", "issued</vt:lpwstr>
  </property>
  <property fmtid="{D5CDD505-2E9C-101B-9397-08002B2CF9AE}" pid="295" name="Mendeley_Bookmark_59FD8ZBQge_4">
    <vt:lpwstr>": {"date-parts": [["2012"]]}, "page": "1-9", "title": "Haplotype-based variant detection from short-read sequencing", "type": "article-journal"}, "uris": ["http://www.mendeley.com/documents/?uuid=3cb2db34-2831-48ac-a838-79379e2c5b08"]}], "mendeley": {"fo</vt:lpwstr>
  </property>
  <property fmtid="{D5CDD505-2E9C-101B-9397-08002B2CF9AE}" pid="296" name="Mendeley_Bookmark_59FD8ZBQge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297" name="Mendeley_Bookmark_59FD8ZBQge_6">
    <vt:lpwstr>/schema/raw/master/csl-citation.json"}</vt:lpwstr>
  </property>
  <property fmtid="{D5CDD505-2E9C-101B-9397-08002B2CF9AE}" pid="298" name="Mendeley_Bookmark_5GtmOXCaiT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99" name="Mendeley_Bookmark_5GtmOXCaiT_10">
    <vt:lpwstr>: "", "family": "Monnin", "given": "David", "non-dropping-particle": "", "parse-names": false, "suffix": ""}, {"dropping-particle": "El", "family": "Filali", "given": "Adil", "non-dropping-particle": "", "parse-names": false, "suffix": ""}, {"dropping-par</vt:lpwstr>
  </property>
  <property fmtid="{D5CDD505-2E9C-101B-9397-08002B2CF9AE}" pid="300" name="Mendeley_Bookmark_5GtmOXCaiT_11">
    <vt:lpwstr>ticle": "", "family": "Carareto", "given": "Claudia Marcia", "non-dropping-particle": "", "parse-names": false, "suffix": ""}, {"dropping-particle": "", "family": "Vieira", "given": "Cristina", "non-dropping-particle": "", "parse-names": false, "suffix": </vt:lpwstr>
  </property>
  <property fmtid="{D5CDD505-2E9C-101B-9397-08002B2CF9AE}" pid="301" name="Mendeley_Bookmark_5GtmOXCaiT_12">
    <vt:lpwstr>""}, {"dropping-particle": "", "family": "Picard", "given": "Franck", "non-dropping-particle": "", "parse-names": false, "suffix": ""}, {"dropping-particle": "", "family": "Kremer", "given": "Natacha", "non-dropping-particle": "", "parse-names": false, "s</vt:lpwstr>
  </property>
  <property fmtid="{D5CDD505-2E9C-101B-9397-08002B2CF9AE}" pid="302" name="Mendeley_Bookmark_5GtmOXCaiT_13">
    <vt:lpwstr>uffix": ""}, {"dropping-particle": "", "family": "Vavre", "given": "Fabrice", "non-dropping-particle": "", "parse-names": false, "suffix": ""}, {"dropping-particle": "", "family": "Sagot", "given": "Marie France", "non-dropping-particle": "", "parse-names</vt:lpwstr>
  </property>
  <property fmtid="{D5CDD505-2E9C-101B-9397-08002B2CF9AE}" pid="303" name="Mendeley_Bookmark_5GtmOXCaiT_14">
    <vt:lpwstr>": false, "suffix": ""}, {"dropping-particle": "", "family": "Lacroix", "given": "Vincent", "non-dropping-particle": "", "parse-names": false, "suffix": ""}], "container-title": "Nucleic Acids Research", "id": "ITEM-1", "issue": "19", "issued": {"date-par</vt:lpwstr>
  </property>
  <property fmtid="{D5CDD505-2E9C-101B-9397-08002B2CF9AE}" pid="304" name="Mendeley_Bookmark_5GtmOXCaiT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305" name="Mendeley_Bookmark_5GtmOXCaiT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306" name="Mendeley_Bookmark_5GtmOXCaiT_17">
    <vt:lpwstr> &lt;i&gt;et al.&lt;/i&gt;, 2016)"}, "properties": {"noteIndex": 0}, "schema": "https://github.com/citation-style-language/schema/raw/master/csl-citation.json"}</vt:lpwstr>
  </property>
  <property fmtid="{D5CDD505-2E9C-101B-9397-08002B2CF9AE}" pid="307" name="Mendeley_Bookmark_5GtmOXCaiT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308" name="Mendeley_Bookmark_5GtmOXCaiT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309" name="Mendeley_Bookmark_5GtmOXCaiT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310" name="Mendeley_Bookmark_5GtmOXCaiT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311" name="Mendeley_Bookmark_5GtmOXCaiT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312" name="Mendeley_Bookmark_5GtmOXCaiT_7">
    <vt:lpwstr>00e8ne", "non-dropping-particle": "", "parse-names": false, "suffix": ""}, {"dropping-particle": "", "family": "Brinza", "given": "Lilia", "non-dropping-particle": "", "parse-names": false, "suffix": ""}, {"dropping-particle": "", "family": "Marchet", "gi</vt:lpwstr>
  </property>
  <property fmtid="{D5CDD505-2E9C-101B-9397-08002B2CF9AE}" pid="313" name="Mendeley_Bookmark_5GtmOXCaiT_8">
    <vt:lpwstr>ven": "Camille", "non-dropping-particle": "", "parse-names": false, "suffix": ""}, {"dropping-particle": "", "family": "Kielbassa", "given": "Janice", "non-dropping-particle": "", "parse-names": false, "suffix": ""}, {"dropping-particle": "", "family": "B</vt:lpwstr>
  </property>
  <property fmtid="{D5CDD505-2E9C-101B-9397-08002B2CF9AE}" pid="314" name="Mendeley_Bookmark_5GtmOXCaiT_9">
    <vt:lpwstr>astien", "given": "Sylv\u00e8re", "non-dropping-particle": "", "parse-names": false, "suffix": ""}, {"dropping-particle": "", "family": "Boutigny", "given": "Mathilde", "non-dropping-particle": "", "parse-names": false, "suffix": ""}, {"dropping-particle"</vt:lpwstr>
  </property>
  <property fmtid="{D5CDD505-2E9C-101B-9397-08002B2CF9AE}" pid="315" name="Mendeley_Bookmark_5PBquDpY6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316" name="Mendeley_Bookmark_5PBquDpY6g_10">
    <vt:lpwstr>": "Pombi", "given": "Marco", "non-dropping-particle": "", "parse-names": false, "suffix": ""}, {"dropping-particle": "", "family": "Caputo", "given": "Beniamino", "non-dropping-particle": "", "parse-names": false, "suffix": ""}, {"dropping-particle": "",</vt:lpwstr>
  </property>
  <property fmtid="{D5CDD505-2E9C-101B-9397-08002B2CF9AE}" pid="317" name="Mendeley_Bookmark_5PBquDpY6g_11">
    <vt:lpwstr> "family": "Petrarca", "given": "Vincenzo", "non-dropping-particle": "", "parse-names": false, "suffix": ""}, {"dropping-particle": "", "family": "Torre", "given": "Alessandra", "non-dropping-particle": "della", "parse-names": false, "suffix": ""}, {"drop</vt:lpwstr>
  </property>
  <property fmtid="{D5CDD505-2E9C-101B-9397-08002B2CF9AE}" pid="318" name="Mendeley_Bookmark_5PBquDpY6g_12">
    <vt:lpwstr>ping-particle": "", "family": "Besansky", "given": "Nora J.", "non-dropping-particle": "", "parse-names": false, "suffix": ""}], "container-title": "G3: Genes, Genomes, Genetics", "id": "ITEM-1", "issue": "10", "issued": {"date-parts": [["2019"]]}, "page"</vt:lpwstr>
  </property>
  <property fmtid="{D5CDD505-2E9C-101B-9397-08002B2CF9AE}" pid="319" name="Mendeley_Bookmark_5PBquDpY6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320" name="Mendeley_Bookmark_5PBquDpY6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321" name="Mendeley_Bookmark_5PBquDpY6g_15">
    <vt:lpwstr>ema": "https://github.com/citation-style-language/schema/raw/master/csl-citation.json"}</vt:lpwstr>
  </property>
  <property fmtid="{D5CDD505-2E9C-101B-9397-08002B2CF9AE}" pid="322" name="Mendeley_Bookmark_5PBquDpY6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323" name="Mendeley_Bookmark_5PBquDpY6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324" name="Mendeley_Bookmark_5PBquDpY6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325" name="Mendeley_Bookmark_5PBquDpY6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326" name="Mendeley_Bookmark_5PBquDpY6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327" name="Mendeley_Bookmark_5PBquDpY6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328" name="Mendeley_Bookmark_5PBquDpY6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329" name="Mendeley_Bookmark_5PBquDpY6g_9">
    <vt:lpwstr>"given": "Rebecca R.", "non-dropping-particle": "", "parse-names": false, "suffix": ""}, {"dropping-particle": "", "family": "Redmond", "given": "Seth N.", "non-dropping-particle": "", "parse-names": false, "suffix": ""}, {"dropping-particle": "", "family</vt:lpwstr>
  </property>
  <property fmtid="{D5CDD505-2E9C-101B-9397-08002B2CF9AE}" pid="330" name="Mendeley_Bookmark_5c4EOuwdi6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331" name="Mendeley_Bookmark_5c4EOuwdi6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332" name="Mendeley_Bookmark_5c4EOuwdi6_11">
    <vt:lpwstr>text.].", "author": [{"dropping-particle": "", "family": "Williams", "given": "Jessica", "non-dropping-particle": "", "parse-names": false, "suffix": ""}, {"dropping-particle": "", "family": "Flood", "given": "Lori", "non-dropping-particle": "", "parse-na</vt:lpwstr>
  </property>
  <property fmtid="{D5CDD505-2E9C-101B-9397-08002B2CF9AE}" pid="333" name="Mendeley_Bookmark_5c4EOuwdi6_12">
    <vt:lpwstr>mes": false, "suffix": ""}, {"dropping-particle": "", "family": "Praulins", "given": "Giorgio", "non-dropping-particle": "", "parse-names": false, "suffix": ""}, {"dropping-particle": "", "family": "Ingham", "given": "Victoria A.", "non-dropping-particle"</vt:lpwstr>
  </property>
  <property fmtid="{D5CDD505-2E9C-101B-9397-08002B2CF9AE}" pid="334" name="Mendeley_Bookmark_5c4EOuwdi6_13">
    <vt:lpwstr>: "", "parse-names": false, "suffix": ""}, {"dropping-particle": "", "family": "Morgan", "given": "John", "non-dropping-particle": "", "parse-names": false, "suffix": ""}, {"dropping-particle": "", "family": "Lees", "given": "Rosemary Susan", "non-droppin</vt:lpwstr>
  </property>
  <property fmtid="{D5CDD505-2E9C-101B-9397-08002B2CF9AE}" pid="335" name="Mendeley_Bookmark_5c4EOuwdi6_14">
    <vt:lpwstr>g-particle": "", "parse-names": false, "suffix": ""}, {"dropping-particle": "", "family": "Ranson", "given": "Hilary", "non-dropping-particle": "", "parse-names": false, "suffix": ""}], "container-title": "Parasites and Vectors", "id": "ITEM-1", "issue": </vt:lpwstr>
  </property>
  <property fmtid="{D5CDD505-2E9C-101B-9397-08002B2CF9AE}" pid="336" name="Mendeley_Bookmark_5c4EOuwdi6_15">
    <vt:lpwstr>"1", "issued": {"date-parts": [["2019"]]}, "page": "1-14", "publisher": "BioMed Central", "title": "Characterisation of Anopheles strains used for laboratory screening of new vector control products", "type": "article-journal", "volume": "12"}, "uris": ["</vt:lpwstr>
  </property>
  <property fmtid="{D5CDD505-2E9C-101B-9397-08002B2CF9AE}" pid="337" name="Mendeley_Bookmark_5c4EOuwdi6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338" name="Mendeley_Bookmark_5c4EOuwdi6_17">
    <vt:lpwstr>al.&lt;/i&gt;, 2019)"}, "properties": {"noteIndex": 0}, "schema": "https://github.com/citation-style-language/schema/raw/master/csl-citation.json"}</vt:lpwstr>
  </property>
  <property fmtid="{D5CDD505-2E9C-101B-9397-08002B2CF9AE}" pid="339" name="Mendeley_Bookmark_5c4EOuwdi6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340" name="Mendeley_Bookmark_5c4EOuwdi6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341" name="Mendeley_Bookmark_5c4EOuwdi6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342" name="Mendeley_Bookmark_5c4EOuwdi6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343" name="Mendeley_Bookmark_5c4EOuwdi6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344" name="Mendeley_Bookmark_5c4EOuwdi6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345" name="Mendeley_Bookmark_5c4EOuwdi6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346" name="Mendeley_Bookmark_5c4EOuwdi6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347" name="Mendeley_Bookmark_6YjHwNyFPb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348" name="Mendeley_Bookmark_6YjHwNyFPb_10">
    <vt:lpwstr> "title": "Estimating and interpreting FST: The impact of rare variants", "type": "article-journal", "volume": "23"}, "uris": ["http://www.mendeley.com/documents/?uuid=3ae5af31-956d-45ed-a724-443ad0ca9cb2"]}, {"id": "ITEM-2", "itemData": {"DOI": "10.1093/</vt:lpwstr>
  </property>
  <property fmtid="{D5CDD505-2E9C-101B-9397-08002B2CF9AE}" pid="349" name="Mendeley_Bookmark_6YjHwNyFPb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350" name="Mendeley_Bookmark_6YjHwNyFPb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351" name="Mendeley_Bookmark_6YjHwNyFPb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352" name="Mendeley_Bookmark_6YjHwNyFPb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353" name="Mendeley_Bookmark_6YjHwNyFPb_15">
    <vt:lpwstr>", "given": "R. R.", "non-dropping-particle": "", "parse-names": false, "suffix": ""}, {"dropping-particle": "", "family": "Slatkin", "given": "M.", "non-dropping-particle": "", "parse-names": false, "suffix": ""}, {"dropping-particle": "", "family": "Mad</vt:lpwstr>
  </property>
  <property fmtid="{D5CDD505-2E9C-101B-9397-08002B2CF9AE}" pid="354" name="Mendeley_Bookmark_6YjHwNyFPb_16">
    <vt:lpwstr>dison", "given": "W. P.", "non-dropping-particle": "", "parse-names": false, "suffix": ""}], "container-title": "Genetics", "id": "ITEM-2", "issue": "2", "issued": {"date-parts": [["1992"]]}, "page": "583-589", "title": "Estimation of levels of gene flow </vt:lpwstr>
  </property>
  <property fmtid="{D5CDD505-2E9C-101B-9397-08002B2CF9AE}" pid="355" name="Mendeley_Bookmark_6YjHwNyFPb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356" name="Mendeley_Bookmark_6YjHwNyFPb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357" name="Mendeley_Bookmark_6YjHwNyFPb_19">
    <vt:lpwstr>ub.com/citation-style-language/schema/raw/master/csl-citation.json"}</vt:lpwstr>
  </property>
  <property fmtid="{D5CDD505-2E9C-101B-9397-08002B2CF9AE}" pid="358" name="Mendeley_Bookmark_6YjHwNyFPb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359" name="Mendeley_Bookmark_6YjHwNyFPb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360" name="Mendeley_Bookmark_6YjHwNyFPb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361" name="Mendeley_Bookmark_6YjHwNyFPb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362" name="Mendeley_Bookmark_6YjHwNyFPb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363" name="Mendeley_Bookmark_6YjHwNyFPb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364" name="Mendeley_Bookmark_6YjHwNyFPb_8">
    <vt:lpwstr>e": "", "family": "Patterson", "given": "Nick", "non-dropping-particle": "", "parse-names": false, "suffix": ""}, {"dropping-particle": "", "family": "Sankararaman", "given": "Sriram", "non-dropping-particle": "", "parse-names": false, "suffix": ""}, {"dr</vt:lpwstr>
  </property>
  <property fmtid="{D5CDD505-2E9C-101B-9397-08002B2CF9AE}" pid="365" name="Mendeley_Bookmark_6YjHwNyFPb_9">
    <vt:lpwstr>opping-particle": "", "family": "Price", "given": "Alkes L.", "non-dropping-particle": "", "parse-names": false, "suffix": ""}], "container-title": "Genome Research", "id": "ITEM-1", "issue": "9", "issued": {"date-parts": [["2013"]]}, "page": "1514-1521",</vt:lpwstr>
  </property>
  <property fmtid="{D5CDD505-2E9C-101B-9397-08002B2CF9AE}" pid="366" name="Mendeley_Bookmark_6fsJIn3xzk_1">
    <vt:lpwstr>ADDIN CSL_CITATION {"citationItems": [{"id": "ITEM-1", "itemData": {"DOI": "10.1073/pnas.0409348102", "ISBN": "0027-8424 (Print)\\n0027-8424 (Linking)", "ISSN": "0027-8424", "PMID": "15753317", "abstract": "Metabolic pathways play an important role in ins</vt:lpwstr>
  </property>
  <property fmtid="{D5CDD505-2E9C-101B-9397-08002B2CF9AE}" pid="367" name="Mendeley_Bookmark_6fsJIn3xzk_10">
    <vt:lpwstr>", "non-dropping-particle": "", "parse-names": false, "suffix": ""}, {"dropping-particle": "", "family": "Hemingway", "given": "Janet", "non-dropping-particle": "", "parse-names": false, "suffix": ""}, {"dropping-particle": "", "family": "Ranson", "given"</vt:lpwstr>
  </property>
  <property fmtid="{D5CDD505-2E9C-101B-9397-08002B2CF9AE}" pid="368" name="Mendeley_Bookmark_6fsJIn3xzk_11">
    <vt:lpwstr>: "Hilary", "non-dropping-particle": "", "parse-names": false, "suffix": ""}], "container-title": "Proceedings of the National Academy of Sciences of the United States of America", "id": "ITEM-1", "issue": "11", "issued": {"date-parts": [["2005"]]}, "page</vt:lpwstr>
  </property>
  <property fmtid="{D5CDD505-2E9C-101B-9397-08002B2CF9AE}" pid="369" name="Mendeley_Bookmark_6fsJIn3xzk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370" name="Mendeley_Bookmark_6fsJIn3xzk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371" name="Mendeley_Bookmark_6fsJIn3xzk_14">
    <vt:lpwstr>: 0}, "schema": "https://github.com/citation-style-language/schema/raw/master/csl-citation.json"}</vt:lpwstr>
  </property>
  <property fmtid="{D5CDD505-2E9C-101B-9397-08002B2CF9AE}" pid="372" name="Mendeley_Bookmark_6fsJIn3xzk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373" name="Mendeley_Bookmark_6fsJIn3xzk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374" name="Mendeley_Bookmark_6fsJIn3xzk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375" name="Mendeley_Bookmark_6fsJIn3xzk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376" name="Mendeley_Bookmark_6fsJIn3xzk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377" name="Mendeley_Bookmark_6fsJIn3xzk_7">
    <vt:lpwstr>"", "parse-names": false, "suffix": ""}, {"dropping-particle": "", "family": "Strode", "given": "Clare", "non-dropping-particle": "", "parse-names": false, "suffix": ""}, {"dropping-particle": "", "family": "Vontas", "given": "John", "non-dropping-particl</vt:lpwstr>
  </property>
  <property fmtid="{D5CDD505-2E9C-101B-9397-08002B2CF9AE}" pid="378" name="Mendeley_Bookmark_6fsJIn3xzk_8">
    <vt:lpwstr>e": "", "parse-names": false, "suffix": ""}, {"dropping-particle": "", "family": "Nikou", "given": "Dimitra", "non-dropping-particle": "", "parse-names": false, "suffix": ""}, {"dropping-particle": "", "family": "Vaughan", "given": "Ashley", "non-dropping</vt:lpwstr>
  </property>
  <property fmtid="{D5CDD505-2E9C-101B-9397-08002B2CF9AE}" pid="379" name="Mendeley_Bookmark_6fsJIn3xzk_9">
    <vt:lpwstr>-particle": "", "parse-names": false, "suffix": ""}, {"dropping-particle": "", "family": "Pignatelli", "given": "Patricia M", "non-dropping-particle": "", "parse-names": false, "suffix": ""}, {"dropping-particle": "", "family": "Louis", "given": "Christos</vt:lpwstr>
  </property>
  <property fmtid="{D5CDD505-2E9C-101B-9397-08002B2CF9AE}" pid="380" name="Mendeley_Bookmark_78rrW6GcLp_1">
    <vt:lpwstr>ADDIN CSL_CITATION {"citationItems": [{"id": "ITEM-1", "itemData": {"author": [{"dropping-particle": "", "family": "Njoroge", "given": "Harun", "non-dropping-particle": "", "parse-names": false, "suffix": ""}, {"dropping-particle": "", "family": "Oruni", </vt:lpwstr>
  </property>
  <property fmtid="{D5CDD505-2E9C-101B-9397-08002B2CF9AE}" pid="381" name="Mendeley_Bookmark_78rrW6GcLp_10">
    <vt:lpwstr>{"dropping-particle": "", "family": "Donnelly", "given": "Martin J", "non-dropping-particle": "", "parse-names": false, "suffix": ""}, {"dropping-particle": "", "family": "Place", "given": "Pembroke", "non-dropping-particle": "", "parse-names": false, "su</vt:lpwstr>
  </property>
  <property fmtid="{D5CDD505-2E9C-101B-9397-08002B2CF9AE}" pid="382" name="Mendeley_Bookmark_78rrW6GcLp_11">
    <vt:lpwstr>ffix": ""}, {"dropping-particle": "", "family": "Resources", "given": "Animal", "non-dropping-particle": "", "parse-names": false, "suffix": ""}, {"dropping-particle": "", "family": "Project", "given": "Vectorlink", "non-dropping-particle": "", "parse-nam</vt:lpwstr>
  </property>
  <property fmtid="{D5CDD505-2E9C-101B-9397-08002B2CF9AE}" pid="383" name="Mendeley_Bookmark_78rrW6GcLp_12">
    <vt:lpwstr>es": false, "suffix": ""}, {"dropping-particle": "", "family": "Associates", "given": "Abt", "non-dropping-particle": "", "parse-names": false, "suffix": ""}, {"dropping-particle": "", "family": "Unit", "given": "Population Health", "non-dropping-particle</vt:lpwstr>
  </property>
  <property fmtid="{D5CDD505-2E9C-101B-9397-08002B2CF9AE}" pid="384" name="Mendeley_Bookmark_78rrW6GcLp_13">
    <vt:lpwstr>": "", "parse-names": false, "suffix": ""}, {"dropping-particle": "", "family": "Programme", "given": "Microbes", "non-dropping-particle": "", "parse-names": false, "suffix": ""}, {"dropping-particle": "", "family": "Place", "given": "Pembroke", "non-drop</vt:lpwstr>
  </property>
  <property fmtid="{D5CDD505-2E9C-101B-9397-08002B2CF9AE}" pid="385" name="Mendeley_Bookmark_78rrW6GcLp_14">
    <vt:lpwstr>ping-particle": "", "parse-names": false, "suffix": ""}], "container-title": "bioRxiv", "id": "ITEM-1", "issued": {"date-parts": [["2021"]]}, "page": "1-23", "title": "Identification of a rapidly-spreading triple mutant for high-level metabolic insecticid</vt:lpwstr>
  </property>
  <property fmtid="{D5CDD505-2E9C-101B-9397-08002B2CF9AE}" pid="386" name="Mendeley_Bookmark_78rrW6GcL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387" name="Mendeley_Bookmark_78rrW6GcL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388" name="Mendeley_Bookmark_78rrW6GcLp_17">
    <vt:lpwstr>age/schema/raw/master/csl-citation.json"}</vt:lpwstr>
  </property>
  <property fmtid="{D5CDD505-2E9C-101B-9397-08002B2CF9AE}" pid="389" name="Mendeley_Bookmark_78rrW6GcLp_2">
    <vt:lpwstr>"given": "Ambrose", "non-dropping-particle": "", "parse-names": false, "suffix": ""}, {"dropping-particle": "", "family": "Pipini", "given": "Dimitra", "non-dropping-particle": "", "parse-names": false, "suffix": ""}, {"dropping-particle": "", "family": "</vt:lpwstr>
  </property>
  <property fmtid="{D5CDD505-2E9C-101B-9397-08002B2CF9AE}" pid="390" name="Mendeley_Bookmark_78rrW6GcLp_3">
    <vt:lpwstr>Nagi", "given": "Sanjay C", "non-dropping-particle": "", "parse-names": false, "suffix": ""}, {"dropping-particle": "", "family": "Lynd", "given": "Amy", "non-dropping-particle": "", "parse-names": false, "suffix": ""}, {"dropping-particle": "", "family":</vt:lpwstr>
  </property>
  <property fmtid="{D5CDD505-2E9C-101B-9397-08002B2CF9AE}" pid="391" name="Mendeley_Bookmark_78rrW6GcLp_4">
    <vt:lpwstr> "Eric", "given": "R", "non-dropping-particle": "", "parse-names": false, "suffix": ""}, {"dropping-particle": "", "family": "Tomlinson", "given": "Sean", "non-dropping-particle": "", "parse-names": false, "suffix": ""}, {"dropping-particle": "", "family"</vt:lpwstr>
  </property>
  <property fmtid="{D5CDD505-2E9C-101B-9397-08002B2CF9AE}" pid="392" name="Mendeley_Bookmark_78rrW6GcLp_5">
    <vt:lpwstr>: "Grau-bove", "given": "Xavi", "non-dropping-particle": "", "parse-names": false, "suffix": ""}, {"dropping-particle": "", "family": "Mcdermott", "given": "Daniel", "non-dropping-particle": "", "parse-names": false, "suffix": ""}, {"dropping-particle": "</vt:lpwstr>
  </property>
  <property fmtid="{D5CDD505-2E9C-101B-9397-08002B2CF9AE}" pid="393" name="Mendeley_Bookmark_78rrW6GcLp_6">
    <vt:lpwstr>", "family": "Emile", "given": "Z", "non-dropping-particle": "", "parse-names": false, "suffix": ""}, {"dropping-particle": "", "family": "Agossa", "given": "Fiacre R", "non-dropping-particle": "", "parse-names": false, "suffix": ""}, {"dropping-particle"</vt:lpwstr>
  </property>
  <property fmtid="{D5CDD505-2E9C-101B-9397-08002B2CF9AE}" pid="394" name="Mendeley_Bookmark_78rrW6GcLp_7">
    <vt:lpwstr>: "", "family": "Mokuba", "given": "Arlette", "non-dropping-particle": "", "parse-names": false, "suffix": ""}, {"dropping-particle": "", "family": "Irish", "given": "Seth", "non-dropping-particle": "", "parse-names": false, "suffix": ""}, {"dropping-part</vt:lpwstr>
  </property>
  <property fmtid="{D5CDD505-2E9C-101B-9397-08002B2CF9AE}" pid="395" name="Mendeley_Bookmark_78rrW6GcLp_8">
    <vt:lpwstr>icle": "", "family": "Kabula", "given": "Bilali", "non-dropping-particle": "", "parse-names": false, "suffix": ""}, {"dropping-particle": "", "family": "Mbogo", "given": "Charles", "non-dropping-particle": "", "parse-names": false, "suffix": ""}, {"droppi</vt:lpwstr>
  </property>
  <property fmtid="{D5CDD505-2E9C-101B-9397-08002B2CF9AE}" pid="396" name="Mendeley_Bookmark_78rrW6GcLp_9">
    <vt:lpwstr>ng-particle": "", "family": "Paine", "given": "Mark J I", "non-dropping-particle": "", "parse-names": false, "suffix": ""}, {"dropping-particle": "", "family": "Weetman", "given": "David", "non-dropping-particle": "", "parse-names": false, "suffix": ""}, </vt:lpwstr>
  </property>
  <property fmtid="{D5CDD505-2E9C-101B-9397-08002B2CF9AE}" pid="397" name="Mendeley_Bookmark_7udJwRfkGM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398" name="Mendeley_Bookmark_7udJwRfkGM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399" name="Mendeley_Bookmark_7udJwRfkGM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400" name="Mendeley_Bookmark_7udJwRfkGM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401" name="Mendeley_Bookmark_7udJwRfkGM_5">
    <vt:lpwstr>e-names": false, "suffix": ""}, {"dropping-particle": "", "family": "Huber", "given": "Wolfgang", "non-dropping-particle": "", "parse-names": false, "suffix": ""}, {"dropping-particle": "", "family": "Anders", "given": "Simon", "non-dropping-particle": ""</vt:lpwstr>
  </property>
  <property fmtid="{D5CDD505-2E9C-101B-9397-08002B2CF9AE}" pid="402" name="Mendeley_Bookmark_7udJwRfkGM_6">
    <vt:lpwstr>, "parse-names": false, "suffix": ""}], "container-title": "Genome Biology", "id": "ITEM-1", "issue": "12", "issued": {"date-parts": [["2014"]]}, "page": "1-21", "title": "Moderated estimation of fold change and dispersion for RNA-seq data with DESeq2", "</vt:lpwstr>
  </property>
  <property fmtid="{D5CDD505-2E9C-101B-9397-08002B2CF9AE}" pid="403" name="Mendeley_Bookmark_7udJwRfkGM_7">
    <vt:lpwstr>type": "article-journal", "volume": "15"}, "uris": ["http://www.mendeley.com/documents/?uuid=bc6bf258-6379-4640-8b96-2db1b0bd449f"]}], "mendeley": {"formattedCitation": "(Love, Huber and Anders, 2014)", "plainTextFormattedCitation": "(Love, Huber and Ande</vt:lpwstr>
  </property>
  <property fmtid="{D5CDD505-2E9C-101B-9397-08002B2CF9AE}" pid="404" name="Mendeley_Bookmark_7udJwRfkGM_8">
    <vt:lpwstr>rs, 2014)", "previouslyFormattedCitation": "(Love, Huber and Anders, 2014)"}, "properties": {"noteIndex": 0}, "schema": "https://github.com/citation-style-language/schema/raw/master/csl-citation.json"}</vt:lpwstr>
  </property>
  <property fmtid="{D5CDD505-2E9C-101B-9397-08002B2CF9AE}" pid="405" name="Mendeley_Bookmark_82VCM6d7DB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406" name="Mendeley_Bookmark_82VCM6d7DB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407" name="Mendeley_Bookmark_82VCM6d7DB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408" name="Mendeley_Bookmark_82VCM6d7DB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409" name="Mendeley_Bookmark_82VCM6d7DB_5">
    <vt:lpwstr>on-dropping-particle": "", "parse-names": false, "suffix": ""}, {"dropping-particle": "", "family": "Lissenden", "given": "Natalie", "non-dropping-particle": "", "parse-names": false, "suffix": ""}], "container-title": "Trends in Parasitology", "id": "ITE</vt:lpwstr>
  </property>
  <property fmtid="{D5CDD505-2E9C-101B-9397-08002B2CF9AE}" pid="410" name="Mendeley_Bookmark_82VCM6d7DB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411" name="Mendeley_Bookmark_82VCM6d7DB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412" name="Mendeley_Bookmark_82VCM6d7DB_8">
    <vt:lpwstr>anson and Lissenden, 2016)"}, "properties": {"noteIndex": 0}, "schema": "https://github.com/citation-style-language/schema/raw/master/csl-citation.json"}</vt:lpwstr>
  </property>
  <property fmtid="{D5CDD505-2E9C-101B-9397-08002B2CF9AE}" pid="413" name="Mendeley_Bookmark_8CXR8PwtS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414" name="Mendeley_Bookmark_8CXR8PwtSX_10">
    <vt:lpwstr>: "", "family": "Monnin", "given": "David", "non-dropping-particle": "", "parse-names": false, "suffix": ""}, {"dropping-particle": "El", "family": "Filali", "given": "Adil", "non-dropping-particle": "", "parse-names": false, "suffix": ""}, {"dropping-par</vt:lpwstr>
  </property>
  <property fmtid="{D5CDD505-2E9C-101B-9397-08002B2CF9AE}" pid="415" name="Mendeley_Bookmark_8CXR8PwtSX_11">
    <vt:lpwstr>ticle": "", "family": "Carareto", "given": "Claudia Marcia", "non-dropping-particle": "", "parse-names": false, "suffix": ""}, {"dropping-particle": "", "family": "Vieira", "given": "Cristina", "non-dropping-particle": "", "parse-names": false, "suffix": </vt:lpwstr>
  </property>
  <property fmtid="{D5CDD505-2E9C-101B-9397-08002B2CF9AE}" pid="416" name="Mendeley_Bookmark_8CXR8PwtSX_12">
    <vt:lpwstr>""}, {"dropping-particle": "", "family": "Picard", "given": "Franck", "non-dropping-particle": "", "parse-names": false, "suffix": ""}, {"dropping-particle": "", "family": "Kremer", "given": "Natacha", "non-dropping-particle": "", "parse-names": false, "s</vt:lpwstr>
  </property>
  <property fmtid="{D5CDD505-2E9C-101B-9397-08002B2CF9AE}" pid="417" name="Mendeley_Bookmark_8CXR8PwtSX_13">
    <vt:lpwstr>uffix": ""}, {"dropping-particle": "", "family": "Vavre", "given": "Fabrice", "non-dropping-particle": "", "parse-names": false, "suffix": ""}, {"dropping-particle": "", "family": "Sagot", "given": "Marie France", "non-dropping-particle": "", "parse-names</vt:lpwstr>
  </property>
  <property fmtid="{D5CDD505-2E9C-101B-9397-08002B2CF9AE}" pid="418" name="Mendeley_Bookmark_8CXR8PwtSX_14">
    <vt:lpwstr>": false, "suffix": ""}, {"dropping-particle": "", "family": "Lacroix", "given": "Vincent", "non-dropping-particle": "", "parse-names": false, "suffix": ""}], "container-title": "Nucleic Acids Research", "id": "ITEM-1", "issue": "19", "issued": {"date-par</vt:lpwstr>
  </property>
  <property fmtid="{D5CDD505-2E9C-101B-9397-08002B2CF9AE}" pid="419" name="Mendeley_Bookmark_8CXR8PwtS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420" name="Mendeley_Bookmark_8CXR8PwtS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421" name="Mendeley_Bookmark_8CXR8PwtSX_17">
    <vt:lpwstr> &lt;i&gt;et al.&lt;/i&gt;, 2016)"}, "properties": {"noteIndex": 0}, "schema": "https://github.com/citation-style-language/schema/raw/master/csl-citation.json"}</vt:lpwstr>
  </property>
  <property fmtid="{D5CDD505-2E9C-101B-9397-08002B2CF9AE}" pid="422" name="Mendeley_Bookmark_8CXR8PwtS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423" name="Mendeley_Bookmark_8CXR8PwtS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424" name="Mendeley_Bookmark_8CXR8PwtS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425" name="Mendeley_Bookmark_8CXR8PwtS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426" name="Mendeley_Bookmark_8CXR8PwtS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427" name="Mendeley_Bookmark_8CXR8PwtSX_7">
    <vt:lpwstr>00e8ne", "non-dropping-particle": "", "parse-names": false, "suffix": ""}, {"dropping-particle": "", "family": "Brinza", "given": "Lilia", "non-dropping-particle": "", "parse-names": false, "suffix": ""}, {"dropping-particle": "", "family": "Marchet", "gi</vt:lpwstr>
  </property>
  <property fmtid="{D5CDD505-2E9C-101B-9397-08002B2CF9AE}" pid="428" name="Mendeley_Bookmark_8CXR8PwtSX_8">
    <vt:lpwstr>ven": "Camille", "non-dropping-particle": "", "parse-names": false, "suffix": ""}, {"dropping-particle": "", "family": "Kielbassa", "given": "Janice", "non-dropping-particle": "", "parse-names": false, "suffix": ""}, {"dropping-particle": "", "family": "B</vt:lpwstr>
  </property>
  <property fmtid="{D5CDD505-2E9C-101B-9397-08002B2CF9AE}" pid="429" name="Mendeley_Bookmark_8CXR8PwtSX_9">
    <vt:lpwstr>astien", "given": "Sylv\u00e8re", "non-dropping-particle": "", "parse-names": false, "suffix": ""}, {"dropping-particle": "", "family": "Boutigny", "given": "Mathilde", "non-dropping-particle": "", "parse-names": false, "suffix": ""}, {"dropping-particle"</vt:lpwstr>
  </property>
  <property fmtid="{D5CDD505-2E9C-101B-9397-08002B2CF9AE}" pid="430" name="Mendeley_Bookmark_8TABcxME7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431" name="Mendeley_Bookmark_8TABcxME7j_10">
    <vt:lpwstr>citation.json"}</vt:lpwstr>
  </property>
  <property fmtid="{D5CDD505-2E9C-101B-9397-08002B2CF9AE}" pid="432" name="Mendeley_Bookmark_8TABcxME7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433" name="Mendeley_Bookmark_8TABcxME7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434" name="Mendeley_Bookmark_8TABcxME7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435" name="Mendeley_Bookmark_8TABcxME7j_5">
    <vt:lpwstr>onda. Documentation and example reports are available at http://multiqc.info.", "author": [{"dropping-particle": "", "family": "Ewels", "given": "Philip", "non-dropping-particle": "", "parse-names": false, "suffix": ""}, {"dropping-particle": "", "family"</vt:lpwstr>
  </property>
  <property fmtid="{D5CDD505-2E9C-101B-9397-08002B2CF9AE}" pid="436" name="Mendeley_Bookmark_8TABcxME7j_6">
    <vt:lpwstr>: "Magnusson", "given": "M\u00e5ns", "non-dropping-particle": "", "parse-names": false, "suffix": ""}, {"dropping-particle": "", "family": "Lundin", "given": "Sverker", "non-dropping-particle": "", "parse-names": false, "suffix": ""}, {"dropping-particle"</vt:lpwstr>
  </property>
  <property fmtid="{D5CDD505-2E9C-101B-9397-08002B2CF9AE}" pid="437" name="Mendeley_Bookmark_8TABcxME7j_7">
    <vt:lpwstr>: "", "family": "K\u00e4ller", "given": "Max", "non-dropping-particle": "", "parse-names": false, "suffix": ""}], "container-title": "Bioinformatics", "id": "ITEM-1", "issue": "19", "issued": {"date-parts": [["2016"]]}, "page": "3047-3048", "title": "Mult</vt:lpwstr>
  </property>
  <property fmtid="{D5CDD505-2E9C-101B-9397-08002B2CF9AE}" pid="438" name="Mendeley_Bookmark_8TABcxME7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439" name="Mendeley_Bookmark_8TABcxME7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440" name="Mendeley_Bookmark_8ZeGPpGHfW_1">
    <vt:lpwstr>ADDIN CSL_CITATION {"citationItems": [{"id": "ITEM-1", "itemData": {"DOI": "10.1111/evo.12063", "ISBN": "1558-5646 (Electronic)\\n0014-3820 (Linking)", "ISSN": "00143820", "PMID": "23550770", "abstract": "Over the past decade the use of long-lasting insec</vt:lpwstr>
  </property>
  <property fmtid="{D5CDD505-2E9C-101B-9397-08002B2CF9AE}" pid="441" name="Mendeley_Bookmark_8ZeGPpGHfW_10">
    <vt:lpwstr>alse, "suffix": ""}, {"dropping-particle": "", "family": "Marshall", "given": "John", "non-dropping-particle": "", "parse-names": false, "suffix": ""}, {"dropping-particle": "", "family": "Ranson", "given": "Hilary", "non-dropping-particle": "", "parse-na</vt:lpwstr>
  </property>
  <property fmtid="{D5CDD505-2E9C-101B-9397-08002B2CF9AE}" pid="442" name="Mendeley_Bookmark_8ZeGPpGHfW_11">
    <vt:lpwstr>mes": false, "suffix": ""}, {"dropping-particle": "", "family": "Rowland", "given": "Mark", "non-dropping-particle": "", "parse-names": false, "suffix": ""}, {"dropping-particle": "", "family": "Shaman", "given": "Jeff", "non-dropping-particle": "", "pars</vt:lpwstr>
  </property>
  <property fmtid="{D5CDD505-2E9C-101B-9397-08002B2CF9AE}" pid="443" name="Mendeley_Bookmark_8ZeGPpGHfW_12">
    <vt:lpwstr>e-names": false, "suffix": ""}, {"dropping-particle": "", "family": "Lindsay", "given": "Steve W.", "non-dropping-particle": "", "parse-names": false, "suffix": ""}], "container-title": "Evolution", "id": "ITEM-1", "issue": "4", "issued": {"date-parts": [</vt:lpwstr>
  </property>
  <property fmtid="{D5CDD505-2E9C-101B-9397-08002B2CF9AE}" pid="444" name="Mendeley_Bookmark_8ZeGPpGHfW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445" name="Mendeley_Bookmark_8ZeGPpGHfW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446" name="Mendeley_Bookmark_8ZeGPpGHfW_15">
    <vt:lpwstr>tation-style-language/schema/raw/master/csl-citation.json"}</vt:lpwstr>
  </property>
  <property fmtid="{D5CDD505-2E9C-101B-9397-08002B2CF9AE}" pid="447" name="Mendeley_Bookmark_8ZeGPpGHfW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448" name="Mendeley_Bookmark_8ZeGPpGHfW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449" name="Mendeley_Bookmark_8ZeGPpGHfW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450" name="Mendeley_Bookmark_8ZeGPpGHfW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451" name="Mendeley_Bookmark_8ZeGPpGHfW_6">
    <vt:lpwstr>"", "family": "Gatton", "given": "Michelle L.", "non-dropping-particle": "", "parse-names": false, "suffix": ""}, {"dropping-particle": "", "family": "Chitnis", "given": "Nakul", "non-dropping-particle": "", "parse-names": false, "suffix": ""}, {"dropping</vt:lpwstr>
  </property>
  <property fmtid="{D5CDD505-2E9C-101B-9397-08002B2CF9AE}" pid="452" name="Mendeley_Bookmark_8ZeGPpGHfW_7">
    <vt:lpwstr>-particle": "", "family": "Churcher", "given": "Thomas", "non-dropping-particle": "", "parse-names": false, "suffix": ""}, {"dropping-particle": "", "family": "Donnelly", "given": "Martin J.", "non-dropping-particle": "", "parse-names": false, "suffix": "</vt:lpwstr>
  </property>
  <property fmtid="{D5CDD505-2E9C-101B-9397-08002B2CF9AE}" pid="453" name="Mendeley_Bookmark_8ZeGPpGHfW_8">
    <vt:lpwstr>"}, {"dropping-particle": "", "family": "Ghani", "given": "Azra C.", "non-dropping-particle": "", "parse-names": false, "suffix": ""}, {"dropping-particle": "", "family": "Godfray", "given": "H. Charles J", "non-dropping-particle": "", "parse-names": fals</vt:lpwstr>
  </property>
  <property fmtid="{D5CDD505-2E9C-101B-9397-08002B2CF9AE}" pid="454" name="Mendeley_Bookmark_8ZeGPpGHfW_9">
    <vt:lpwstr>e, "suffix": ""}, {"dropping-particle": "", "family": "Gould", "given": "Fred", "non-dropping-particle": "", "parse-names": false, "suffix": ""}, {"dropping-particle": "", "family": "Hastings", "given": "Ian", "non-dropping-particle": "", "parse-names": f</vt:lpwstr>
  </property>
  <property fmtid="{D5CDD505-2E9C-101B-9397-08002B2CF9AE}" pid="455" name="Mendeley_Bookmark_8aMlIbuoj7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456" name="Mendeley_Bookmark_8aMlIbuoj7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457" name="Mendeley_Bookmark_8aMlIbuoj7_11">
    <vt:lpwstr>m/citation-style-language/schema/raw/master/csl-citation.json"}</vt:lpwstr>
  </property>
  <property fmtid="{D5CDD505-2E9C-101B-9397-08002B2CF9AE}" pid="458" name="Mendeley_Bookmark_8aMlIbuoj7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459" name="Mendeley_Bookmark_8aMlIbuoj7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460" name="Mendeley_Bookmark_8aMlIbuoj7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461" name="Mendeley_Bookmark_8aMlIbuoj7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462" name="Mendeley_Bookmark_8aMlIbuoj7_6">
    <vt:lpwstr>ng-particle": "", "family": "Kim", "given": "Daehwan", "non-dropping-particle": "", "parse-names": false, "suffix": ""}, {"dropping-particle": "", "family": "Paggi", "given": "Joseph M.", "non-dropping-particle": "", "parse-names": false, "suffix": ""}, {</vt:lpwstr>
  </property>
  <property fmtid="{D5CDD505-2E9C-101B-9397-08002B2CF9AE}" pid="463" name="Mendeley_Bookmark_8aMlIbuoj7_7">
    <vt:lpwstr>"dropping-particle": "", "family": "Park", "given": "Chanhee", "non-dropping-particle": "", "parse-names": false, "suffix": ""}, {"dropping-particle": "", "family": "Bennett", "given": "Christopher", "non-dropping-particle": "", "parse-names": false, "suf</vt:lpwstr>
  </property>
  <property fmtid="{D5CDD505-2E9C-101B-9397-08002B2CF9AE}" pid="464" name="Mendeley_Bookmark_8aMlIbuoj7_8">
    <vt:lpwstr>fix": ""}, {"dropping-particle": "", "family": "Salzberg", "given": "Steven L.", "non-dropping-particle": "", "parse-names": false, "suffix": ""}], "container-title": "Nature Biotechnology", "id": "ITEM-1", "issue": "8", "issued": {"date-parts": [["2019"]</vt:lpwstr>
  </property>
  <property fmtid="{D5CDD505-2E9C-101B-9397-08002B2CF9AE}" pid="465" name="Mendeley_Bookmark_8aMlIbuoj7_9">
    <vt:lpwstr>]}, "page": "907-915", "publisher": "Springer US", "title": "Graph-based genome alignment and genotyping with HISAT2 and HISAT-genotype", "type": "article-journal", "volume": "37"}, "uris": ["http://www.mendeley.com/documents/?uuid=408dae0e-f05c-4721-b544</vt:lpwstr>
  </property>
  <property fmtid="{D5CDD505-2E9C-101B-9397-08002B2CF9AE}" pid="466" name="Mendeley_Bookmark_96Yc18cdqM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467" name="Mendeley_Bookmark_96Yc18cdqM_10">
    <vt:lpwstr>n-dropping-particle": "", "parse-names": false, "suffix": ""}, {"dropping-particle": "", "family": "Nguyen", "given": "Tung", "non-dropping-particle": "", "parse-names": false, "suffix": ""}, {"dropping-particle": "", "family": "Wang", "given": "Luan", "n</vt:lpwstr>
  </property>
  <property fmtid="{D5CDD505-2E9C-101B-9397-08002B2CF9AE}" pid="468" name="Mendeley_Bookmark_96Yc18cdqM_11">
    <vt:lpwstr>on-dropping-particle": "", "parse-names": false, "suffix": ""}, {"dropping-particle": "", "family": "Land", "given": "Susan J", "non-dropping-particle": "", "parse-names": false, "suffix": ""}, {"dropping-particle": "", "family": "Lu", "given": "Xiangyi",</vt:lpwstr>
  </property>
  <property fmtid="{D5CDD505-2E9C-101B-9397-08002B2CF9AE}" pid="469" name="Mendeley_Bookmark_96Yc18cdqM_12">
    <vt:lpwstr> "non-dropping-particle": "", "parse-names": false, "suffix": ""}, {"dropping-particle": "", "family": "Ruden", "given": "Douglas M", "non-dropping-particle": "", "parse-names": false, "suffix": ""}], "container-title": "Fly", "id": "ITEM-1", "issue": "2"</vt:lpwstr>
  </property>
  <property fmtid="{D5CDD505-2E9C-101B-9397-08002B2CF9AE}" pid="470" name="Mendeley_Bookmark_96Yc18cdqM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471" name="Mendeley_Bookmark_96Yc18cdqM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472" name="Mendeley_Bookmark_96Yc18cdqM_15">
    <vt:lpwstr>ttedCitation": "(Cingolani et al., 2012)", "previouslyFormattedCitation": "(Cingolani &lt;i&gt;et al.&lt;/i&gt;, 2012)"}, "properties": {"noteIndex": 0}, "schema": "https://github.com/citation-style-language/schema/raw/master/csl-citation.json"}</vt:lpwstr>
  </property>
  <property fmtid="{D5CDD505-2E9C-101B-9397-08002B2CF9AE}" pid="473" name="Mendeley_Bookmark_96Yc18cdqM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474" name="Mendeley_Bookmark_96Yc18cdqM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475" name="Mendeley_Bookmark_96Yc18cdqM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476" name="Mendeley_Bookmark_96Yc18cdqM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477" name="Mendeley_Bookmark_96Yc18cdqM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478" name="Mendeley_Bookmark_96Yc18cdqM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479" name="Mendeley_Bookmark_96Yc18cdqM_8">
    <vt:lpwstr>formed by an individual laboratory.", "author": [{"dropping-particle": "", "family": "Cingolani", "given": "Pablo", "non-dropping-particle": "", "parse-names": false, "suffix": ""}, {"dropping-particle": "", "family": "Platts", "given": "Adrian", "non-dro</vt:lpwstr>
  </property>
  <property fmtid="{D5CDD505-2E9C-101B-9397-08002B2CF9AE}" pid="480" name="Mendeley_Bookmark_96Yc18cdqM_9">
    <vt:lpwstr>pping-particle": "", "parse-names": false, "suffix": ""}, {"dropping-particle": "", "family": "Wang", "given": "Le Lily", "non-dropping-particle": "", "parse-names": false, "suffix": ""}, {"dropping-particle": "", "family": "Coon", "given": "Melissa", "no</vt:lpwstr>
  </property>
  <property fmtid="{D5CDD505-2E9C-101B-9397-08002B2CF9AE}" pid="481" name="Mendeley_Bookmark_9FXt3d8aMO_1">
    <vt:lpwstr>ADDIN CSL_CITATION {"citationItems": [{"id": "ITEM-1", "itemData": {"DOI": "10.1016/S0140-6736(18)30844-4", "ISSN": "0140-6736", "author": [{"dropping-particle": "", "family": "Killeen", "given": "Gerry F", "non-dropping-particle": "", "parse-names": fals</vt:lpwstr>
  </property>
  <property fmtid="{D5CDD505-2E9C-101B-9397-08002B2CF9AE}" pid="482" name="Mendeley_Bookmark_9FXt3d8aMO_2">
    <vt:lpwstr>e, "suffix": ""}, {"dropping-particle": "", "family": "Ranson", "given": "Hilary", "non-dropping-particle": "", "parse-names": false, "suffix": ""}], "container-title": "The Lancet", "id": "ITEM-1", "issue": "10130", "issued": {"date-parts": [["2018"]]}, </vt:lpwstr>
  </property>
  <property fmtid="{D5CDD505-2E9C-101B-9397-08002B2CF9AE}" pid="483" name="Mendeley_Bookmark_9FXt3d8aM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484" name="Mendeley_Bookmark_9FXt3d8aMO_4">
    <vt:lpwstr>: ["http://www.mendeley.com/documents/?uuid=8c4919f6-60ad-4113-8a56-5deeb7df020d"]}, {"id": "ITEM-2", "itemData": {"ISBN": "9789241565653", "author": [{"dropping-particle": "", "family": "World Health Organization", "given": "", "non-dropping-particle": "</vt:lpwstr>
  </property>
  <property fmtid="{D5CDD505-2E9C-101B-9397-08002B2CF9AE}" pid="485" name="Mendeley_Bookmark_9FXt3d8aMO_5">
    <vt:lpwstr>", "parse-names": false, "suffix": ""}], "id": "ITEM-2", "issued": {"date-parts": [["2018"]]}, "publisher-place": "Geneva", "title": "World Malaria Report 2018", "type": "book"}, "uris": ["http://www.mendeley.com/documents/?uuid=827a3f41-6da5-4da0-a583-33</vt:lpwstr>
  </property>
  <property fmtid="{D5CDD505-2E9C-101B-9397-08002B2CF9AE}" pid="486" name="Mendeley_Bookmark_9FXt3d8aM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487" name="Mendeley_Bookmark_9FXt3d8aMO_7">
    <vt:lpwstr>on, 2018; World Health Organization, 2018)"}, "properties": {"noteIndex": 0}, "schema": "https://github.com/citation-style-language/schema/raw/master/csl-citation.json"}</vt:lpwstr>
  </property>
  <property fmtid="{D5CDD505-2E9C-101B-9397-08002B2CF9AE}" pid="488" name="Mendeley_Bookmark_ApNLeCiE46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489" name="Mendeley_Bookmark_ApNLeCiE46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490" name="Mendeley_Bookmark_ApNLeCiE46_11">
    <vt:lpwstr>citation.json"}</vt:lpwstr>
  </property>
  <property fmtid="{D5CDD505-2E9C-101B-9397-08002B2CF9AE}" pid="491" name="Mendeley_Bookmark_ApNLeCiE46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492" name="Mendeley_Bookmark_ApNLeCiE46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493" name="Mendeley_Bookmark_ApNLeCiE46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494" name="Mendeley_Bookmark_ApNLeCiE46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495" name="Mendeley_Bookmark_ApNLeCiE46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496" name="Mendeley_Bookmark_ApNLeCiE46_7">
    <vt:lpwstr>arse-names": false, "suffix": ""}, {"dropping-particle": "", "family": "Ramaswami", "given": "Gokul", "non-dropping-particle": "", "parse-names": false, "suffix": ""}, {"dropping-particle": "", "family": "Li", "given": "Jin Billy", "non-dropping-particle"</vt:lpwstr>
  </property>
  <property fmtid="{D5CDD505-2E9C-101B-9397-08002B2CF9AE}" pid="497" name="Mendeley_Bookmark_ApNLeCiE46_8">
    <vt:lpwstr>: "", "parse-names": false, "suffix": ""}], "container-title": "American Journal of Human Genetics", "id": "ITEM-1", "issue": "4", "issued": {"date-parts": [["2013"]]}, "page": "641-651", "publisher": "The American Society of Human Genetics", "title": "Re</vt:lpwstr>
  </property>
  <property fmtid="{D5CDD505-2E9C-101B-9397-08002B2CF9AE}" pid="498" name="Mendeley_Bookmark_ApNLeCiE46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499" name="Mendeley_Bookmark_AzfbiItkxi_1">
    <vt:lpwstr>ADDIN CSL_CITATION {"citationItems": [{"id": "ITEM-1", "itemData": {"DOI": "10.1073/pnas.0409348102", "ISBN": "0027-8424 (Print)\\n0027-8424 (Linking)", "ISSN": "0027-8424", "PMID": "15753317", "abstract": "Metabolic pathways play an important role in ins</vt:lpwstr>
  </property>
  <property fmtid="{D5CDD505-2E9C-101B-9397-08002B2CF9AE}" pid="500" name="Mendeley_Bookmark_AzfbiItkxi_10">
    <vt:lpwstr>", "non-dropping-particle": "", "parse-names": false, "suffix": ""}, {"dropping-particle": "", "family": "Hemingway", "given": "Janet", "non-dropping-particle": "", "parse-names": false, "suffix": ""}, {"dropping-particle": "", "family": "Ranson", "given"</vt:lpwstr>
  </property>
  <property fmtid="{D5CDD505-2E9C-101B-9397-08002B2CF9AE}" pid="501" name="Mendeley_Bookmark_AzfbiItkxi_11">
    <vt:lpwstr>: "Hilary", "non-dropping-particle": "", "parse-names": false, "suffix": ""}], "container-title": "Proceedings of the National Academy of Sciences of the United States of America", "id": "ITEM-1", "issue": "11", "issued": {"date-parts": [["2005"]]}, "page</vt:lpwstr>
  </property>
  <property fmtid="{D5CDD505-2E9C-101B-9397-08002B2CF9AE}" pid="502" name="Mendeley_Bookmark_AzfbiItkxi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503" name="Mendeley_Bookmark_AzfbiItkxi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504" name="Mendeley_Bookmark_AzfbiItkxi_14">
    <vt:lpwstr>: 0}, "schema": "https://github.com/citation-style-language/schema/raw/master/csl-citation.json"}</vt:lpwstr>
  </property>
  <property fmtid="{D5CDD505-2E9C-101B-9397-08002B2CF9AE}" pid="505" name="Mendeley_Bookmark_AzfbiItkxi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506" name="Mendeley_Bookmark_AzfbiItkxi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507" name="Mendeley_Bookmark_AzfbiItkxi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508" name="Mendeley_Bookmark_AzfbiItkxi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509" name="Mendeley_Bookmark_AzfbiItkxi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510" name="Mendeley_Bookmark_AzfbiItkxi_7">
    <vt:lpwstr>"", "parse-names": false, "suffix": ""}, {"dropping-particle": "", "family": "Strode", "given": "Clare", "non-dropping-particle": "", "parse-names": false, "suffix": ""}, {"dropping-particle": "", "family": "Vontas", "given": "John", "non-dropping-particl</vt:lpwstr>
  </property>
  <property fmtid="{D5CDD505-2E9C-101B-9397-08002B2CF9AE}" pid="511" name="Mendeley_Bookmark_AzfbiItkxi_8">
    <vt:lpwstr>e": "", "parse-names": false, "suffix": ""}, {"dropping-particle": "", "family": "Nikou", "given": "Dimitra", "non-dropping-particle": "", "parse-names": false, "suffix": ""}, {"dropping-particle": "", "family": "Vaughan", "given": "Ashley", "non-dropping</vt:lpwstr>
  </property>
  <property fmtid="{D5CDD505-2E9C-101B-9397-08002B2CF9AE}" pid="512" name="Mendeley_Bookmark_AzfbiItkxi_9">
    <vt:lpwstr>-particle": "", "parse-names": false, "suffix": ""}, {"dropping-particle": "", "family": "Pignatelli", "given": "Patricia M", "non-dropping-particle": "", "parse-names": false, "suffix": ""}, {"dropping-particle": "", "family": "Louis", "given": "Christos</vt:lpwstr>
  </property>
  <property fmtid="{D5CDD505-2E9C-101B-9397-08002B2CF9AE}" pid="513" name="Mendeley_Bookmark_BCGNzovWj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514" name="Mendeley_Bookmark_BCGNzovWjJ_10">
    <vt:lpwstr>citation.json"}</vt:lpwstr>
  </property>
  <property fmtid="{D5CDD505-2E9C-101B-9397-08002B2CF9AE}" pid="515" name="Mendeley_Bookmark_BCGNzovWj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516" name="Mendeley_Bookmark_BCGNzovWj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517" name="Mendeley_Bookmark_BCGNzovWj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518" name="Mendeley_Bookmark_BCGNzovWjJ_5">
    <vt:lpwstr>onda. Documentation and example reports are available at http://multiqc.info.", "author": [{"dropping-particle": "", "family": "Ewels", "given": "Philip", "non-dropping-particle": "", "parse-names": false, "suffix": ""}, {"dropping-particle": "", "family"</vt:lpwstr>
  </property>
  <property fmtid="{D5CDD505-2E9C-101B-9397-08002B2CF9AE}" pid="519" name="Mendeley_Bookmark_BCGNzovWjJ_6">
    <vt:lpwstr>: "Magnusson", "given": "M\u00e5ns", "non-dropping-particle": "", "parse-names": false, "suffix": ""}, {"dropping-particle": "", "family": "Lundin", "given": "Sverker", "non-dropping-particle": "", "parse-names": false, "suffix": ""}, {"dropping-particle"</vt:lpwstr>
  </property>
  <property fmtid="{D5CDD505-2E9C-101B-9397-08002B2CF9AE}" pid="520" name="Mendeley_Bookmark_BCGNzovWjJ_7">
    <vt:lpwstr>: "", "family": "K\u00e4ller", "given": "Max", "non-dropping-particle": "", "parse-names": false, "suffix": ""}], "container-title": "Bioinformatics", "id": "ITEM-1", "issue": "19", "issued": {"date-parts": [["2016"]]}, "page": "3047-3048", "title": "Mult</vt:lpwstr>
  </property>
  <property fmtid="{D5CDD505-2E9C-101B-9397-08002B2CF9AE}" pid="521" name="Mendeley_Bookmark_BCGNzovWj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522" name="Mendeley_Bookmark_BCGNzovWj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523" name="Mendeley_Bookmark_CsSSHvFDuv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24" name="Mendeley_Bookmark_CsSSHvFDuv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25" name="Mendeley_Bookmark_CsSSHvFDuv_11">
    <vt:lpwstr>m/citation-style-language/schema/raw/master/csl-citation.json"}</vt:lpwstr>
  </property>
  <property fmtid="{D5CDD505-2E9C-101B-9397-08002B2CF9AE}" pid="526" name="Mendeley_Bookmark_CsSSHvFDuv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527" name="Mendeley_Bookmark_CsSSHvFDuv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528" name="Mendeley_Bookmark_CsSSHvFDuv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529" name="Mendeley_Bookmark_CsSSHvFDuv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530" name="Mendeley_Bookmark_CsSSHvFDuv_6">
    <vt:lpwstr>ng-particle": "", "family": "Kim", "given": "Daehwan", "non-dropping-particle": "", "parse-names": false, "suffix": ""}, {"dropping-particle": "", "family": "Paggi", "given": "Joseph M.", "non-dropping-particle": "", "parse-names": false, "suffix": ""}, {</vt:lpwstr>
  </property>
  <property fmtid="{D5CDD505-2E9C-101B-9397-08002B2CF9AE}" pid="531" name="Mendeley_Bookmark_CsSSHvFDuv_7">
    <vt:lpwstr>"dropping-particle": "", "family": "Park", "given": "Chanhee", "non-dropping-particle": "", "parse-names": false, "suffix": ""}, {"dropping-particle": "", "family": "Bennett", "given": "Christopher", "non-dropping-particle": "", "parse-names": false, "suf</vt:lpwstr>
  </property>
  <property fmtid="{D5CDD505-2E9C-101B-9397-08002B2CF9AE}" pid="532" name="Mendeley_Bookmark_CsSSHvFDuv_8">
    <vt:lpwstr>fix": ""}, {"dropping-particle": "", "family": "Salzberg", "given": "Steven L.", "non-dropping-particle": "", "parse-names": false, "suffix": ""}], "container-title": "Nature Biotechnology", "id": "ITEM-1", "issue": "8", "issued": {"date-parts": [["2019"]</vt:lpwstr>
  </property>
  <property fmtid="{D5CDD505-2E9C-101B-9397-08002B2CF9AE}" pid="533" name="Mendeley_Bookmark_CsSSHvFDuv_9">
    <vt:lpwstr>]}, "page": "907-915", "publisher": "Springer US", "title": "Graph-based genome alignment and genotyping with HISAT2 and HISAT-genotype", "type": "article-journal", "volume": "37"}, "uris": ["http://www.mendeley.com/documents/?uuid=408dae0e-f05c-4721-b544</vt:lpwstr>
  </property>
  <property fmtid="{D5CDD505-2E9C-101B-9397-08002B2CF9AE}" pid="534" name="Mendeley_Bookmark_DBMbNtNtrQ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535" name="Mendeley_Bookmark_DBMbNtNtrQ_10">
    <vt:lpwstr>: "", "family": "Monnin", "given": "David", "non-dropping-particle": "", "parse-names": false, "suffix": ""}, {"dropping-particle": "El", "family": "Filali", "given": "Adil", "non-dropping-particle": "", "parse-names": false, "suffix": ""}, {"dropping-par</vt:lpwstr>
  </property>
  <property fmtid="{D5CDD505-2E9C-101B-9397-08002B2CF9AE}" pid="536" name="Mendeley_Bookmark_DBMbNtNtrQ_11">
    <vt:lpwstr>ticle": "", "family": "Carareto", "given": "Claudia Marcia", "non-dropping-particle": "", "parse-names": false, "suffix": ""}, {"dropping-particle": "", "family": "Vieira", "given": "Cristina", "non-dropping-particle": "", "parse-names": false, "suffix": </vt:lpwstr>
  </property>
  <property fmtid="{D5CDD505-2E9C-101B-9397-08002B2CF9AE}" pid="537" name="Mendeley_Bookmark_DBMbNtNtrQ_12">
    <vt:lpwstr>""}, {"dropping-particle": "", "family": "Picard", "given": "Franck", "non-dropping-particle": "", "parse-names": false, "suffix": ""}, {"dropping-particle": "", "family": "Kremer", "given": "Natacha", "non-dropping-particle": "", "parse-names": false, "s</vt:lpwstr>
  </property>
  <property fmtid="{D5CDD505-2E9C-101B-9397-08002B2CF9AE}" pid="538" name="Mendeley_Bookmark_DBMbNtNtrQ_13">
    <vt:lpwstr>uffix": ""}, {"dropping-particle": "", "family": "Vavre", "given": "Fabrice", "non-dropping-particle": "", "parse-names": false, "suffix": ""}, {"dropping-particle": "", "family": "Sagot", "given": "Marie France", "non-dropping-particle": "", "parse-names</vt:lpwstr>
  </property>
  <property fmtid="{D5CDD505-2E9C-101B-9397-08002B2CF9AE}" pid="539" name="Mendeley_Bookmark_DBMbNtNtrQ_14">
    <vt:lpwstr>": false, "suffix": ""}, {"dropping-particle": "", "family": "Lacroix", "given": "Vincent", "non-dropping-particle": "", "parse-names": false, "suffix": ""}], "container-title": "Nucleic Acids Research", "id": "ITEM-1", "issue": "19", "issued": {"date-par</vt:lpwstr>
  </property>
  <property fmtid="{D5CDD505-2E9C-101B-9397-08002B2CF9AE}" pid="540" name="Mendeley_Bookmark_DBMbNtNtrQ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541" name="Mendeley_Bookmark_DBMbNtNtrQ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542" name="Mendeley_Bookmark_DBMbNtNtrQ_17">
    <vt:lpwstr> &lt;i&gt;et al.&lt;/i&gt;, 2016)"}, "properties": {"noteIndex": 0}, "schema": "https://github.com/citation-style-language/schema/raw/master/csl-citation.json"}</vt:lpwstr>
  </property>
  <property fmtid="{D5CDD505-2E9C-101B-9397-08002B2CF9AE}" pid="543" name="Mendeley_Bookmark_DBMbNtNtrQ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544" name="Mendeley_Bookmark_DBMbNtNtrQ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545" name="Mendeley_Bookmark_DBMbNtNtrQ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546" name="Mendeley_Bookmark_DBMbNtNtrQ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547" name="Mendeley_Bookmark_DBMbNtNtrQ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548" name="Mendeley_Bookmark_DBMbNtNtrQ_7">
    <vt:lpwstr>00e8ne", "non-dropping-particle": "", "parse-names": false, "suffix": ""}, {"dropping-particle": "", "family": "Brinza", "given": "Lilia", "non-dropping-particle": "", "parse-names": false, "suffix": ""}, {"dropping-particle": "", "family": "Marchet", "gi</vt:lpwstr>
  </property>
  <property fmtid="{D5CDD505-2E9C-101B-9397-08002B2CF9AE}" pid="549" name="Mendeley_Bookmark_DBMbNtNtrQ_8">
    <vt:lpwstr>ven": "Camille", "non-dropping-particle": "", "parse-names": false, "suffix": ""}, {"dropping-particle": "", "family": "Kielbassa", "given": "Janice", "non-dropping-particle": "", "parse-names": false, "suffix": ""}, {"dropping-particle": "", "family": "B</vt:lpwstr>
  </property>
  <property fmtid="{D5CDD505-2E9C-101B-9397-08002B2CF9AE}" pid="550" name="Mendeley_Bookmark_DBMbNtNtrQ_9">
    <vt:lpwstr>astien", "given": "Sylv\u00e8re", "non-dropping-particle": "", "parse-names": false, "suffix": ""}, {"dropping-particle": "", "family": "Boutigny", "given": "Mathilde", "non-dropping-particle": "", "parse-names": false, "suffix": ""}, {"dropping-particle"</vt:lpwstr>
  </property>
  <property fmtid="{D5CDD505-2E9C-101B-9397-08002B2CF9AE}" pid="551" name="Mendeley_Bookmark_DDrLpwvMv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552" name="Mendeley_Bookmark_DDrLpwvMvG_10">
    <vt:lpwstr>": "Pombi", "given": "Marco", "non-dropping-particle": "", "parse-names": false, "suffix": ""}, {"dropping-particle": "", "family": "Caputo", "given": "Beniamino", "non-dropping-particle": "", "parse-names": false, "suffix": ""}, {"dropping-particle": "",</vt:lpwstr>
  </property>
  <property fmtid="{D5CDD505-2E9C-101B-9397-08002B2CF9AE}" pid="553" name="Mendeley_Bookmark_DDrLpwvMvG_11">
    <vt:lpwstr> "family": "Petrarca", "given": "Vincenzo", "non-dropping-particle": "", "parse-names": false, "suffix": ""}, {"dropping-particle": "", "family": "Torre", "given": "Alessandra", "non-dropping-particle": "della", "parse-names": false, "suffix": ""}, {"drop</vt:lpwstr>
  </property>
  <property fmtid="{D5CDD505-2E9C-101B-9397-08002B2CF9AE}" pid="554" name="Mendeley_Bookmark_DDrLpwvMvG_12">
    <vt:lpwstr>ping-particle": "", "family": "Besansky", "given": "Nora J.", "non-dropping-particle": "", "parse-names": false, "suffix": ""}], "container-title": "G3: Genes, Genomes, Genetics", "id": "ITEM-1", "issue": "10", "issued": {"date-parts": [["2019"]]}, "page"</vt:lpwstr>
  </property>
  <property fmtid="{D5CDD505-2E9C-101B-9397-08002B2CF9AE}" pid="555" name="Mendeley_Bookmark_DDrLpwvMv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556" name="Mendeley_Bookmark_DDrLpwvMv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557" name="Mendeley_Bookmark_DDrLpwvMvG_15">
    <vt:lpwstr>ema": "https://github.com/citation-style-language/schema/raw/master/csl-citation.json"}</vt:lpwstr>
  </property>
  <property fmtid="{D5CDD505-2E9C-101B-9397-08002B2CF9AE}" pid="558" name="Mendeley_Bookmark_DDrLpwvMv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559" name="Mendeley_Bookmark_DDrLpwvMv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560" name="Mendeley_Bookmark_DDrLpwvMv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561" name="Mendeley_Bookmark_DDrLpwvMv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562" name="Mendeley_Bookmark_DDrLpwvMv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563" name="Mendeley_Bookmark_DDrLpwvMv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564" name="Mendeley_Bookmark_DDrLpwvMv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565" name="Mendeley_Bookmark_DDrLpwvMvG_9">
    <vt:lpwstr>"given": "Rebecca R.", "non-dropping-particle": "", "parse-names": false, "suffix": ""}, {"dropping-particle": "", "family": "Redmond", "given": "Seth N.", "non-dropping-particle": "", "parse-names": false, "suffix": ""}, {"dropping-particle": "", "family</vt:lpwstr>
  </property>
  <property fmtid="{D5CDD505-2E9C-101B-9397-08002B2CF9AE}" pid="566" name="Mendeley_Bookmark_DNDxu9huPM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567" name="Mendeley_Bookmark_DNDxu9huPM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568" name="Mendeley_Bookmark_DNDxu9huPM_3">
    <vt:lpwstr>ate analysis of data from RNA-seq experiments.", "author": [{"dropping-particle": "", "family": "Pimentel", "given": "Harold", "non-dropping-particle": "", "parse-names": false, "suffix": ""}, {"dropping-particle": "", "family": "Bray", "given": "Nicolas </vt:lpwstr>
  </property>
  <property fmtid="{D5CDD505-2E9C-101B-9397-08002B2CF9AE}" pid="569" name="Mendeley_Bookmark_DNDxu9huPM_4">
    <vt:lpwstr>L.", "non-dropping-particle": "", "parse-names": false, "suffix": ""}, {"dropping-particle": "", "family": "Puente", "given": "Suzette", "non-dropping-particle": "", "parse-names": false, "suffix": ""}, {"dropping-particle": "", "family": "Melsted", "give</vt:lpwstr>
  </property>
  <property fmtid="{D5CDD505-2E9C-101B-9397-08002B2CF9AE}" pid="570" name="Mendeley_Bookmark_DNDxu9huPM_5">
    <vt:lpwstr>n": "P\u00e1ll", "non-dropping-particle": "", "parse-names": false, "suffix": ""}, {"dropping-particle": "", "family": "Pachter", "given": "Lior", "non-dropping-particle": "", "parse-names": false, "suffix": ""}], "container-title": "Nature Methods", "id"</vt:lpwstr>
  </property>
  <property fmtid="{D5CDD505-2E9C-101B-9397-08002B2CF9AE}" pid="571" name="Mendeley_Bookmark_DNDxu9huPM_6">
    <vt:lpwstr>: "ITEM-1", "issue": "7", "issued": {"date-parts": [["2017"]]}, "page": "687-690", "title": "Differential analysis of RNA-seq incorporating quantification uncertainty", "type": "article-journal", "volume": "14"}, "uris": ["http://www.mendeley.com/document</vt:lpwstr>
  </property>
  <property fmtid="{D5CDD505-2E9C-101B-9397-08002B2CF9AE}" pid="572" name="Mendeley_Bookmark_DNDxu9huPM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573" name="Mendeley_Bookmark_DNDxu9huPM_8">
    <vt:lpwstr>{"noteIndex": 0}, "schema": "https://github.com/citation-style-language/schema/raw/master/csl-citation.json"}</vt:lpwstr>
  </property>
  <property fmtid="{D5CDD505-2E9C-101B-9397-08002B2CF9AE}" pid="574" name="Mendeley_Bookmark_DTUiGBeprt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575" name="Mendeley_Bookmark_DTUiGBeprt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576" name="Mendeley_Bookmark_DTUiGBeprt_3">
    <vt:lpwstr>mily": "Garrison", "given": "Erik", "non-dropping-particle": "", "parse-names": false, "suffix": ""}, {"dropping-particle": "", "family": "Marth", "given": "Gabor", "non-dropping-particle": "", "parse-names": false, "suffix": ""}], "id": "ITEM-1", "issued</vt:lpwstr>
  </property>
  <property fmtid="{D5CDD505-2E9C-101B-9397-08002B2CF9AE}" pid="577" name="Mendeley_Bookmark_DTUiGBeprt_4">
    <vt:lpwstr>": {"date-parts": [["2012"]]}, "page": "1-9", "title": "Haplotype-based variant detection from short-read sequencing", "type": "article-journal"}, "uris": ["http://www.mendeley.com/documents/?uuid=3cb2db34-2831-48ac-a838-79379e2c5b08"]}], "mendeley": {"fo</vt:lpwstr>
  </property>
  <property fmtid="{D5CDD505-2E9C-101B-9397-08002B2CF9AE}" pid="578" name="Mendeley_Bookmark_DTUiGBeprt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579" name="Mendeley_Bookmark_DTUiGBeprt_6">
    <vt:lpwstr>/schema/raw/master/csl-citation.json"}</vt:lpwstr>
  </property>
  <property fmtid="{D5CDD505-2E9C-101B-9397-08002B2CF9AE}" pid="580" name="Mendeley_Bookmark_Dagoq141qg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581" name="Mendeley_Bookmark_Dagoq141qg_10">
    <vt:lpwstr>: "", "family": "Davies", "given": "Robert M.", "non-dropping-particle": "", "parse-names": false, "suffix": ""}, {"dropping-particle": "", "family": "Li", "given": "Heng", "non-dropping-particle": "", "parse-names": false, "suffix": ""}], "container-titl</vt:lpwstr>
  </property>
  <property fmtid="{D5CDD505-2E9C-101B-9397-08002B2CF9AE}" pid="582" name="Mendeley_Bookmark_Dagoq141qg_11">
    <vt:lpwstr>e": "GigaScience", "id": "ITEM-1", "issue": "2", "issued": {"date-parts": [["2021"]]}, "title": "Twelve years of SAMtools and BCFtools", "type": "article-journal", "volume": "10"}, "uris": ["http://www.mendeley.com/documents/?uuid=ff58baa3-6dab-4214-aab0-</vt:lpwstr>
  </property>
  <property fmtid="{D5CDD505-2E9C-101B-9397-08002B2CF9AE}" pid="583" name="Mendeley_Bookmark_Dagoq141qg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584" name="Mendeley_Bookmark_Dagoq141qg_13">
    <vt:lpwstr>//github.com/citation-style-language/schema/raw/master/csl-citation.json"}</vt:lpwstr>
  </property>
  <property fmtid="{D5CDD505-2E9C-101B-9397-08002B2CF9AE}" pid="585" name="Mendeley_Bookmark_Dagoq141qg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586" name="Mendeley_Bookmark_Dagoq141qg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587" name="Mendeley_Bookmark_Dagoq141qg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588" name="Mendeley_Bookmark_Dagoq141qg_5">
    <vt:lpwstr>tation are available from https://www.htslib.org.", "author": [{"dropping-particle": "", "family": "Danecek", "given": "Petr", "non-dropping-particle": "", "parse-names": false, "suffix": ""}, {"dropping-particle": "", "family": "Bonfield", "given": "Jame</vt:lpwstr>
  </property>
  <property fmtid="{D5CDD505-2E9C-101B-9397-08002B2CF9AE}" pid="589" name="Mendeley_Bookmark_Dagoq141qg_6">
    <vt:lpwstr>s K.", "non-dropping-particle": "", "parse-names": false, "suffix": ""}, {"dropping-particle": "", "family": "Liddle", "given": "Jennifer", "non-dropping-particle": "", "parse-names": false, "suffix": ""}, {"dropping-particle": "", "family": "Marshall", "</vt:lpwstr>
  </property>
  <property fmtid="{D5CDD505-2E9C-101B-9397-08002B2CF9AE}" pid="590" name="Mendeley_Bookmark_Dagoq141qg_7">
    <vt:lpwstr>given": "John", "non-dropping-particle": "", "parse-names": false, "suffix": ""}, {"dropping-particle": "", "family": "Ohan", "given": "Valeriu", "non-dropping-particle": "", "parse-names": false, "suffix": ""}, {"dropping-particle": "", "family": "Pollar</vt:lpwstr>
  </property>
  <property fmtid="{D5CDD505-2E9C-101B-9397-08002B2CF9AE}" pid="591" name="Mendeley_Bookmark_Dagoq141qg_8">
    <vt:lpwstr>d", "given": "Martin O.", "non-dropping-particle": "", "parse-names": false, "suffix": ""}, {"dropping-particle": "", "family": "Whitwham", "given": "Andrew", "non-dropping-particle": "", "parse-names": false, "suffix": ""}, {"dropping-particle": "", "fam</vt:lpwstr>
  </property>
  <property fmtid="{D5CDD505-2E9C-101B-9397-08002B2CF9AE}" pid="592" name="Mendeley_Bookmark_Dagoq141qg_9">
    <vt:lpwstr>ily": "Keane", "given": "Thomas", "non-dropping-particle": "", "parse-names": false, "suffix": ""}, {"dropping-particle": "", "family": "McCarthy", "given": "Shane A.", "non-dropping-particle": "", "parse-names": false, "suffix": ""}, {"dropping-particle"</vt:lpwstr>
  </property>
  <property fmtid="{D5CDD505-2E9C-101B-9397-08002B2CF9AE}" pid="593" name="Mendeley_Bookmark_Dj5OoVYn7X_1">
    <vt:lpwstr>ADDIN CSL_CITATION {"citationItems": [{"id": "ITEM-1", "itemData": {"DOI": "10.5281/zenodo.3935797", "URL": "%0A%0A10.5281/zenodo.3935797%0A%0A", "author": [{"dropping-particle": "", "family": "Miles", "given": "Alistair", "non-dropping-particle": "", "pa</vt:lpwstr>
  </property>
  <property fmtid="{D5CDD505-2E9C-101B-9397-08002B2CF9AE}" pid="594" name="Mendeley_Bookmark_Dj5OoVYn7X_2">
    <vt:lpwstr>rse-names": false, "suffix": ""}, {"dropping-particle": "", "family": "Harding", "given": "Nicholas J.", "non-dropping-particle": "", "parse-names": false, "suffix": ""}], "id": "ITEM-1", "issued": {"date-parts": [["2017"]]}, "title": "Scikit-allel", "typ</vt:lpwstr>
  </property>
  <property fmtid="{D5CDD505-2E9C-101B-9397-08002B2CF9AE}" pid="595" name="Mendeley_Bookmark_Dj5OoVYn7X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596" name="Mendeley_Bookmark_Dj5OoVYn7X_4">
    <vt:lpwstr>ion": "(Miles and Harding, 2017)"}, "properties": {"noteIndex": 0}, "schema": "https://github.com/citation-style-language/schema/raw/master/csl-citation.json"}</vt:lpwstr>
  </property>
  <property fmtid="{D5CDD505-2E9C-101B-9397-08002B2CF9AE}" pid="597" name="Mendeley_Bookmark_DjiAV2HtHp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98" name="Mendeley_Bookmark_DjiAV2HtHp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99" name="Mendeley_Bookmark_DjiAV2HtHp_11">
    <vt:lpwstr>m/citation-style-language/schema/raw/master/csl-citation.json"}</vt:lpwstr>
  </property>
  <property fmtid="{D5CDD505-2E9C-101B-9397-08002B2CF9AE}" pid="600" name="Mendeley_Bookmark_DjiAV2HtHp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601" name="Mendeley_Bookmark_DjiAV2HtHp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602" name="Mendeley_Bookmark_DjiAV2HtHp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603" name="Mendeley_Bookmark_DjiAV2HtHp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604" name="Mendeley_Bookmark_DjiAV2HtHp_6">
    <vt:lpwstr>ng-particle": "", "family": "Kim", "given": "Daehwan", "non-dropping-particle": "", "parse-names": false, "suffix": ""}, {"dropping-particle": "", "family": "Paggi", "given": "Joseph M.", "non-dropping-particle": "", "parse-names": false, "suffix": ""}, {</vt:lpwstr>
  </property>
  <property fmtid="{D5CDD505-2E9C-101B-9397-08002B2CF9AE}" pid="605" name="Mendeley_Bookmark_DjiAV2HtHp_7">
    <vt:lpwstr>"dropping-particle": "", "family": "Park", "given": "Chanhee", "non-dropping-particle": "", "parse-names": false, "suffix": ""}, {"dropping-particle": "", "family": "Bennett", "given": "Christopher", "non-dropping-particle": "", "parse-names": false, "suf</vt:lpwstr>
  </property>
  <property fmtid="{D5CDD505-2E9C-101B-9397-08002B2CF9AE}" pid="606" name="Mendeley_Bookmark_DjiAV2HtHp_8">
    <vt:lpwstr>fix": ""}, {"dropping-particle": "", "family": "Salzberg", "given": "Steven L.", "non-dropping-particle": "", "parse-names": false, "suffix": ""}], "container-title": "Nature Biotechnology", "id": "ITEM-1", "issue": "8", "issued": {"date-parts": [["2019"]</vt:lpwstr>
  </property>
  <property fmtid="{D5CDD505-2E9C-101B-9397-08002B2CF9AE}" pid="607" name="Mendeley_Bookmark_DjiAV2HtHp_9">
    <vt:lpwstr>]}, "page": "907-915", "publisher": "Springer US", "title": "Graph-based genome alignment and genotyping with HISAT2 and HISAT-genotype", "type": "article-journal", "volume": "37"}, "uris": ["http://www.mendeley.com/documents/?uuid=408dae0e-f05c-4721-b544</vt:lpwstr>
  </property>
  <property fmtid="{D5CDD505-2E9C-101B-9397-08002B2CF9AE}" pid="608" name="Mendeley_Bookmark_Dy2YByke4K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609" name="Mendeley_Bookmark_Dy2YByke4K_10">
    <vt:lpwstr> false, "suffix": ""}, {"dropping-particle": "", "family": "Assour", "given": "LA", "non-dropping-particle": "", "parse-names": false, "suffix": ""}, {"dropping-particle": "", "family": "Basseri", "given": "H", "non-dropping-particle": "", "parse-names": </vt:lpwstr>
  </property>
  <property fmtid="{D5CDD505-2E9C-101B-9397-08002B2CF9AE}" pid="610" name="Mendeley_Bookmark_Dy2YByke4K_11">
    <vt:lpwstr>false, "suffix": ""}, {"dropping-particle": "", "family": "Berlin", "given": "A", "non-dropping-particle": "", "parse-names": false, "suffix": ""}, {"dropping-particle": "", "family": "Birren", "given": "BW", "non-dropping-particle": "", "parse-names": fa</vt:lpwstr>
  </property>
  <property fmtid="{D5CDD505-2E9C-101B-9397-08002B2CF9AE}" pid="611" name="Mendeley_Bookmark_Dy2YByke4K_12">
    <vt:lpwstr>lse, "suffix": ""}, {"dropping-particle": "", "family": "Blandin", "given": "SA", "non-dropping-particle": "", "parse-names": false, "suffix": ""}, {"dropping-particle": "", "family": "Brockman", "given": "AI", "non-dropping-particle": "", "parse-names": </vt:lpwstr>
  </property>
  <property fmtid="{D5CDD505-2E9C-101B-9397-08002B2CF9AE}" pid="612" name="Mendeley_Bookmark_Dy2YByke4K_13">
    <vt:lpwstr>false, "suffix": ""}, {"dropping-particle": "", "family": "Burkot", "given": "TR", "non-dropping-particle": "", "parse-names": false, "suffix": ""}, {"dropping-particle": "", "family": "Burt", "given": "A", "non-dropping-particle": "", "parse-names": fals</vt:lpwstr>
  </property>
  <property fmtid="{D5CDD505-2E9C-101B-9397-08002B2CF9AE}" pid="613" name="Mendeley_Bookmark_Dy2YByke4K_14">
    <vt:lpwstr>e, "suffix": ""}, {"dropping-particle": "", "family": "Chan", "given": "CS", "non-dropping-particle": "", "parse-names": false, "suffix": ""}, {"dropping-particle": "", "family": "Chauve", "given": "C", "non-dropping-particle": "", "parse-names": false, "</vt:lpwstr>
  </property>
  <property fmtid="{D5CDD505-2E9C-101B-9397-08002B2CF9AE}" pid="614" name="Mendeley_Bookmark_Dy2YByke4K_15">
    <vt:lpwstr>suffix": ""}, {"dropping-particle": "", "family": "Chiu", "given": "JC", "non-dropping-particle": "", "parse-names": false, "suffix": ""}, {"dropping-particle": "", "family": "Christensen", "given": "M", "non-dropping-particle": "", "parse-names": false, </vt:lpwstr>
  </property>
  <property fmtid="{D5CDD505-2E9C-101B-9397-08002B2CF9AE}" pid="615" name="Mendeley_Bookmark_Dy2YByke4K_16">
    <vt:lpwstr>"suffix": ""}, {"dropping-particle": "", "family": "Costantini", "given": "C", "non-dropping-particle": "", "parse-names": false, "suffix": ""}, {"dropping-particle": "", "family": "Davidson", "given": "VLM", "non-dropping-particle": "", "parse-names": fa</vt:lpwstr>
  </property>
  <property fmtid="{D5CDD505-2E9C-101B-9397-08002B2CF9AE}" pid="616" name="Mendeley_Bookmark_Dy2YByke4K_17">
    <vt:lpwstr>lse, "suffix": ""}, {"dropping-particle": "", "family": "Deligianni", "given": "E", "non-dropping-particle": "", "parse-names": false, "suffix": ""}, {"dropping-particle": "", "family": "Dottorini", "given": "T", "non-dropping-particle": "", "parse-names"</vt:lpwstr>
  </property>
  <property fmtid="{D5CDD505-2E9C-101B-9397-08002B2CF9AE}" pid="617" name="Mendeley_Bookmark_Dy2YByke4K_18">
    <vt:lpwstr>: false, "suffix": ""}, {"dropping-particle": "", "family": "Dritsou", "given": "V", "non-dropping-particle": "", "parse-names": false, "suffix": ""}, {"dropping-particle": "", "family": "Gabriel", "given": "SB", "non-dropping-particle": "", "parse-names"</vt:lpwstr>
  </property>
  <property fmtid="{D5CDD505-2E9C-101B-9397-08002B2CF9AE}" pid="618" name="Mendeley_Bookmark_Dy2YByke4K_19">
    <vt:lpwstr>: false, "suffix": ""}, {"dropping-particle": "", "family": "Guelbeogo", "given": "WM", "non-dropping-particle": "", "parse-names": false, "suffix": ""}, {"dropping-particle": "", "family": "Hall", "given": "AB", "non-dropping-particle": "", "parse-names"</vt:lpwstr>
  </property>
  <property fmtid="{D5CDD505-2E9C-101B-9397-08002B2CF9AE}" pid="619" name="Mendeley_Bookmark_Dy2YByke4K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620" name="Mendeley_Bookmark_Dy2YByke4K_20">
    <vt:lpwstr>: false, "suffix": ""}, {"dropping-particle": "", "family": "Han", "given": "MV", "non-dropping-particle": "", "parse-names": false, "suffix": ""}, {"dropping-particle": "", "family": "Hlaing", "given": "T.", "non-dropping-particle": "", "parse-names": fa</vt:lpwstr>
  </property>
  <property fmtid="{D5CDD505-2E9C-101B-9397-08002B2CF9AE}" pid="621" name="Mendeley_Bookmark_Dy2YByke4K_21">
    <vt:lpwstr>lse, "suffix": ""}, {"dropping-particle": "", "family": "Hughes", "given": "DST", "non-dropping-particle": "", "parse-names": false, "suffix": ""}, {"dropping-particle": "", "family": "Jenkins", "given": "AM", "non-dropping-particle": "", "parse-names": f</vt:lpwstr>
  </property>
  <property fmtid="{D5CDD505-2E9C-101B-9397-08002B2CF9AE}" pid="622" name="Mendeley_Bookmark_Dy2YByke4K_22">
    <vt:lpwstr>alse, "suffix": ""}, {"dropping-particle": "", "family": "Jiang", "given": "X", "non-dropping-particle": "", "parse-names": false, "suffix": ""}, {"dropping-particle": "", "family": "Jungreis", "given": "I", "non-dropping-particle": "", "parse-names": fal</vt:lpwstr>
  </property>
  <property fmtid="{D5CDD505-2E9C-101B-9397-08002B2CF9AE}" pid="623" name="Mendeley_Bookmark_Dy2YByke4K_23">
    <vt:lpwstr>se, "suffix": ""}, {"dropping-particle": "", "family": "Kakani", "given": "EG", "non-dropping-particle": "", "parse-names": false, "suffix": ""}, {"dropping-particle": "", "family": "Kamali", "given": "M", "non-dropping-particle": "", "parse-names": false</vt:lpwstr>
  </property>
  <property fmtid="{D5CDD505-2E9C-101B-9397-08002B2CF9AE}" pid="624" name="Mendeley_Bookmark_Dy2YByke4K_24">
    <vt:lpwstr>, "suffix": ""}, {"dropping-particle": "", "family": "Kemppainen", "given": "P", "non-dropping-particle": "", "parse-names": false, "suffix": ""}, {"dropping-particle": "", "family": "Kennedy", "given": "RC", "non-dropping-particle": "", "parse-names": fa</vt:lpwstr>
  </property>
  <property fmtid="{D5CDD505-2E9C-101B-9397-08002B2CF9AE}" pid="625" name="Mendeley_Bookmark_Dy2YByke4K_25">
    <vt:lpwstr>lse, "suffix": ""}, {"dropping-particle": "", "family": "Kirmitzoglou", "given": "IK", "non-dropping-particle": "", "parse-names": false, "suffix": ""}, {"dropping-particle": "", "family": "Koekemoer", "given": "LL", "non-dropping-particle": "", "parse-na</vt:lpwstr>
  </property>
  <property fmtid="{D5CDD505-2E9C-101B-9397-08002B2CF9AE}" pid="626" name="Mendeley_Bookmark_Dy2YByke4K_26">
    <vt:lpwstr>mes": false, "suffix": ""}, {"dropping-particle": "", "family": "Laban", "given": "N", "non-dropping-particle": "", "parse-names": false, "suffix": ""}, {"dropping-particle": "", "family": "Langridge", "given": "N", "non-dropping-particle": "", "parse-nam</vt:lpwstr>
  </property>
  <property fmtid="{D5CDD505-2E9C-101B-9397-08002B2CF9AE}" pid="627" name="Mendeley_Bookmark_Dy2YByke4K_27">
    <vt:lpwstr>es": false, "suffix": ""}, {"dropping-particle": "", "family": "Lawniczak", "given": "MKN", "non-dropping-particle": "", "parse-names": false, "suffix": ""}, {"dropping-particle": "", "family": "Lirakis", "given": "M", "non-dropping-particle": "", "parse-</vt:lpwstr>
  </property>
  <property fmtid="{D5CDD505-2E9C-101B-9397-08002B2CF9AE}" pid="628" name="Mendeley_Bookmark_Dy2YByke4K_28">
    <vt:lpwstr>names": false, "suffix": ""}, {"dropping-particle": "", "family": "Lobo", "given": "NF", "non-dropping-particle": "", "parse-names": false, "suffix": ""}, {"dropping-particle": "", "family": "Lowy", "given": "E", "non-dropping-particle": "", "parse-names"</vt:lpwstr>
  </property>
  <property fmtid="{D5CDD505-2E9C-101B-9397-08002B2CF9AE}" pid="629" name="Mendeley_Bookmark_Dy2YByke4K_29">
    <vt:lpwstr>: false, "suffix": ""}, {"dropping-particle": "", "family": "MacCallum", "given": "RM", "non-dropping-particle": "", "parse-names": false, "suffix": ""}, {"dropping-particle": "", "family": "Mao", "given": "C", "non-dropping-particle": "", "parse-names": </vt:lpwstr>
  </property>
  <property fmtid="{D5CDD505-2E9C-101B-9397-08002B2CF9AE}" pid="630" name="Mendeley_Bookmark_Dy2YByke4K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631" name="Mendeley_Bookmark_Dy2YByke4K_30">
    <vt:lpwstr>false, "suffix": ""}, {"dropping-particle": "", "family": "Maslen", "given": "G", "non-dropping-particle": "", "parse-names": false, "suffix": ""}, {"dropping-particle": "", "family": "Mbogo", "given": "C", "non-dropping-particle": "", "parse-names": fals</vt:lpwstr>
  </property>
  <property fmtid="{D5CDD505-2E9C-101B-9397-08002B2CF9AE}" pid="632" name="Mendeley_Bookmark_Dy2YByke4K_31">
    <vt:lpwstr>e, "suffix": ""}, {"dropping-particle": "", "family": "McCarthy", "given": "J", "non-dropping-particle": "", "parse-names": false, "suffix": ""}, {"dropping-particle": "", "family": "Michel", "given": "K", "non-dropping-particle": "", "parse-names": false</vt:lpwstr>
  </property>
  <property fmtid="{D5CDD505-2E9C-101B-9397-08002B2CF9AE}" pid="633" name="Mendeley_Bookmark_Dy2YByke4K_32">
    <vt:lpwstr>, "suffix": ""}, {"dropping-particle": "", "family": "Mitchell", "given": "SN", "non-dropping-particle": "", "parse-names": false, "suffix": ""}, {"dropping-particle": "", "family": "Moore", "given": "W", "non-dropping-particle": "", "parse-names": false,</vt:lpwstr>
  </property>
  <property fmtid="{D5CDD505-2E9C-101B-9397-08002B2CF9AE}" pid="634" name="Mendeley_Bookmark_Dy2YByke4K_33">
    <vt:lpwstr> "suffix": ""}, {"dropping-particle": "", "family": "Murphy", "given": "KA", "non-dropping-particle": "", "parse-names": false, "suffix": ""}, {"dropping-particle": "", "family": "Naumenko", "given": "AN", "non-dropping-particle": "", "parse-names": false</vt:lpwstr>
  </property>
  <property fmtid="{D5CDD505-2E9C-101B-9397-08002B2CF9AE}" pid="635" name="Mendeley_Bookmark_Dy2YByke4K_34">
    <vt:lpwstr>, "suffix": ""}, {"dropping-particle": "", "family": "Nolan", "given": "T", "non-dropping-particle": "", "parse-names": false, "suffix": ""}, {"dropping-particle": "", "family": "Novoa", "given": "EM", "non-dropping-particle": "", "parse-names": false, "s</vt:lpwstr>
  </property>
  <property fmtid="{D5CDD505-2E9C-101B-9397-08002B2CF9AE}" pid="636" name="Mendeley_Bookmark_Dy2YByke4K_35">
    <vt:lpwstr>uffix": ""}, {"dropping-particle": "", "family": "O'Loughlin", "given": "S", "non-dropping-particle": "", "parse-names": false, "suffix": ""}, {"dropping-particle": "", "family": "Oringanje", "given": "C", "non-dropping-particle": "", "parse-names": false</vt:lpwstr>
  </property>
  <property fmtid="{D5CDD505-2E9C-101B-9397-08002B2CF9AE}" pid="637" name="Mendeley_Bookmark_Dy2YByke4K_36">
    <vt:lpwstr>, "suffix": ""}, {"dropping-particle": "", "family": "Oshaghi", "given": "MA", "non-dropping-particle": "", "parse-names": false, "suffix": ""}, {"dropping-particle": "", "family": "Pakpour", "given": "N", "non-dropping-particle": "", "parse-names": false</vt:lpwstr>
  </property>
  <property fmtid="{D5CDD505-2E9C-101B-9397-08002B2CF9AE}" pid="638" name="Mendeley_Bookmark_Dy2YByke4K_37">
    <vt:lpwstr>, "suffix": ""}, {"dropping-particle": "", "family": "Papathanos", "given": "PA", "non-dropping-particle": "", "parse-names": false, "suffix": ""}, {"dropping-particle": "", "family": "Peery", "given": "AN", "non-dropping-particle": "", "parse-names": fal</vt:lpwstr>
  </property>
  <property fmtid="{D5CDD505-2E9C-101B-9397-08002B2CF9AE}" pid="639" name="Mendeley_Bookmark_Dy2YByke4K_38">
    <vt:lpwstr>se, "suffix": ""}, {"dropping-particle": "", "family": "Povelones", "given": "M", "non-dropping-particle": "", "parse-names": false, "suffix": ""}, {"dropping-particle": "", "family": "Prakash", "given": "A", "non-dropping-particle": "", "parse-names": fa</vt:lpwstr>
  </property>
  <property fmtid="{D5CDD505-2E9C-101B-9397-08002B2CF9AE}" pid="640" name="Mendeley_Bookmark_Dy2YByke4K_39">
    <vt:lpwstr>lse, "suffix": ""}, {"dropping-particle": "", "family": "Price", "given": "DP", "non-dropping-particle": "", "parse-names": false, "suffix": ""}, {"dropping-particle": "", "family": "Rajaraman", "given": "A", "non-dropping-particle": "", "parse-names": fa</vt:lpwstr>
  </property>
  <property fmtid="{D5CDD505-2E9C-101B-9397-08002B2CF9AE}" pid="641" name="Mendeley_Bookmark_Dy2YByke4K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642" name="Mendeley_Bookmark_Dy2YByke4K_40">
    <vt:lpwstr>lse, "suffix": ""}, {"dropping-particle": "", "family": "Reimer", "given": "LJ", "non-dropping-particle": "", "parse-names": false, "suffix": ""}, {"dropping-particle": "", "family": "Rinker", "given": "DC", "non-dropping-particle": "", "parse-names": fal</vt:lpwstr>
  </property>
  <property fmtid="{D5CDD505-2E9C-101B-9397-08002B2CF9AE}" pid="643" name="Mendeley_Bookmark_Dy2YByke4K_41">
    <vt:lpwstr>se, "suffix": ""}, {"dropping-particle": "", "family": "Rokas", "given": "A", "non-dropping-particle": "", "parse-names": false, "suffix": ""}, {"dropping-particle": "", "family": "Russell", "given": "TL", "non-dropping-particle": "", "parse-names": false</vt:lpwstr>
  </property>
  <property fmtid="{D5CDD505-2E9C-101B-9397-08002B2CF9AE}" pid="644" name="Mendeley_Bookmark_Dy2YByke4K_42">
    <vt:lpwstr>, "suffix": ""}, {"dropping-particle": "", "family": "Sagnon", "given": "N", "non-dropping-particle": "", "parse-names": false, "suffix": ""}, {"dropping-particle": "", "family": "Sharakhova", "given": "MV", "non-dropping-particle": "", "parse-names": fal</vt:lpwstr>
  </property>
  <property fmtid="{D5CDD505-2E9C-101B-9397-08002B2CF9AE}" pid="645" name="Mendeley_Bookmark_Dy2YByke4K_43">
    <vt:lpwstr>se, "suffix": ""}, {"dropping-particle": "", "family": "Shea", "given": "T", "non-dropping-particle": "", "parse-names": false, "suffix": ""}, {"dropping-particle": "", "family": "Simao", "given": "F", "non-dropping-particle": "", "parse-names": false, "s</vt:lpwstr>
  </property>
  <property fmtid="{D5CDD505-2E9C-101B-9397-08002B2CF9AE}" pid="646" name="Mendeley_Bookmark_Dy2YByke4K_44">
    <vt:lpwstr>uffix": ""}, {"dropping-particle": "", "family": "Simard", "given": "F", "non-dropping-particle": "", "parse-names": false, "suffix": ""}, {"dropping-particle": "", "family": "Slotman", "given": "MA", "non-dropping-particle": "", "parse-names": false, "su</vt:lpwstr>
  </property>
  <property fmtid="{D5CDD505-2E9C-101B-9397-08002B2CF9AE}" pid="647" name="Mendeley_Bookmark_Dy2YByke4K_45">
    <vt:lpwstr>ffix": ""}, {"dropping-particle": "", "family": "Somboon", "given": "P", "non-dropping-particle": "", "parse-names": false, "suffix": ""}, {"dropping-particle": "", "family": "Stegniy", "given": "V", "non-dropping-particle": "", "parse-names": false, "suf</vt:lpwstr>
  </property>
  <property fmtid="{D5CDD505-2E9C-101B-9397-08002B2CF9AE}" pid="648" name="Mendeley_Bookmark_Dy2YByke4K_46">
    <vt:lpwstr>fix": ""}, {"dropping-particle": "", "family": "Struchiner", "given": "CJ", "non-dropping-particle": "", "parse-names": false, "suffix": ""}, {"dropping-particle": "", "family": "Thomas", "given": "GWC", "non-dropping-particle": "", "parse-names": false, </vt:lpwstr>
  </property>
  <property fmtid="{D5CDD505-2E9C-101B-9397-08002B2CF9AE}" pid="649" name="Mendeley_Bookmark_Dy2YByke4K_47">
    <vt:lpwstr>"suffix": ""}, {"dropping-particle": "", "family": "Tojo", "given": "M", "non-dropping-particle": "", "parse-names": false, "suffix": ""}, {"dropping-particle": "", "family": "Topalis", "given": "P", "non-dropping-particle": "", "parse-names": false, "suf</vt:lpwstr>
  </property>
  <property fmtid="{D5CDD505-2E9C-101B-9397-08002B2CF9AE}" pid="650" name="Mendeley_Bookmark_Dy2YByke4K_48">
    <vt:lpwstr>fix": ""}, {"dropping-particle": "", "family": "Tubio", "given": "JMC", "non-dropping-particle": "", "parse-names": false, "suffix": ""}, {"dropping-particle": "", "family": "Unger", "given": "MF", "non-dropping-particle": "", "parse-names": false, "suffi</vt:lpwstr>
  </property>
  <property fmtid="{D5CDD505-2E9C-101B-9397-08002B2CF9AE}" pid="651" name="Mendeley_Bookmark_Dy2YByke4K_49">
    <vt:lpwstr>x": ""}, {"dropping-particle": "", "family": "Vontas", "given": "J", "non-dropping-particle": "", "parse-names": false, "suffix": ""}, {"dropping-particle": "", "family": "Walton", "given": "C", "non-dropping-particle": "", "parse-names": false, "suffix":</vt:lpwstr>
  </property>
  <property fmtid="{D5CDD505-2E9C-101B-9397-08002B2CF9AE}" pid="652" name="Mendeley_Bookmark_Dy2YByke4K_5">
    <vt:lpwstr>ry hosts.", "author": [{"dropping-particle": "", "family": "Neafsey", "given": "DE", "non-dropping-particle": "", "parse-names": false, "suffix": ""}, {"dropping-particle": "", "family": "Waterhouse", "given": "RM", "non-dropping-particle": "", "parse-nam</vt:lpwstr>
  </property>
  <property fmtid="{D5CDD505-2E9C-101B-9397-08002B2CF9AE}" pid="653" name="Mendeley_Bookmark_Dy2YByke4K_50">
    <vt:lpwstr> ""}, {"dropping-particle": "", "family": "Wilding", "given": "CS", "non-dropping-particle": "", "parse-names": false, "suffix": ""}, {"dropping-particle": "", "family": "Willis", "given": "JH", "non-dropping-particle": "", "parse-names": false, "suffix":</vt:lpwstr>
  </property>
  <property fmtid="{D5CDD505-2E9C-101B-9397-08002B2CF9AE}" pid="654" name="Mendeley_Bookmark_Dy2YByke4K_51">
    <vt:lpwstr> ""}, {"dropping-particle": "", "family": "Wu", "given": "Y-C", "non-dropping-particle": "", "parse-names": false, "suffix": ""}, {"dropping-particle": "", "family": "Yan", "given": "G", "non-dropping-particle": "", "parse-names": false, "suffix": ""}, {"</vt:lpwstr>
  </property>
  <property fmtid="{D5CDD505-2E9C-101B-9397-08002B2CF9AE}" pid="655" name="Mendeley_Bookmark_Dy2YByke4K_52">
    <vt:lpwstr>dropping-particle": "", "family": "Zdobnov", "given": "EM", "non-dropping-particle": "", "parse-names": false, "suffix": ""}, {"dropping-particle": "", "family": "Zhou", "given": "X", "non-dropping-particle": "", "parse-names": false, "suffix": ""}, {"dro</vt:lpwstr>
  </property>
  <property fmtid="{D5CDD505-2E9C-101B-9397-08002B2CF9AE}" pid="656" name="Mendeley_Bookmark_Dy2YByke4K_53">
    <vt:lpwstr>pping-particle": "", "family": "Catteruccia", "given": "F", "non-dropping-particle": "", "parse-names": false, "suffix": ""}, {"dropping-particle": "", "family": "Christophides", "given": "GK", "non-dropping-particle": "", "parse-names": false, "suffix": </vt:lpwstr>
  </property>
  <property fmtid="{D5CDD505-2E9C-101B-9397-08002B2CF9AE}" pid="657" name="Mendeley_Bookmark_Dy2YByke4K_54">
    <vt:lpwstr>""}, {"dropping-particle": "", "family": "Collins", "given": "FH", "non-dropping-particle": "", "parse-names": false, "suffix": ""}, {"dropping-particle": "", "family": "Cornman", "given": "RS", "non-dropping-particle": "", "parse-names": false, "suffix":</vt:lpwstr>
  </property>
  <property fmtid="{D5CDD505-2E9C-101B-9397-08002B2CF9AE}" pid="658" name="Mendeley_Bookmark_Dy2YByke4K_55">
    <vt:lpwstr> ""}, {"dropping-particle": "", "family": "Crisanti", "given": "A", "non-dropping-particle": "", "parse-names": false, "suffix": ""}, {"dropping-particle": "", "family": "Donnelly", "given": "MJ", "non-dropping-particle": "", "parse-names": false, "suffix</vt:lpwstr>
  </property>
  <property fmtid="{D5CDD505-2E9C-101B-9397-08002B2CF9AE}" pid="659" name="Mendeley_Bookmark_Dy2YByke4K_56">
    <vt:lpwstr>": ""}, {"dropping-particle": "", "family": "Emrich", "given": "SJ", "non-dropping-particle": "", "parse-names": false, "suffix": ""}, {"dropping-particle": "", "family": "Fontaine", "given": "MC", "non-dropping-particle": "", "parse-names": false, "suffi</vt:lpwstr>
  </property>
  <property fmtid="{D5CDD505-2E9C-101B-9397-08002B2CF9AE}" pid="660" name="Mendeley_Bookmark_Dy2YByke4K_57">
    <vt:lpwstr>x": ""}, {"dropping-particle": "", "family": "Gelbart", "given": "W", "non-dropping-particle": "", "parse-names": false, "suffix": ""}, {"dropping-particle": "", "family": "Hahn", "given": "MW", "non-dropping-particle": "", "parse-names": false, "suffix":</vt:lpwstr>
  </property>
  <property fmtid="{D5CDD505-2E9C-101B-9397-08002B2CF9AE}" pid="661" name="Mendeley_Bookmark_Dy2YByke4K_58">
    <vt:lpwstr> ""}, {"dropping-particle": "", "family": "Hansen", "given": "IA", "non-dropping-particle": "", "parse-names": false, "suffix": ""}, {"dropping-particle": "", "family": "Howell", "given": "PI", "non-dropping-particle": "", "parse-names": false, "suffix": </vt:lpwstr>
  </property>
  <property fmtid="{D5CDD505-2E9C-101B-9397-08002B2CF9AE}" pid="662" name="Mendeley_Bookmark_Dy2YByke4K_59">
    <vt:lpwstr>""}, {"dropping-particle": "", "family": "Kafatos", "given": "FC", "non-dropping-particle": "", "parse-names": false, "suffix": ""}, {"dropping-particle": "", "family": "Kellis", "given": "M", "non-dropping-particle": "", "parse-names": false, "suffix": "</vt:lpwstr>
  </property>
  <property fmtid="{D5CDD505-2E9C-101B-9397-08002B2CF9AE}" pid="663" name="Mendeley_Bookmark_Dy2YByke4K_6">
    <vt:lpwstr>es": false, "suffix": ""}, {"dropping-particle": "", "family": "Abai", "given": "MR", "non-dropping-particle": "", "parse-names": false, "suffix": ""}, {"dropping-particle": "", "family": "Aganezov", "given": "SS", "non-dropping-particle": "", "parse-name</vt:lpwstr>
  </property>
  <property fmtid="{D5CDD505-2E9C-101B-9397-08002B2CF9AE}" pid="664" name="Mendeley_Bookmark_Dy2YByke4K_60">
    <vt:lpwstr>"}, {"dropping-particle": "", "family": "Lawson", "given": "D", "non-dropping-particle": "", "parse-names": false, "suffix": ""}, {"dropping-particle": "", "family": "Louis", "given": "C", "non-dropping-particle": "", "parse-names": false, "suffix": ""}, </vt:lpwstr>
  </property>
  <property fmtid="{D5CDD505-2E9C-101B-9397-08002B2CF9AE}" pid="665" name="Mendeley_Bookmark_Dy2YByke4K_61">
    <vt:lpwstr>{"dropping-particle": "", "family": "Luckhart", "given": "S", "non-dropping-particle": "", "parse-names": false, "suffix": ""}, {"dropping-particle": "", "family": "Muskavitch", "given": "MAT", "non-dropping-particle": "", "parse-names": false, "suffix": </vt:lpwstr>
  </property>
  <property fmtid="{D5CDD505-2E9C-101B-9397-08002B2CF9AE}" pid="666" name="Mendeley_Bookmark_Dy2YByke4K_62">
    <vt:lpwstr>""}, {"dropping-particle": "", "family": "Ribeiro", "given": "JM", "non-dropping-particle": "", "parse-names": false, "suffix": ""}, {"dropping-particle": "", "family": "Riehle", "given": "MA", "non-dropping-particle": "", "parse-names": false, "suffix": </vt:lpwstr>
  </property>
  <property fmtid="{D5CDD505-2E9C-101B-9397-08002B2CF9AE}" pid="667" name="Mendeley_Bookmark_Dy2YByke4K_63">
    <vt:lpwstr>""}, {"dropping-particle": "", "family": "Sharakhov", "given": "IV", "non-dropping-particle": "", "parse-names": false, "suffix": ""}, {"dropping-particle": "", "family": "Tu", "given": "Z", "non-dropping-particle": "", "parse-names": false, "suffix": ""}</vt:lpwstr>
  </property>
  <property fmtid="{D5CDD505-2E9C-101B-9397-08002B2CF9AE}" pid="668" name="Mendeley_Bookmark_Dy2YByke4K_64">
    <vt:lpwstr>, {"dropping-particle": "", "family": "Zwiebel", "given": "LJ", "non-dropping-particle": "", "parse-names": false, "suffix": ""}, {"dropping-particle": "", "family": "Besansky", "given": "NJ", "non-dropping-particle": "", "parse-names": false, "suffix": "</vt:lpwstr>
  </property>
  <property fmtid="{D5CDD505-2E9C-101B-9397-08002B2CF9AE}" pid="669" name="Mendeley_Bookmark_Dy2YByke4K_65">
    <vt:lpwstr>"}], "container-title": "Science", "id": "ITEM-1", "issue": "6217", "issued": {"date-parts": [["2015"]]}, "page": "1258522-1258522", "title": "Highly evolvable malaria vectors: the genomes of 16 Anopheles mosquitoes", "type": "article-journal", "volume": </vt:lpwstr>
  </property>
  <property fmtid="{D5CDD505-2E9C-101B-9397-08002B2CF9AE}" pid="670" name="Mendeley_Bookmark_Dy2YByke4K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671" name="Mendeley_Bookmark_Dy2YByke4K_67">
    <vt:lpwstr>(Neafsey &lt;i&gt;et al.&lt;/i&gt;, 2015)"}, "properties": {"noteIndex": 0}, "schema": "https://github.com/citation-style-language/schema/raw/master/csl-citation.json"}</vt:lpwstr>
  </property>
  <property fmtid="{D5CDD505-2E9C-101B-9397-08002B2CF9AE}" pid="672" name="Mendeley_Bookmark_Dy2YByke4K_7">
    <vt:lpwstr>s": false, "suffix": ""}, {"dropping-particle": "", "family": "Alekseyev", "given": "MA", "non-dropping-particle": "", "parse-names": false, "suffix": ""}, {"dropping-particle": "", "family": "Allen", "given": "JE", "non-dropping-particle": "", "parse-nam</vt:lpwstr>
  </property>
  <property fmtid="{D5CDD505-2E9C-101B-9397-08002B2CF9AE}" pid="673" name="Mendeley_Bookmark_Dy2YByke4K_8">
    <vt:lpwstr>es": false, "suffix": ""}, {"dropping-particle": "", "family": "Amon", "given": "J", "non-dropping-particle": "", "parse-names": false, "suffix": ""}, {"dropping-particle": "", "family": "Arca", "given": "B", "non-dropping-particle": "", "parse-names": fa</vt:lpwstr>
  </property>
  <property fmtid="{D5CDD505-2E9C-101B-9397-08002B2CF9AE}" pid="674" name="Mendeley_Bookmark_Dy2YByke4K_9">
    <vt:lpwstr>lse, "suffix": ""}, {"dropping-particle": "", "family": "Arensburger", "given": "P", "non-dropping-particle": "", "parse-names": false, "suffix": ""}, {"dropping-particle": "", "family": "Artemov", "given": "G", "non-dropping-particle": "", "parse-names":</vt:lpwstr>
  </property>
  <property fmtid="{D5CDD505-2E9C-101B-9397-08002B2CF9AE}" pid="675" name="Mendeley_Bookmark_EXmPs8P93h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676" name="Mendeley_Bookmark_EXmPs8P93h_10">
    <vt:lpwstr>ames": false, "suffix": ""}, {"dropping-particle": "", "family": "Vontas", "given": "John", "non-dropping-particle": "", "parse-names": false, "suffix": ""}, {"dropping-particle": "", "family": "Ranson", "given": "Hilary", "non-dropping-particle": "", "pa</vt:lpwstr>
  </property>
  <property fmtid="{D5CDD505-2E9C-101B-9397-08002B2CF9AE}" pid="677" name="Mendeley_Bookmark_EXmPs8P93h_11">
    <vt:lpwstr>rse-names": false, "suffix": ""}], "container-title": "Nature", "id": "ITEM-1", "issue": "7790", "issued": {"date-parts": [["2020"]]}, "page": "376-380", "publisher": "Springer US", "title": "A sensory appendage protein protects malaria vectors from pyret</vt:lpwstr>
  </property>
  <property fmtid="{D5CDD505-2E9C-101B-9397-08002B2CF9AE}" pid="678" name="Mendeley_Bookmark_EXmPs8P93h_12">
    <vt:lpwstr>hroids", "type": "article-journal", "volume": "577"}, "uris": ["http://www.mendeley.com/documents/?uuid=183fb8e3-7b73-4de4-8a5e-6927d2a756dd"]}], "mendeley": {"formattedCitation": "(Ingham &lt;i&gt;et al.&lt;/i&gt;, 2020)", "manualFormatting": "(Ingham et al., 2020).</vt:lpwstr>
  </property>
  <property fmtid="{D5CDD505-2E9C-101B-9397-08002B2CF9AE}" pid="679" name="Mendeley_Bookmark_EXmPs8P93h_13">
    <vt:lpwstr>", "plainTextFormattedCitation": "(Ingham et al., 2020)", "previouslyFormattedCitation": "(Ingham &lt;i&gt;et al.&lt;/i&gt;, 2020)"}, "properties": {"noteIndex": 0}, "schema": "https://github.com/citation-style-language/schema/raw/master/csl-citation.json"}</vt:lpwstr>
  </property>
  <property fmtid="{D5CDD505-2E9C-101B-9397-08002B2CF9AE}" pid="680" name="Mendeley_Bookmark_EXmPs8P93h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681" name="Mendeley_Bookmark_EXmPs8P93h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682" name="Mendeley_Bookmark_EXmPs8P93h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683" name="Mendeley_Bookmark_EXmPs8P93h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684" name="Mendeley_Bookmark_EXmPs8P93h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685" name="Mendeley_Bookmark_EXmPs8P93h_7">
    <vt:lpwstr>ing-particle": "", "family": "Ingham", "given": "Victoria A.", "non-dropping-particle": "", "parse-names": false, "suffix": ""}, {"dropping-particle": "", "family": "Anthousi", "given": "Amalia", "non-dropping-particle": "", "parse-names": false, "suffix"</vt:lpwstr>
  </property>
  <property fmtid="{D5CDD505-2E9C-101B-9397-08002B2CF9AE}" pid="686" name="Mendeley_Bookmark_EXmPs8P93h_8">
    <vt:lpwstr>: ""}, {"dropping-particle": "", "family": "Douris", "given": "Vassilis", "non-dropping-particle": "", "parse-names": false, "suffix": ""}, {"dropping-particle": "", "family": "Harding", "given": "Nicholas J.", "non-dropping-particle": "", "parse-names": </vt:lpwstr>
  </property>
  <property fmtid="{D5CDD505-2E9C-101B-9397-08002B2CF9AE}" pid="687" name="Mendeley_Bookmark_EXmPs8P93h_9">
    <vt:lpwstr>false, "suffix": ""}, {"dropping-particle": "", "family": "Lycett", "given": "Gareth", "non-dropping-particle": "", "parse-names": false, "suffix": ""}, {"dropping-particle": "", "family": "Morris", "given": "Marion", "non-dropping-particle": "", "parse-n</vt:lpwstr>
  </property>
  <property fmtid="{D5CDD505-2E9C-101B-9397-08002B2CF9AE}" pid="688" name="Mendeley_Bookmark_F84eF3IR2k_1">
    <vt:lpwstr>ADDIN CSL_CITATION {"citationItems": [{"id": "ITEM-1", "itemData": {"author": [{"dropping-particle": "", "family": "Garrison", "given": "Erik", "non-dropping-particle": "", "parse-names": false, "suffix": ""}, {"dropping-particle": "", "family": "Kronenbe</vt:lpwstr>
  </property>
  <property fmtid="{D5CDD505-2E9C-101B-9397-08002B2CF9AE}" pid="689" name="Mendeley_Bookmark_F84eF3IR2k_2">
    <vt:lpwstr>rg", "given": "Zev N", "non-dropping-particle": "", "parse-names": false, "suffix": ""}, {"dropping-particle": "", "family": "Dawson", "given": "Eric T", "non-dropping-particle": "", "parse-names": false, "suffix": ""}, {"dropping-particle": "", "family":</vt:lpwstr>
  </property>
  <property fmtid="{D5CDD505-2E9C-101B-9397-08002B2CF9AE}" pid="690" name="Mendeley_Bookmark_F84eF3IR2k_3">
    <vt:lpwstr> "Pedersen", "given": "Brent S", "non-dropping-particle": "", "parse-names": false, "suffix": ""}], "id": "ITEM-1", "issued": {"date-parts": [["2021"]]}, "page": "1-15", "title": "Vcflib and tools for processing the VCF variant call format Author summary"</vt:lpwstr>
  </property>
  <property fmtid="{D5CDD505-2E9C-101B-9397-08002B2CF9AE}" pid="691" name="Mendeley_Bookmark_F84eF3IR2k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692" name="Mendeley_Bookmark_F84eF3IR2k_5">
    <vt:lpwstr>slyFormattedCitation": "(Garrison &lt;i&gt;et al.&lt;/i&gt;, 2021)"}, "properties": {"noteIndex": 0}, "schema": "https://github.com/citation-style-language/schema/raw/master/csl-citation.json"}</vt:lpwstr>
  </property>
  <property fmtid="{D5CDD505-2E9C-101B-9397-08002B2CF9AE}" pid="693" name="Mendeley_Bookmark_GEULwdq3P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694" name="Mendeley_Bookmark_GEULwdq3PZ_10">
    <vt:lpwstr>ven": "Nicolas", "non-dropping-particle": "", "parse-names": false, "suffix": ""}, {"dropping-particle": "", "family": "Korneliussen", "given": "Thorfinn Sand", "non-dropping-particle": "", "parse-names": false, "suffix": ""}, {"dropping-particle": "", "f</vt:lpwstr>
  </property>
  <property fmtid="{D5CDD505-2E9C-101B-9397-08002B2CF9AE}" pid="695" name="Mendeley_Bookmark_GEULwdq3PZ_11">
    <vt:lpwstr>amily": "Zheng", "given": "Hancheng", "non-dropping-particle": "", "parse-names": false, "suffix": ""}, {"dropping-particle": "", "family": "Liu", "given": "Tao", "non-dropping-particle": "", "parse-names": false, "suffix": ""}, {"dropping-particle": "", </vt:lpwstr>
  </property>
  <property fmtid="{D5CDD505-2E9C-101B-9397-08002B2CF9AE}" pid="696" name="Mendeley_Bookmark_GEULwdq3PZ_12">
    <vt:lpwstr>"family": "He", "given": "Weiming", "non-dropping-particle": "", "parse-names": false, "suffix": ""}, {"dropping-particle": "", "family": "Li", "given": "Kui", "non-dropping-particle": "", "parse-names": false, "suffix": ""}, {"dropping-particle": "", "fa</vt:lpwstr>
  </property>
  <property fmtid="{D5CDD505-2E9C-101B-9397-08002B2CF9AE}" pid="697" name="Mendeley_Bookmark_GEULwdq3PZ_13">
    <vt:lpwstr>mily": "Luo", "given": "Ruibang", "non-dropping-particle": "", "parse-names": false, "suffix": ""}, {"dropping-particle": "", "family": "Nie", "given": "Xifang", "non-dropping-particle": "", "parse-names": false, "suffix": ""}, {"dropping-particle": "", "</vt:lpwstr>
  </property>
  <property fmtid="{D5CDD505-2E9C-101B-9397-08002B2CF9AE}" pid="698" name="Mendeley_Bookmark_GEULwdq3PZ_14">
    <vt:lpwstr>family": "Wu", "given": "Honglong", "non-dropping-particle": "", "parse-names": false, "suffix": ""}, {"dropping-particle": "", "family": "Zhao", "given": "Meiru", "non-dropping-particle": "", "parse-names": false, "suffix": ""}, {"dropping-particle": "",</vt:lpwstr>
  </property>
  <property fmtid="{D5CDD505-2E9C-101B-9397-08002B2CF9AE}" pid="699" name="Mendeley_Bookmark_GEULwdq3PZ_15">
    <vt:lpwstr> "family": "Cao", "given": "Hongzhi", "non-dropping-particle": "", "parse-names": false, "suffix": ""}, {"dropping-particle": "", "family": "Zou", "given": "Jing", "non-dropping-particle": "", "parse-names": false, "suffix": ""}, {"dropping-particle": "",</vt:lpwstr>
  </property>
  <property fmtid="{D5CDD505-2E9C-101B-9397-08002B2CF9AE}" pid="700" name="Mendeley_Bookmark_GEULwdq3PZ_16">
    <vt:lpwstr> "family": "Shan", "given": "Ying", "non-dropping-particle": "", "parse-names": false, "suffix": ""}, {"dropping-particle": "", "family": "Li", "given": "Shuzheng", "non-dropping-particle": "", "parse-names": false, "suffix": ""}, {"dropping-particle": ""</vt:lpwstr>
  </property>
  <property fmtid="{D5CDD505-2E9C-101B-9397-08002B2CF9AE}" pid="701" name="Mendeley_Bookmark_GEULwdq3PZ_17">
    <vt:lpwstr>, "family": "Yang", "given": "Qi", "non-dropping-particle": "", "parse-names": false, "suffix": ""}, {"dropping-particle": "", "family": "Asan", "given": "", "non-dropping-particle": "", "parse-names": false, "suffix": ""}, {"dropping-particle": "", "fami</vt:lpwstr>
  </property>
  <property fmtid="{D5CDD505-2E9C-101B-9397-08002B2CF9AE}" pid="702" name="Mendeley_Bookmark_GEULwdq3PZ_18">
    <vt:lpwstr>ly": "Ni", "given": "Peixiang", "non-dropping-particle": "", "parse-names": false, "suffix": ""}, {"dropping-particle": "", "family": "Tian", "given": "Geng", "non-dropping-particle": "", "parse-names": false, "suffix": ""}, {"dropping-particle": "", "fam</vt:lpwstr>
  </property>
  <property fmtid="{D5CDD505-2E9C-101B-9397-08002B2CF9AE}" pid="703" name="Mendeley_Bookmark_GEULwdq3PZ_19">
    <vt:lpwstr>ily": "Xu", "given": "Junming", "non-dropping-particle": "", "parse-names": false, "suffix": ""}, {"dropping-particle": "", "family": "Liu", "given": "Xiao", "non-dropping-particle": "", "parse-names": false, "suffix": ""}, {"dropping-particle": "", "fami</vt:lpwstr>
  </property>
  <property fmtid="{D5CDD505-2E9C-101B-9397-08002B2CF9AE}" pid="704" name="Mendeley_Bookmark_GEULwdq3P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05" name="Mendeley_Bookmark_GEULwdq3PZ_20">
    <vt:lpwstr>ly": "Jiang", "given": "Tao", "non-dropping-particle": "", "parse-names": false, "suffix": ""}, {"dropping-particle": "", "family": "Wu", "given": "Renhua", "non-dropping-particle": "", "parse-names": false, "suffix": ""}, {"dropping-particle": "", "famil</vt:lpwstr>
  </property>
  <property fmtid="{D5CDD505-2E9C-101B-9397-08002B2CF9AE}" pid="706" name="Mendeley_Bookmark_GEULwdq3PZ_21">
    <vt:lpwstr>y": "Zhou", "given": "Guangyu", "non-dropping-particle": "", "parse-names": false, "suffix": ""}, {"dropping-particle": "", "family": "Tang", "given": "Meifang", "non-dropping-particle": "", "parse-names": false, "suffix": ""}, {"dropping-particle": "", "</vt:lpwstr>
  </property>
  <property fmtid="{D5CDD505-2E9C-101B-9397-08002B2CF9AE}" pid="707" name="Mendeley_Bookmark_GEULwdq3PZ_22">
    <vt:lpwstr>family": "Qin", "given": "Junjie", "non-dropping-particle": "", "parse-names": false, "suffix": ""}, {"dropping-particle": "", "family": "Wang", "given": "Tong", "non-dropping-particle": "", "parse-names": false, "suffix": ""}, {"dropping-particle": "", "</vt:lpwstr>
  </property>
  <property fmtid="{D5CDD505-2E9C-101B-9397-08002B2CF9AE}" pid="708" name="Mendeley_Bookmark_GEULwdq3PZ_23">
    <vt:lpwstr>family": "Feng", "given": "Shuijian", "non-dropping-particle": "", "parse-names": false, "suffix": ""}, {"dropping-particle": "", "family": "Li", "given": "Guohong", "non-dropping-particle": "", "parse-names": false, "suffix": ""}, {"dropping-particle": "</vt:lpwstr>
  </property>
  <property fmtid="{D5CDD505-2E9C-101B-9397-08002B2CF9AE}" pid="709" name="Mendeley_Bookmark_GEULwdq3PZ_24">
    <vt:lpwstr>", "family": "Huasang", "given": "", "non-dropping-particle": "", "parse-names": false, "suffix": ""}, {"dropping-particle": "", "family": "Luosang", "given": "Jiangbai", "non-dropping-particle": "", "parse-names": false, "suffix": ""}, {"dropping-particl</vt:lpwstr>
  </property>
  <property fmtid="{D5CDD505-2E9C-101B-9397-08002B2CF9AE}" pid="710" name="Mendeley_Bookmark_GEULwdq3PZ_25">
    <vt:lpwstr>e": "", "family": "Wang", "given": "Wei", "non-dropping-particle": "", "parse-names": false, "suffix": ""}, {"dropping-particle": "", "family": "Chen", "given": "Fang", "non-dropping-particle": "", "parse-names": false, "suffix": ""}, {"dropping-particle"</vt:lpwstr>
  </property>
  <property fmtid="{D5CDD505-2E9C-101B-9397-08002B2CF9AE}" pid="711" name="Mendeley_Bookmark_GEULwdq3PZ_26">
    <vt:lpwstr>: "", "family": "Wang", "given": "Yading", "non-dropping-particle": "", "parse-names": false, "suffix": ""}, {"dropping-particle": "", "family": "Zheng", "given": "Xiaoguang", "non-dropping-particle": "", "parse-names": false, "suffix": ""}, {"dropping-pa</vt:lpwstr>
  </property>
  <property fmtid="{D5CDD505-2E9C-101B-9397-08002B2CF9AE}" pid="712" name="Mendeley_Bookmark_GEULwdq3PZ_27">
    <vt:lpwstr>rticle": "", "family": "Li", "given": "Zhuo", "non-dropping-particle": "", "parse-names": false, "suffix": ""}, {"dropping-particle": "", "family": "Bianba", "given": "Zhuoma", "non-dropping-particle": "", "parse-names": false, "suffix": ""}, {"dropping-p</vt:lpwstr>
  </property>
  <property fmtid="{D5CDD505-2E9C-101B-9397-08002B2CF9AE}" pid="713" name="Mendeley_Bookmark_GEULwdq3PZ_28">
    <vt:lpwstr>article": "", "family": "Yang", "given": "Ge", "non-dropping-particle": "", "parse-names": false, "suffix": ""}, {"dropping-particle": "", "family": "Wang", "given": "Xinping", "non-dropping-particle": "", "parse-names": false, "suffix": ""}, {"dropping-p</vt:lpwstr>
  </property>
  <property fmtid="{D5CDD505-2E9C-101B-9397-08002B2CF9AE}" pid="714" name="Mendeley_Bookmark_GEULwdq3PZ_29">
    <vt:lpwstr>article": "", "family": "Tang", "given": "Shuhui", "non-dropping-particle": "", "parse-names": false, "suffix": ""}, {"dropping-particle": "", "family": "Gao", "given": "Guoyi", "non-dropping-particle": "", "parse-names": false, "suffix": ""}, {"dropping-</vt:lpwstr>
  </property>
  <property fmtid="{D5CDD505-2E9C-101B-9397-08002B2CF9AE}" pid="715" name="Mendeley_Bookmark_GEULwdq3P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16" name="Mendeley_Bookmark_GEULwdq3PZ_30">
    <vt:lpwstr>particle": "", "family": "Chen", "given": "Yong", "non-dropping-particle": "", "parse-names": false, "suffix": ""}, {"dropping-particle": "", "family": "Luo", "given": "Zhen", "non-dropping-particle": "", "parse-names": false, "suffix": ""}, {"dropping-pa</vt:lpwstr>
  </property>
  <property fmtid="{D5CDD505-2E9C-101B-9397-08002B2CF9AE}" pid="717" name="Mendeley_Bookmark_GEULwdq3PZ_31">
    <vt:lpwstr>rticle": "", "family": "Gusang", "given": "Lamu", "non-dropping-particle": "", "parse-names": false, "suffix": ""}, {"dropping-particle": "", "family": "Cao", "given": "Zheng", "non-dropping-particle": "", "parse-names": false, "suffix": ""}, {"dropping-p</vt:lpwstr>
  </property>
  <property fmtid="{D5CDD505-2E9C-101B-9397-08002B2CF9AE}" pid="718" name="Mendeley_Bookmark_GEULwdq3PZ_32">
    <vt:lpwstr>article": "", "family": "Zhang", "given": "Qinghui", "non-dropping-particle": "", "parse-names": false, "suffix": ""}, {"dropping-particle": "", "family": "Ouyang", "given": "Weihan", "non-dropping-particle": "", "parse-names": false, "suffix": ""}, {"dro</vt:lpwstr>
  </property>
  <property fmtid="{D5CDD505-2E9C-101B-9397-08002B2CF9AE}" pid="719" name="Mendeley_Bookmark_GEULwdq3PZ_33">
    <vt:lpwstr>pping-particle": "", "family": "Ren", "given": "Xiaoli", "non-dropping-particle": "", "parse-names": false, "suffix": ""}, {"dropping-particle": "", "family": "Liang", "given": "Huiqing", "non-dropping-particle": "", "parse-names": false, "suffix": ""}, {</vt:lpwstr>
  </property>
  <property fmtid="{D5CDD505-2E9C-101B-9397-08002B2CF9AE}" pid="720" name="Mendeley_Bookmark_GEULwdq3PZ_34">
    <vt:lpwstr>"dropping-particle": "", "family": "Zheng", "given": "Huisong", "non-dropping-particle": "", "parse-names": false, "suffix": ""}, {"dropping-particle": "", "family": "Huang", "given": "Yebo", "non-dropping-particle": "", "parse-names": false, "suffix": ""</vt:lpwstr>
  </property>
  <property fmtid="{D5CDD505-2E9C-101B-9397-08002B2CF9AE}" pid="721" name="Mendeley_Bookmark_GEULwdq3PZ_35">
    <vt:lpwstr>}, {"dropping-particle": "", "family": "Li", "given": "Jingxiang", "non-dropping-particle": "", "parse-names": false, "suffix": ""}, {"dropping-particle": "", "family": "Bolund", "given": "Lars", "non-dropping-particle": "", "parse-names": false, "suffix"</vt:lpwstr>
  </property>
  <property fmtid="{D5CDD505-2E9C-101B-9397-08002B2CF9AE}" pid="722" name="Mendeley_Bookmark_GEULwdq3PZ_36">
    <vt:lpwstr>: ""}, {"dropping-particle": "", "family": "Kristiansen", "given": "Karsten", "non-dropping-particle": "", "parse-names": false, "suffix": ""}, {"dropping-particle": "", "family": "Li", "given": "Yingrui", "non-dropping-particle": "", "parse-names": false</vt:lpwstr>
  </property>
  <property fmtid="{D5CDD505-2E9C-101B-9397-08002B2CF9AE}" pid="723" name="Mendeley_Bookmark_GEULwdq3PZ_37">
    <vt:lpwstr>, "suffix": ""}, {"dropping-particle": "", "family": "Zhang", "given": "Yong", "non-dropping-particle": "", "parse-names": false, "suffix": ""}, {"dropping-particle": "", "family": "Zhang", "given": "Xiuqing", "non-dropping-particle": "", "parse-names": f</vt:lpwstr>
  </property>
  <property fmtid="{D5CDD505-2E9C-101B-9397-08002B2CF9AE}" pid="724" name="Mendeley_Bookmark_GEULwdq3PZ_38">
    <vt:lpwstr>alse, "suffix": ""}, {"dropping-particle": "", "family": "Li", "given": "Ruiqiang", "non-dropping-particle": "", "parse-names": false, "suffix": ""}, {"dropping-particle": "", "family": "Li", "given": "Songgang", "non-dropping-particle": "", "parse-names"</vt:lpwstr>
  </property>
  <property fmtid="{D5CDD505-2E9C-101B-9397-08002B2CF9AE}" pid="725" name="Mendeley_Bookmark_GEULwdq3PZ_39">
    <vt:lpwstr>: false, "suffix": ""}, {"dropping-particle": "", "family": "Yang", "given": "Huanming", "non-dropping-particle": "", "parse-names": false, "suffix": ""}, {"dropping-particle": "", "family": "Nielsen", "given": "Rasmus", "non-dropping-particle": "", "pars</vt:lpwstr>
  </property>
  <property fmtid="{D5CDD505-2E9C-101B-9397-08002B2CF9AE}" pid="726" name="Mendeley_Bookmark_GEULwdq3P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27" name="Mendeley_Bookmark_GEULwdq3PZ_40">
    <vt:lpwstr>e-names": false, "suffix": ""}, {"dropping-particle": "", "family": "Wang", "given": "Jun", "non-dropping-particle": "", "parse-names": false, "suffix": ""}, {"dropping-particle": "", "family": "Wang", "given": "Jian", "non-dropping-particle": "", "parse-</vt:lpwstr>
  </property>
  <property fmtid="{D5CDD505-2E9C-101B-9397-08002B2CF9AE}" pid="728" name="Mendeley_Bookmark_GEULwdq3PZ_41">
    <vt:lpwstr>names": false, "suffix": ""}], "container-title": "Science", "id": "ITEM-1", "issue": "5987", "issued": {"date-parts": [["2010"]]}, "page": "75-78", "title": "Sequencing of 50 human exomes reveals adaptation to high altitude", "type": "article-journal", "</vt:lpwstr>
  </property>
  <property fmtid="{D5CDD505-2E9C-101B-9397-08002B2CF9AE}" pid="729" name="Mendeley_Bookmark_GEULwdq3P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30" name="Mendeley_Bookmark_GEULwdq3PZ_43">
    <vt:lpwstr>Yi &lt;i&gt;et al.&lt;/i&gt;, 2010)"}, "properties": {"noteIndex": 0}, "schema": "https://github.com/citation-style-language/schema/raw/master/csl-citation.json"}</vt:lpwstr>
  </property>
  <property fmtid="{D5CDD505-2E9C-101B-9397-08002B2CF9AE}" pid="731" name="Mendeley_Bookmark_GEULwdq3P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32" name="Mendeley_Bookmark_GEULwdq3PZ_6">
    <vt:lpwstr>-dropping-particle": "", "parse-names": false, "suffix": ""}, {"dropping-particle": "", "family": "Liang", "given": "Yu", "non-dropping-particle": "", "parse-names": false, "suffix": ""}, {"dropping-particle": "", "family": "Huerta-Sanchez", "given": "Emi</vt:lpwstr>
  </property>
  <property fmtid="{D5CDD505-2E9C-101B-9397-08002B2CF9AE}" pid="733" name="Mendeley_Bookmark_GEULwdq3PZ_7">
    <vt:lpwstr>lia", "non-dropping-particle": "", "parse-names": false, "suffix": ""}, {"dropping-particle": "", "family": "Jin", "given": "Xin", "non-dropping-particle": "", "parse-names": false, "suffix": ""}, {"dropping-particle": "", "family": "Cuo", "given": "Zha X</vt:lpwstr>
  </property>
  <property fmtid="{D5CDD505-2E9C-101B-9397-08002B2CF9AE}" pid="734" name="Mendeley_Bookmark_GEULwdq3PZ_8">
    <vt:lpwstr>i Ping", "non-dropping-particle": "", "parse-names": false, "suffix": ""}, {"dropping-particle": "", "family": "Pool", "given": "John E.", "non-dropping-particle": "", "parse-names": false, "suffix": ""}, {"dropping-particle": "", "family": "Xu", "given":</vt:lpwstr>
  </property>
  <property fmtid="{D5CDD505-2E9C-101B-9397-08002B2CF9AE}" pid="735" name="Mendeley_Bookmark_GEULwdq3PZ_9">
    <vt:lpwstr> "N.", "non-dropping-particle": "", "parse-names": false, "suffix": ""}, {"dropping-particle": "", "family": "Jiang", "given": "Hui", "non-dropping-particle": "", "parse-names": false, "suffix": ""}, {"dropping-particle": "", "family": "Vinckenbosch", "gi</vt:lpwstr>
  </property>
  <property fmtid="{D5CDD505-2E9C-101B-9397-08002B2CF9AE}" pid="736" name="Mendeley_Bookmark_GPzHs1DL53_1">
    <vt:lpwstr>ADDIN CSL_CITATION {"citationItems": [{"id": "ITEM-1", "itemData": {"author": [{"dropping-particle": "", "family": "Garrison", "given": "Erik", "non-dropping-particle": "", "parse-names": false, "suffix": ""}, {"dropping-particle": "", "family": "Kronenbe</vt:lpwstr>
  </property>
  <property fmtid="{D5CDD505-2E9C-101B-9397-08002B2CF9AE}" pid="737" name="Mendeley_Bookmark_GPzHs1DL53_2">
    <vt:lpwstr>rg", "given": "Zev N", "non-dropping-particle": "", "parse-names": false, "suffix": ""}, {"dropping-particle": "", "family": "Dawson", "given": "Eric T", "non-dropping-particle": "", "parse-names": false, "suffix": ""}, {"dropping-particle": "", "family":</vt:lpwstr>
  </property>
  <property fmtid="{D5CDD505-2E9C-101B-9397-08002B2CF9AE}" pid="738" name="Mendeley_Bookmark_GPzHs1DL53_3">
    <vt:lpwstr> "Pedersen", "given": "Brent S", "non-dropping-particle": "", "parse-names": false, "suffix": ""}], "id": "ITEM-1", "issued": {"date-parts": [["2021"]]}, "page": "1-15", "title": "Vcflib and tools for processing the VCF variant call format Author summary"</vt:lpwstr>
  </property>
  <property fmtid="{D5CDD505-2E9C-101B-9397-08002B2CF9AE}" pid="739" name="Mendeley_Bookmark_GPzHs1DL53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740" name="Mendeley_Bookmark_GPzHs1DL53_5">
    <vt:lpwstr>slyFormattedCitation": "(Garrison &lt;i&gt;et al.&lt;/i&gt;, 2021)"}, "properties": {"noteIndex": 0}, "schema": "https://github.com/citation-style-language/schema/raw/master/csl-citation.json"}</vt:lpwstr>
  </property>
  <property fmtid="{D5CDD505-2E9C-101B-9397-08002B2CF9AE}" pid="741" name="Mendeley_Bookmark_GR3Fcsznu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42" name="Mendeley_Bookmark_GR3Fcsznuz_10">
    <vt:lpwstr>ven": "Nicolas", "non-dropping-particle": "", "parse-names": false, "suffix": ""}, {"dropping-particle": "", "family": "Korneliussen", "given": "Thorfinn Sand", "non-dropping-particle": "", "parse-names": false, "suffix": ""}, {"dropping-particle": "", "f</vt:lpwstr>
  </property>
  <property fmtid="{D5CDD505-2E9C-101B-9397-08002B2CF9AE}" pid="743" name="Mendeley_Bookmark_GR3Fcsznuz_11">
    <vt:lpwstr>amily": "Zheng", "given": "Hancheng", "non-dropping-particle": "", "parse-names": false, "suffix": ""}, {"dropping-particle": "", "family": "Liu", "given": "Tao", "non-dropping-particle": "", "parse-names": false, "suffix": ""}, {"dropping-particle": "", </vt:lpwstr>
  </property>
  <property fmtid="{D5CDD505-2E9C-101B-9397-08002B2CF9AE}" pid="744" name="Mendeley_Bookmark_GR3Fcsznuz_12">
    <vt:lpwstr>"family": "He", "given": "Weiming", "non-dropping-particle": "", "parse-names": false, "suffix": ""}, {"dropping-particle": "", "family": "Li", "given": "Kui", "non-dropping-particle": "", "parse-names": false, "suffix": ""}, {"dropping-particle": "", "fa</vt:lpwstr>
  </property>
  <property fmtid="{D5CDD505-2E9C-101B-9397-08002B2CF9AE}" pid="745" name="Mendeley_Bookmark_GR3Fcsznuz_13">
    <vt:lpwstr>mily": "Luo", "given": "Ruibang", "non-dropping-particle": "", "parse-names": false, "suffix": ""}, {"dropping-particle": "", "family": "Nie", "given": "Xifang", "non-dropping-particle": "", "parse-names": false, "suffix": ""}, {"dropping-particle": "", "</vt:lpwstr>
  </property>
  <property fmtid="{D5CDD505-2E9C-101B-9397-08002B2CF9AE}" pid="746" name="Mendeley_Bookmark_GR3Fcsznuz_14">
    <vt:lpwstr>family": "Wu", "given": "Honglong", "non-dropping-particle": "", "parse-names": false, "suffix": ""}, {"dropping-particle": "", "family": "Zhao", "given": "Meiru", "non-dropping-particle": "", "parse-names": false, "suffix": ""}, {"dropping-particle": "",</vt:lpwstr>
  </property>
  <property fmtid="{D5CDD505-2E9C-101B-9397-08002B2CF9AE}" pid="747" name="Mendeley_Bookmark_GR3Fcsznuz_15">
    <vt:lpwstr> "family": "Cao", "given": "Hongzhi", "non-dropping-particle": "", "parse-names": false, "suffix": ""}, {"dropping-particle": "", "family": "Zou", "given": "Jing", "non-dropping-particle": "", "parse-names": false, "suffix": ""}, {"dropping-particle": "",</vt:lpwstr>
  </property>
  <property fmtid="{D5CDD505-2E9C-101B-9397-08002B2CF9AE}" pid="748" name="Mendeley_Bookmark_GR3Fcsznuz_16">
    <vt:lpwstr> "family": "Shan", "given": "Ying", "non-dropping-particle": "", "parse-names": false, "suffix": ""}, {"dropping-particle": "", "family": "Li", "given": "Shuzheng", "non-dropping-particle": "", "parse-names": false, "suffix": ""}, {"dropping-particle": ""</vt:lpwstr>
  </property>
  <property fmtid="{D5CDD505-2E9C-101B-9397-08002B2CF9AE}" pid="749" name="Mendeley_Bookmark_GR3Fcsznuz_17">
    <vt:lpwstr>, "family": "Yang", "given": "Qi", "non-dropping-particle": "", "parse-names": false, "suffix": ""}, {"dropping-particle": "", "family": "Asan", "given": "", "non-dropping-particle": "", "parse-names": false, "suffix": ""}, {"dropping-particle": "", "fami</vt:lpwstr>
  </property>
  <property fmtid="{D5CDD505-2E9C-101B-9397-08002B2CF9AE}" pid="750" name="Mendeley_Bookmark_GR3Fcsznuz_18">
    <vt:lpwstr>ly": "Ni", "given": "Peixiang", "non-dropping-particle": "", "parse-names": false, "suffix": ""}, {"dropping-particle": "", "family": "Tian", "given": "Geng", "non-dropping-particle": "", "parse-names": false, "suffix": ""}, {"dropping-particle": "", "fam</vt:lpwstr>
  </property>
  <property fmtid="{D5CDD505-2E9C-101B-9397-08002B2CF9AE}" pid="751" name="Mendeley_Bookmark_GR3Fcsznuz_19">
    <vt:lpwstr>ily": "Xu", "given": "Junming", "non-dropping-particle": "", "parse-names": false, "suffix": ""}, {"dropping-particle": "", "family": "Liu", "given": "Xiao", "non-dropping-particle": "", "parse-names": false, "suffix": ""}, {"dropping-particle": "", "fami</vt:lpwstr>
  </property>
  <property fmtid="{D5CDD505-2E9C-101B-9397-08002B2CF9AE}" pid="752" name="Mendeley_Bookmark_GR3Fcsznu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53" name="Mendeley_Bookmark_GR3Fcsznuz_20">
    <vt:lpwstr>ly": "Jiang", "given": "Tao", "non-dropping-particle": "", "parse-names": false, "suffix": ""}, {"dropping-particle": "", "family": "Wu", "given": "Renhua", "non-dropping-particle": "", "parse-names": false, "suffix": ""}, {"dropping-particle": "", "famil</vt:lpwstr>
  </property>
  <property fmtid="{D5CDD505-2E9C-101B-9397-08002B2CF9AE}" pid="754" name="Mendeley_Bookmark_GR3Fcsznuz_21">
    <vt:lpwstr>y": "Zhou", "given": "Guangyu", "non-dropping-particle": "", "parse-names": false, "suffix": ""}, {"dropping-particle": "", "family": "Tang", "given": "Meifang", "non-dropping-particle": "", "parse-names": false, "suffix": ""}, {"dropping-particle": "", "</vt:lpwstr>
  </property>
  <property fmtid="{D5CDD505-2E9C-101B-9397-08002B2CF9AE}" pid="755" name="Mendeley_Bookmark_GR3Fcsznuz_22">
    <vt:lpwstr>family": "Qin", "given": "Junjie", "non-dropping-particle": "", "parse-names": false, "suffix": ""}, {"dropping-particle": "", "family": "Wang", "given": "Tong", "non-dropping-particle": "", "parse-names": false, "suffix": ""}, {"dropping-particle": "", "</vt:lpwstr>
  </property>
  <property fmtid="{D5CDD505-2E9C-101B-9397-08002B2CF9AE}" pid="756" name="Mendeley_Bookmark_GR3Fcsznuz_23">
    <vt:lpwstr>family": "Feng", "given": "Shuijian", "non-dropping-particle": "", "parse-names": false, "suffix": ""}, {"dropping-particle": "", "family": "Li", "given": "Guohong", "non-dropping-particle": "", "parse-names": false, "suffix": ""}, {"dropping-particle": "</vt:lpwstr>
  </property>
  <property fmtid="{D5CDD505-2E9C-101B-9397-08002B2CF9AE}" pid="757" name="Mendeley_Bookmark_GR3Fcsznuz_24">
    <vt:lpwstr>", "family": "Huasang", "given": "", "non-dropping-particle": "", "parse-names": false, "suffix": ""}, {"dropping-particle": "", "family": "Luosang", "given": "Jiangbai", "non-dropping-particle": "", "parse-names": false, "suffix": ""}, {"dropping-particl</vt:lpwstr>
  </property>
  <property fmtid="{D5CDD505-2E9C-101B-9397-08002B2CF9AE}" pid="758" name="Mendeley_Bookmark_GR3Fcsznuz_25">
    <vt:lpwstr>e": "", "family": "Wang", "given": "Wei", "non-dropping-particle": "", "parse-names": false, "suffix": ""}, {"dropping-particle": "", "family": "Chen", "given": "Fang", "non-dropping-particle": "", "parse-names": false, "suffix": ""}, {"dropping-particle"</vt:lpwstr>
  </property>
  <property fmtid="{D5CDD505-2E9C-101B-9397-08002B2CF9AE}" pid="759" name="Mendeley_Bookmark_GR3Fcsznuz_26">
    <vt:lpwstr>: "", "family": "Wang", "given": "Yading", "non-dropping-particle": "", "parse-names": false, "suffix": ""}, {"dropping-particle": "", "family": "Zheng", "given": "Xiaoguang", "non-dropping-particle": "", "parse-names": false, "suffix": ""}, {"dropping-pa</vt:lpwstr>
  </property>
  <property fmtid="{D5CDD505-2E9C-101B-9397-08002B2CF9AE}" pid="760" name="Mendeley_Bookmark_GR3Fcsznuz_27">
    <vt:lpwstr>rticle": "", "family": "Li", "given": "Zhuo", "non-dropping-particle": "", "parse-names": false, "suffix": ""}, {"dropping-particle": "", "family": "Bianba", "given": "Zhuoma", "non-dropping-particle": "", "parse-names": false, "suffix": ""}, {"dropping-p</vt:lpwstr>
  </property>
  <property fmtid="{D5CDD505-2E9C-101B-9397-08002B2CF9AE}" pid="761" name="Mendeley_Bookmark_GR3Fcsznuz_28">
    <vt:lpwstr>article": "", "family": "Yang", "given": "Ge", "non-dropping-particle": "", "parse-names": false, "suffix": ""}, {"dropping-particle": "", "family": "Wang", "given": "Xinping", "non-dropping-particle": "", "parse-names": false, "suffix": ""}, {"dropping-p</vt:lpwstr>
  </property>
  <property fmtid="{D5CDD505-2E9C-101B-9397-08002B2CF9AE}" pid="762" name="Mendeley_Bookmark_GR3Fcsznuz_29">
    <vt:lpwstr>article": "", "family": "Tang", "given": "Shuhui", "non-dropping-particle": "", "parse-names": false, "suffix": ""}, {"dropping-particle": "", "family": "Gao", "given": "Guoyi", "non-dropping-particle": "", "parse-names": false, "suffix": ""}, {"dropping-</vt:lpwstr>
  </property>
  <property fmtid="{D5CDD505-2E9C-101B-9397-08002B2CF9AE}" pid="763" name="Mendeley_Bookmark_GR3Fcsznu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64" name="Mendeley_Bookmark_GR3Fcsznuz_30">
    <vt:lpwstr>particle": "", "family": "Chen", "given": "Yong", "non-dropping-particle": "", "parse-names": false, "suffix": ""}, {"dropping-particle": "", "family": "Luo", "given": "Zhen", "non-dropping-particle": "", "parse-names": false, "suffix": ""}, {"dropping-pa</vt:lpwstr>
  </property>
  <property fmtid="{D5CDD505-2E9C-101B-9397-08002B2CF9AE}" pid="765" name="Mendeley_Bookmark_GR3Fcsznuz_31">
    <vt:lpwstr>rticle": "", "family": "Gusang", "given": "Lamu", "non-dropping-particle": "", "parse-names": false, "suffix": ""}, {"dropping-particle": "", "family": "Cao", "given": "Zheng", "non-dropping-particle": "", "parse-names": false, "suffix": ""}, {"dropping-p</vt:lpwstr>
  </property>
  <property fmtid="{D5CDD505-2E9C-101B-9397-08002B2CF9AE}" pid="766" name="Mendeley_Bookmark_GR3Fcsznuz_32">
    <vt:lpwstr>article": "", "family": "Zhang", "given": "Qinghui", "non-dropping-particle": "", "parse-names": false, "suffix": ""}, {"dropping-particle": "", "family": "Ouyang", "given": "Weihan", "non-dropping-particle": "", "parse-names": false, "suffix": ""}, {"dro</vt:lpwstr>
  </property>
  <property fmtid="{D5CDD505-2E9C-101B-9397-08002B2CF9AE}" pid="767" name="Mendeley_Bookmark_GR3Fcsznuz_33">
    <vt:lpwstr>pping-particle": "", "family": "Ren", "given": "Xiaoli", "non-dropping-particle": "", "parse-names": false, "suffix": ""}, {"dropping-particle": "", "family": "Liang", "given": "Huiqing", "non-dropping-particle": "", "parse-names": false, "suffix": ""}, {</vt:lpwstr>
  </property>
  <property fmtid="{D5CDD505-2E9C-101B-9397-08002B2CF9AE}" pid="768" name="Mendeley_Bookmark_GR3Fcsznuz_34">
    <vt:lpwstr>"dropping-particle": "", "family": "Zheng", "given": "Huisong", "non-dropping-particle": "", "parse-names": false, "suffix": ""}, {"dropping-particle": "", "family": "Huang", "given": "Yebo", "non-dropping-particle": "", "parse-names": false, "suffix": ""</vt:lpwstr>
  </property>
  <property fmtid="{D5CDD505-2E9C-101B-9397-08002B2CF9AE}" pid="769" name="Mendeley_Bookmark_GR3Fcsznuz_35">
    <vt:lpwstr>}, {"dropping-particle": "", "family": "Li", "given": "Jingxiang", "non-dropping-particle": "", "parse-names": false, "suffix": ""}, {"dropping-particle": "", "family": "Bolund", "given": "Lars", "non-dropping-particle": "", "parse-names": false, "suffix"</vt:lpwstr>
  </property>
  <property fmtid="{D5CDD505-2E9C-101B-9397-08002B2CF9AE}" pid="770" name="Mendeley_Bookmark_GR3Fcsznuz_36">
    <vt:lpwstr>: ""}, {"dropping-particle": "", "family": "Kristiansen", "given": "Karsten", "non-dropping-particle": "", "parse-names": false, "suffix": ""}, {"dropping-particle": "", "family": "Li", "given": "Yingrui", "non-dropping-particle": "", "parse-names": false</vt:lpwstr>
  </property>
  <property fmtid="{D5CDD505-2E9C-101B-9397-08002B2CF9AE}" pid="771" name="Mendeley_Bookmark_GR3Fcsznuz_37">
    <vt:lpwstr>, "suffix": ""}, {"dropping-particle": "", "family": "Zhang", "given": "Yong", "non-dropping-particle": "", "parse-names": false, "suffix": ""}, {"dropping-particle": "", "family": "Zhang", "given": "Xiuqing", "non-dropping-particle": "", "parse-names": f</vt:lpwstr>
  </property>
  <property fmtid="{D5CDD505-2E9C-101B-9397-08002B2CF9AE}" pid="772" name="Mendeley_Bookmark_GR3Fcsznuz_38">
    <vt:lpwstr>alse, "suffix": ""}, {"dropping-particle": "", "family": "Li", "given": "Ruiqiang", "non-dropping-particle": "", "parse-names": false, "suffix": ""}, {"dropping-particle": "", "family": "Li", "given": "Songgang", "non-dropping-particle": "", "parse-names"</vt:lpwstr>
  </property>
  <property fmtid="{D5CDD505-2E9C-101B-9397-08002B2CF9AE}" pid="773" name="Mendeley_Bookmark_GR3Fcsznuz_39">
    <vt:lpwstr>: false, "suffix": ""}, {"dropping-particle": "", "family": "Yang", "given": "Huanming", "non-dropping-particle": "", "parse-names": false, "suffix": ""}, {"dropping-particle": "", "family": "Nielsen", "given": "Rasmus", "non-dropping-particle": "", "pars</vt:lpwstr>
  </property>
  <property fmtid="{D5CDD505-2E9C-101B-9397-08002B2CF9AE}" pid="774" name="Mendeley_Bookmark_GR3Fcsznu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75" name="Mendeley_Bookmark_GR3Fcsznuz_40">
    <vt:lpwstr>e-names": false, "suffix": ""}, {"dropping-particle": "", "family": "Wang", "given": "Jun", "non-dropping-particle": "", "parse-names": false, "suffix": ""}, {"dropping-particle": "", "family": "Wang", "given": "Jian", "non-dropping-particle": "", "parse-</vt:lpwstr>
  </property>
  <property fmtid="{D5CDD505-2E9C-101B-9397-08002B2CF9AE}" pid="776" name="Mendeley_Bookmark_GR3Fcsznuz_41">
    <vt:lpwstr>names": false, "suffix": ""}], "container-title": "Science", "id": "ITEM-1", "issue": "5987", "issued": {"date-parts": [["2010"]]}, "page": "75-78", "title": "Sequencing of 50 human exomes reveals adaptation to high altitude", "type": "article-journal", "</vt:lpwstr>
  </property>
  <property fmtid="{D5CDD505-2E9C-101B-9397-08002B2CF9AE}" pid="777" name="Mendeley_Bookmark_GR3Fcsznu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78" name="Mendeley_Bookmark_GR3Fcsznuz_43">
    <vt:lpwstr>Yi &lt;i&gt;et al.&lt;/i&gt;, 2010)"}, "properties": {"noteIndex": 0}, "schema": "https://github.com/citation-style-language/schema/raw/master/csl-citation.json"}</vt:lpwstr>
  </property>
  <property fmtid="{D5CDD505-2E9C-101B-9397-08002B2CF9AE}" pid="779" name="Mendeley_Bookmark_GR3Fcsznu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80" name="Mendeley_Bookmark_GR3Fcsznuz_6">
    <vt:lpwstr>-dropping-particle": "", "parse-names": false, "suffix": ""}, {"dropping-particle": "", "family": "Liang", "given": "Yu", "non-dropping-particle": "", "parse-names": false, "suffix": ""}, {"dropping-particle": "", "family": "Huerta-Sanchez", "given": "Emi</vt:lpwstr>
  </property>
  <property fmtid="{D5CDD505-2E9C-101B-9397-08002B2CF9AE}" pid="781" name="Mendeley_Bookmark_GR3Fcsznuz_7">
    <vt:lpwstr>lia", "non-dropping-particle": "", "parse-names": false, "suffix": ""}, {"dropping-particle": "", "family": "Jin", "given": "Xin", "non-dropping-particle": "", "parse-names": false, "suffix": ""}, {"dropping-particle": "", "family": "Cuo", "given": "Zha X</vt:lpwstr>
  </property>
  <property fmtid="{D5CDD505-2E9C-101B-9397-08002B2CF9AE}" pid="782" name="Mendeley_Bookmark_GR3Fcsznuz_8">
    <vt:lpwstr>i Ping", "non-dropping-particle": "", "parse-names": false, "suffix": ""}, {"dropping-particle": "", "family": "Pool", "given": "John E.", "non-dropping-particle": "", "parse-names": false, "suffix": ""}, {"dropping-particle": "", "family": "Xu", "given":</vt:lpwstr>
  </property>
  <property fmtid="{D5CDD505-2E9C-101B-9397-08002B2CF9AE}" pid="783" name="Mendeley_Bookmark_GR3Fcsznuz_9">
    <vt:lpwstr> "N.", "non-dropping-particle": "", "parse-names": false, "suffix": ""}, {"dropping-particle": "", "family": "Jiang", "given": "Hui", "non-dropping-particle": "", "parse-names": false, "suffix": ""}, {"dropping-particle": "", "family": "Vinckenbosch", "gi</vt:lpwstr>
  </property>
  <property fmtid="{D5CDD505-2E9C-101B-9397-08002B2CF9AE}" pid="784" name="Mendeley_Bookmark_Gr3LfiHAAX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785" name="Mendeley_Bookmark_Gr3LfiHAAX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786" name="Mendeley_Bookmark_Gr3LfiHAAX_3">
    <vt:lpwstr>mily": "Garrison", "given": "Erik", "non-dropping-particle": "", "parse-names": false, "suffix": ""}, {"dropping-particle": "", "family": "Marth", "given": "Gabor", "non-dropping-particle": "", "parse-names": false, "suffix": ""}], "id": "ITEM-1", "issued</vt:lpwstr>
  </property>
  <property fmtid="{D5CDD505-2E9C-101B-9397-08002B2CF9AE}" pid="787" name="Mendeley_Bookmark_Gr3LfiHAAX_4">
    <vt:lpwstr>": {"date-parts": [["2012"]]}, "page": "1-9", "title": "Haplotype-based variant detection from short-read sequencing", "type": "article-journal"}, "uris": ["http://www.mendeley.com/documents/?uuid=3cb2db34-2831-48ac-a838-79379e2c5b08"]}], "mendeley": {"fo</vt:lpwstr>
  </property>
  <property fmtid="{D5CDD505-2E9C-101B-9397-08002B2CF9AE}" pid="788" name="Mendeley_Bookmark_Gr3LfiHAAX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789" name="Mendeley_Bookmark_Gr3LfiHAAX_6">
    <vt:lpwstr>/schema/raw/master/csl-citation.json"}</vt:lpwstr>
  </property>
  <property fmtid="{D5CDD505-2E9C-101B-9397-08002B2CF9AE}" pid="790" name="Mendeley_Bookmark_HDqvsW4STm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91" name="Mendeley_Bookmark_HDqvsW4STm_10">
    <vt:lpwstr>ven": "Nicolas", "non-dropping-particle": "", "parse-names": false, "suffix": ""}, {"dropping-particle": "", "family": "Korneliussen", "given": "Thorfinn Sand", "non-dropping-particle": "", "parse-names": false, "suffix": ""}, {"dropping-particle": "", "f</vt:lpwstr>
  </property>
  <property fmtid="{D5CDD505-2E9C-101B-9397-08002B2CF9AE}" pid="792" name="Mendeley_Bookmark_HDqvsW4STm_11">
    <vt:lpwstr>amily": "Zheng", "given": "Hancheng", "non-dropping-particle": "", "parse-names": false, "suffix": ""}, {"dropping-particle": "", "family": "Liu", "given": "Tao", "non-dropping-particle": "", "parse-names": false, "suffix": ""}, {"dropping-particle": "", </vt:lpwstr>
  </property>
  <property fmtid="{D5CDD505-2E9C-101B-9397-08002B2CF9AE}" pid="793" name="Mendeley_Bookmark_HDqvsW4STm_12">
    <vt:lpwstr>"family": "He", "given": "Weiming", "non-dropping-particle": "", "parse-names": false, "suffix": ""}, {"dropping-particle": "", "family": "Li", "given": "Kui", "non-dropping-particle": "", "parse-names": false, "suffix": ""}, {"dropping-particle": "", "fa</vt:lpwstr>
  </property>
  <property fmtid="{D5CDD505-2E9C-101B-9397-08002B2CF9AE}" pid="794" name="Mendeley_Bookmark_HDqvsW4STm_13">
    <vt:lpwstr>mily": "Luo", "given": "Ruibang", "non-dropping-particle": "", "parse-names": false, "suffix": ""}, {"dropping-particle": "", "family": "Nie", "given": "Xifang", "non-dropping-particle": "", "parse-names": false, "suffix": ""}, {"dropping-particle": "", "</vt:lpwstr>
  </property>
  <property fmtid="{D5CDD505-2E9C-101B-9397-08002B2CF9AE}" pid="795" name="Mendeley_Bookmark_HDqvsW4STm_14">
    <vt:lpwstr>family": "Wu", "given": "Honglong", "non-dropping-particle": "", "parse-names": false, "suffix": ""}, {"dropping-particle": "", "family": "Zhao", "given": "Meiru", "non-dropping-particle": "", "parse-names": false, "suffix": ""}, {"dropping-particle": "",</vt:lpwstr>
  </property>
  <property fmtid="{D5CDD505-2E9C-101B-9397-08002B2CF9AE}" pid="796" name="Mendeley_Bookmark_HDqvsW4STm_15">
    <vt:lpwstr> "family": "Cao", "given": "Hongzhi", "non-dropping-particle": "", "parse-names": false, "suffix": ""}, {"dropping-particle": "", "family": "Zou", "given": "Jing", "non-dropping-particle": "", "parse-names": false, "suffix": ""}, {"dropping-particle": "",</vt:lpwstr>
  </property>
  <property fmtid="{D5CDD505-2E9C-101B-9397-08002B2CF9AE}" pid="797" name="Mendeley_Bookmark_HDqvsW4STm_16">
    <vt:lpwstr> "family": "Shan", "given": "Ying", "non-dropping-particle": "", "parse-names": false, "suffix": ""}, {"dropping-particle": "", "family": "Li", "given": "Shuzheng", "non-dropping-particle": "", "parse-names": false, "suffix": ""}, {"dropping-particle": ""</vt:lpwstr>
  </property>
  <property fmtid="{D5CDD505-2E9C-101B-9397-08002B2CF9AE}" pid="798" name="Mendeley_Bookmark_HDqvsW4STm_17">
    <vt:lpwstr>, "family": "Yang", "given": "Qi", "non-dropping-particle": "", "parse-names": false, "suffix": ""}, {"dropping-particle": "", "family": "Asan", "given": "", "non-dropping-particle": "", "parse-names": false, "suffix": ""}, {"dropping-particle": "", "fami</vt:lpwstr>
  </property>
  <property fmtid="{D5CDD505-2E9C-101B-9397-08002B2CF9AE}" pid="799" name="Mendeley_Bookmark_HDqvsW4STm_18">
    <vt:lpwstr>ly": "Ni", "given": "Peixiang", "non-dropping-particle": "", "parse-names": false, "suffix": ""}, {"dropping-particle": "", "family": "Tian", "given": "Geng", "non-dropping-particle": "", "parse-names": false, "suffix": ""}, {"dropping-particle": "", "fam</vt:lpwstr>
  </property>
  <property fmtid="{D5CDD505-2E9C-101B-9397-08002B2CF9AE}" pid="800" name="Mendeley_Bookmark_HDqvsW4STm_19">
    <vt:lpwstr>ily": "Xu", "given": "Junming", "non-dropping-particle": "", "parse-names": false, "suffix": ""}, {"dropping-particle": "", "family": "Liu", "given": "Xiao", "non-dropping-particle": "", "parse-names": false, "suffix": ""}, {"dropping-particle": "", "fami</vt:lpwstr>
  </property>
  <property fmtid="{D5CDD505-2E9C-101B-9397-08002B2CF9AE}" pid="801" name="Mendeley_Bookmark_HDqvsW4STm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802" name="Mendeley_Bookmark_HDqvsW4STm_20">
    <vt:lpwstr>ly": "Jiang", "given": "Tao", "non-dropping-particle": "", "parse-names": false, "suffix": ""}, {"dropping-particle": "", "family": "Wu", "given": "Renhua", "non-dropping-particle": "", "parse-names": false, "suffix": ""}, {"dropping-particle": "", "famil</vt:lpwstr>
  </property>
  <property fmtid="{D5CDD505-2E9C-101B-9397-08002B2CF9AE}" pid="803" name="Mendeley_Bookmark_HDqvsW4STm_21">
    <vt:lpwstr>y": "Zhou", "given": "Guangyu", "non-dropping-particle": "", "parse-names": false, "suffix": ""}, {"dropping-particle": "", "family": "Tang", "given": "Meifang", "non-dropping-particle": "", "parse-names": false, "suffix": ""}, {"dropping-particle": "", "</vt:lpwstr>
  </property>
  <property fmtid="{D5CDD505-2E9C-101B-9397-08002B2CF9AE}" pid="804" name="Mendeley_Bookmark_HDqvsW4STm_22">
    <vt:lpwstr>family": "Qin", "given": "Junjie", "non-dropping-particle": "", "parse-names": false, "suffix": ""}, {"dropping-particle": "", "family": "Wang", "given": "Tong", "non-dropping-particle": "", "parse-names": false, "suffix": ""}, {"dropping-particle": "", "</vt:lpwstr>
  </property>
  <property fmtid="{D5CDD505-2E9C-101B-9397-08002B2CF9AE}" pid="805" name="Mendeley_Bookmark_HDqvsW4STm_23">
    <vt:lpwstr>family": "Feng", "given": "Shuijian", "non-dropping-particle": "", "parse-names": false, "suffix": ""}, {"dropping-particle": "", "family": "Li", "given": "Guohong", "non-dropping-particle": "", "parse-names": false, "suffix": ""}, {"dropping-particle": "</vt:lpwstr>
  </property>
  <property fmtid="{D5CDD505-2E9C-101B-9397-08002B2CF9AE}" pid="806" name="Mendeley_Bookmark_HDqvsW4STm_24">
    <vt:lpwstr>", "family": "Huasang", "given": "", "non-dropping-particle": "", "parse-names": false, "suffix": ""}, {"dropping-particle": "", "family": "Luosang", "given": "Jiangbai", "non-dropping-particle": "", "parse-names": false, "suffix": ""}, {"dropping-particl</vt:lpwstr>
  </property>
  <property fmtid="{D5CDD505-2E9C-101B-9397-08002B2CF9AE}" pid="807" name="Mendeley_Bookmark_HDqvsW4STm_25">
    <vt:lpwstr>e": "", "family": "Wang", "given": "Wei", "non-dropping-particle": "", "parse-names": false, "suffix": ""}, {"dropping-particle": "", "family": "Chen", "given": "Fang", "non-dropping-particle": "", "parse-names": false, "suffix": ""}, {"dropping-particle"</vt:lpwstr>
  </property>
  <property fmtid="{D5CDD505-2E9C-101B-9397-08002B2CF9AE}" pid="808" name="Mendeley_Bookmark_HDqvsW4STm_26">
    <vt:lpwstr>: "", "family": "Wang", "given": "Yading", "non-dropping-particle": "", "parse-names": false, "suffix": ""}, {"dropping-particle": "", "family": "Zheng", "given": "Xiaoguang", "non-dropping-particle": "", "parse-names": false, "suffix": ""}, {"dropping-pa</vt:lpwstr>
  </property>
  <property fmtid="{D5CDD505-2E9C-101B-9397-08002B2CF9AE}" pid="809" name="Mendeley_Bookmark_HDqvsW4STm_27">
    <vt:lpwstr>rticle": "", "family": "Li", "given": "Zhuo", "non-dropping-particle": "", "parse-names": false, "suffix": ""}, {"dropping-particle": "", "family": "Bianba", "given": "Zhuoma", "non-dropping-particle": "", "parse-names": false, "suffix": ""}, {"dropping-p</vt:lpwstr>
  </property>
  <property fmtid="{D5CDD505-2E9C-101B-9397-08002B2CF9AE}" pid="810" name="Mendeley_Bookmark_HDqvsW4STm_28">
    <vt:lpwstr>article": "", "family": "Yang", "given": "Ge", "non-dropping-particle": "", "parse-names": false, "suffix": ""}, {"dropping-particle": "", "family": "Wang", "given": "Xinping", "non-dropping-particle": "", "parse-names": false, "suffix": ""}, {"dropping-p</vt:lpwstr>
  </property>
  <property fmtid="{D5CDD505-2E9C-101B-9397-08002B2CF9AE}" pid="811" name="Mendeley_Bookmark_HDqvsW4STm_29">
    <vt:lpwstr>article": "", "family": "Tang", "given": "Shuhui", "non-dropping-particle": "", "parse-names": false, "suffix": ""}, {"dropping-particle": "", "family": "Gao", "given": "Guoyi", "non-dropping-particle": "", "parse-names": false, "suffix": ""}, {"dropping-</vt:lpwstr>
  </property>
  <property fmtid="{D5CDD505-2E9C-101B-9397-08002B2CF9AE}" pid="812" name="Mendeley_Bookmark_HDqvsW4STm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813" name="Mendeley_Bookmark_HDqvsW4STm_30">
    <vt:lpwstr>particle": "", "family": "Chen", "given": "Yong", "non-dropping-particle": "", "parse-names": false, "suffix": ""}, {"dropping-particle": "", "family": "Luo", "given": "Zhen", "non-dropping-particle": "", "parse-names": false, "suffix": ""}, {"dropping-pa</vt:lpwstr>
  </property>
  <property fmtid="{D5CDD505-2E9C-101B-9397-08002B2CF9AE}" pid="814" name="Mendeley_Bookmark_HDqvsW4STm_31">
    <vt:lpwstr>rticle": "", "family": "Gusang", "given": "Lamu", "non-dropping-particle": "", "parse-names": false, "suffix": ""}, {"dropping-particle": "", "family": "Cao", "given": "Zheng", "non-dropping-particle": "", "parse-names": false, "suffix": ""}, {"dropping-p</vt:lpwstr>
  </property>
  <property fmtid="{D5CDD505-2E9C-101B-9397-08002B2CF9AE}" pid="815" name="Mendeley_Bookmark_HDqvsW4STm_32">
    <vt:lpwstr>article": "", "family": "Zhang", "given": "Qinghui", "non-dropping-particle": "", "parse-names": false, "suffix": ""}, {"dropping-particle": "", "family": "Ouyang", "given": "Weihan", "non-dropping-particle": "", "parse-names": false, "suffix": ""}, {"dro</vt:lpwstr>
  </property>
  <property fmtid="{D5CDD505-2E9C-101B-9397-08002B2CF9AE}" pid="816" name="Mendeley_Bookmark_HDqvsW4STm_33">
    <vt:lpwstr>pping-particle": "", "family": "Ren", "given": "Xiaoli", "non-dropping-particle": "", "parse-names": false, "suffix": ""}, {"dropping-particle": "", "family": "Liang", "given": "Huiqing", "non-dropping-particle": "", "parse-names": false, "suffix": ""}, {</vt:lpwstr>
  </property>
  <property fmtid="{D5CDD505-2E9C-101B-9397-08002B2CF9AE}" pid="817" name="Mendeley_Bookmark_HDqvsW4STm_34">
    <vt:lpwstr>"dropping-particle": "", "family": "Zheng", "given": "Huisong", "non-dropping-particle": "", "parse-names": false, "suffix": ""}, {"dropping-particle": "", "family": "Huang", "given": "Yebo", "non-dropping-particle": "", "parse-names": false, "suffix": ""</vt:lpwstr>
  </property>
  <property fmtid="{D5CDD505-2E9C-101B-9397-08002B2CF9AE}" pid="818" name="Mendeley_Bookmark_HDqvsW4STm_35">
    <vt:lpwstr>}, {"dropping-particle": "", "family": "Li", "given": "Jingxiang", "non-dropping-particle": "", "parse-names": false, "suffix": ""}, {"dropping-particle": "", "family": "Bolund", "given": "Lars", "non-dropping-particle": "", "parse-names": false, "suffix"</vt:lpwstr>
  </property>
  <property fmtid="{D5CDD505-2E9C-101B-9397-08002B2CF9AE}" pid="819" name="Mendeley_Bookmark_HDqvsW4STm_36">
    <vt:lpwstr>: ""}, {"dropping-particle": "", "family": "Kristiansen", "given": "Karsten", "non-dropping-particle": "", "parse-names": false, "suffix": ""}, {"dropping-particle": "", "family": "Li", "given": "Yingrui", "non-dropping-particle": "", "parse-names": false</vt:lpwstr>
  </property>
  <property fmtid="{D5CDD505-2E9C-101B-9397-08002B2CF9AE}" pid="820" name="Mendeley_Bookmark_HDqvsW4STm_37">
    <vt:lpwstr>, "suffix": ""}, {"dropping-particle": "", "family": "Zhang", "given": "Yong", "non-dropping-particle": "", "parse-names": false, "suffix": ""}, {"dropping-particle": "", "family": "Zhang", "given": "Xiuqing", "non-dropping-particle": "", "parse-names": f</vt:lpwstr>
  </property>
  <property fmtid="{D5CDD505-2E9C-101B-9397-08002B2CF9AE}" pid="821" name="Mendeley_Bookmark_HDqvsW4STm_38">
    <vt:lpwstr>alse, "suffix": ""}, {"dropping-particle": "", "family": "Li", "given": "Ruiqiang", "non-dropping-particle": "", "parse-names": false, "suffix": ""}, {"dropping-particle": "", "family": "Li", "given": "Songgang", "non-dropping-particle": "", "parse-names"</vt:lpwstr>
  </property>
  <property fmtid="{D5CDD505-2E9C-101B-9397-08002B2CF9AE}" pid="822" name="Mendeley_Bookmark_HDqvsW4STm_39">
    <vt:lpwstr>: false, "suffix": ""}, {"dropping-particle": "", "family": "Yang", "given": "Huanming", "non-dropping-particle": "", "parse-names": false, "suffix": ""}, {"dropping-particle": "", "family": "Nielsen", "given": "Rasmus", "non-dropping-particle": "", "pars</vt:lpwstr>
  </property>
  <property fmtid="{D5CDD505-2E9C-101B-9397-08002B2CF9AE}" pid="823" name="Mendeley_Bookmark_HDqvsW4STm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824" name="Mendeley_Bookmark_HDqvsW4STm_40">
    <vt:lpwstr>e-names": false, "suffix": ""}, {"dropping-particle": "", "family": "Wang", "given": "Jun", "non-dropping-particle": "", "parse-names": false, "suffix": ""}, {"dropping-particle": "", "family": "Wang", "given": "Jian", "non-dropping-particle": "", "parse-</vt:lpwstr>
  </property>
  <property fmtid="{D5CDD505-2E9C-101B-9397-08002B2CF9AE}" pid="825" name="Mendeley_Bookmark_HDqvsW4STm_41">
    <vt:lpwstr>names": false, "suffix": ""}], "container-title": "Science", "id": "ITEM-1", "issue": "5987", "issued": {"date-parts": [["2010"]]}, "page": "75-78", "title": "Sequencing of 50 human exomes reveals adaptation to high altitude", "type": "article-journal", "</vt:lpwstr>
  </property>
  <property fmtid="{D5CDD505-2E9C-101B-9397-08002B2CF9AE}" pid="826" name="Mendeley_Bookmark_HDqvsW4STm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827" name="Mendeley_Bookmark_HDqvsW4STm_43">
    <vt:lpwstr>Yi &lt;i&gt;et al.&lt;/i&gt;, 2010)"}, "properties": {"noteIndex": 0}, "schema": "https://github.com/citation-style-language/schema/raw/master/csl-citation.json"}</vt:lpwstr>
  </property>
  <property fmtid="{D5CDD505-2E9C-101B-9397-08002B2CF9AE}" pid="828" name="Mendeley_Bookmark_HDqvsW4STm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829" name="Mendeley_Bookmark_HDqvsW4STm_6">
    <vt:lpwstr>-dropping-particle": "", "parse-names": false, "suffix": ""}, {"dropping-particle": "", "family": "Liang", "given": "Yu", "non-dropping-particle": "", "parse-names": false, "suffix": ""}, {"dropping-particle": "", "family": "Huerta-Sanchez", "given": "Emi</vt:lpwstr>
  </property>
  <property fmtid="{D5CDD505-2E9C-101B-9397-08002B2CF9AE}" pid="830" name="Mendeley_Bookmark_HDqvsW4STm_7">
    <vt:lpwstr>lia", "non-dropping-particle": "", "parse-names": false, "suffix": ""}, {"dropping-particle": "", "family": "Jin", "given": "Xin", "non-dropping-particle": "", "parse-names": false, "suffix": ""}, {"dropping-particle": "", "family": "Cuo", "given": "Zha X</vt:lpwstr>
  </property>
  <property fmtid="{D5CDD505-2E9C-101B-9397-08002B2CF9AE}" pid="831" name="Mendeley_Bookmark_HDqvsW4STm_8">
    <vt:lpwstr>i Ping", "non-dropping-particle": "", "parse-names": false, "suffix": ""}, {"dropping-particle": "", "family": "Pool", "given": "John E.", "non-dropping-particle": "", "parse-names": false, "suffix": ""}, {"dropping-particle": "", "family": "Xu", "given":</vt:lpwstr>
  </property>
  <property fmtid="{D5CDD505-2E9C-101B-9397-08002B2CF9AE}" pid="832" name="Mendeley_Bookmark_HDqvsW4STm_9">
    <vt:lpwstr> "N.", "non-dropping-particle": "", "parse-names": false, "suffix": ""}, {"dropping-particle": "", "family": "Jiang", "given": "Hui", "non-dropping-particle": "", "parse-names": false, "suffix": ""}, {"dropping-particle": "", "family": "Vinckenbosch", "gi</vt:lpwstr>
  </property>
  <property fmtid="{D5CDD505-2E9C-101B-9397-08002B2CF9AE}" pid="833" name="Mendeley_Bookmark_HFFvDJ0MkB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834" name="Mendeley_Bookmark_HFFvDJ0MkB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835" name="Mendeley_Bookmark_HFFvDJ0MkB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836" name="Mendeley_Bookmark_HFFvDJ0MkB_12">
    <vt:lpwstr> "", "family": "Chilton", "given": "John", "non-dropping-particle": "", "parse-names": false, "suffix": ""}, {"dropping-particle": "", "family": "K\u00f6ster", "given": "Johannes", "non-dropping-particle": "", "parse-names": false, "suffix": ""}, {"droppi</vt:lpwstr>
  </property>
  <property fmtid="{D5CDD505-2E9C-101B-9397-08002B2CF9AE}" pid="837" name="Mendeley_Bookmark_HFFvDJ0MkB_13">
    <vt:lpwstr>ng-particle": "", "family": "Dale", "given": "Ryan", "non-dropping-particle": "", "parse-names": false, "suffix": ""}, {"dropping-particle": "", "family": "Soranzo", "given": "Nicola", "non-dropping-particle": "", "parse-names": false, "suffix": ""}, {"dr</vt:lpwstr>
  </property>
  <property fmtid="{D5CDD505-2E9C-101B-9397-08002B2CF9AE}" pid="838" name="Mendeley_Bookmark_HFFvDJ0MkB_14">
    <vt:lpwstr>opping-particle": "", "family": "Beek", "given": "Marius", "non-dropping-particle": "van den", "parse-names": false, "suffix": ""}, {"dropping-particle": "", "family": "Goecks", "given": "Jeremy", "non-dropping-particle": "", "parse-names": false, "suffix</vt:lpwstr>
  </property>
  <property fmtid="{D5CDD505-2E9C-101B-9397-08002B2CF9AE}" pid="839" name="Mendeley_Bookmark_HFFvDJ0MkB_15">
    <vt:lpwstr>": ""}, {"dropping-particle": "", "family": "Backofen", "given": "Rolf", "non-dropping-particle": "", "parse-names": false, "suffix": ""}, {"dropping-particle": "", "family": "Nekrutenko", "given": "Anton", "non-dropping-particle": "", "parse-names": fals</vt:lpwstr>
  </property>
  <property fmtid="{D5CDD505-2E9C-101B-9397-08002B2CF9AE}" pid="840" name="Mendeley_Bookmark_HFFvDJ0MkB_16">
    <vt:lpwstr>e, "suffix": ""}, {"dropping-particle": "", "family": "Taylor", "given": "James", "non-dropping-particle": "", "parse-names": false, "suffix": ""}], "container-title": "Cell Systems", "id": "ITEM-1", "issue": "6", "issued": {"date-parts": [["2018"]]}, "pa</vt:lpwstr>
  </property>
  <property fmtid="{D5CDD505-2E9C-101B-9397-08002B2CF9AE}" pid="841" name="Mendeley_Bookmark_HFFvDJ0MkB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842" name="Mendeley_Bookmark_HFFvDJ0MkB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843" name="Mendeley_Bookmark_HFFvDJ0MkB_19">
    <vt:lpwstr>ge/schema/raw/master/csl-citation.json"}</vt:lpwstr>
  </property>
  <property fmtid="{D5CDD505-2E9C-101B-9397-08002B2CF9AE}" pid="844" name="Mendeley_Bookmark_HFFvDJ0MkB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845" name="Mendeley_Bookmark_HFFvDJ0MkB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846" name="Mendeley_Bookmark_HFFvDJ0MkB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847" name="Mendeley_Bookmark_HFFvDJ0MkB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848" name="Mendeley_Bookmark_HFFvDJ0MkB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849" name="Mendeley_Bookmark_HFFvDJ0MkB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850" name="Mendeley_Bookmark_HFFvDJ0MkB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851" name="Mendeley_Bookmark_HFFvDJ0MkB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852" name="Mendeley_Bookmark_HaHbmCPfY0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853" name="Mendeley_Bookmark_HaHbmCPfY0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854" name="Mendeley_Bookmark_HaHbmCPfY0_3">
    <vt:lpwstr>ate analysis of data from RNA-seq experiments.", "author": [{"dropping-particle": "", "family": "Pimentel", "given": "Harold", "non-dropping-particle": "", "parse-names": false, "suffix": ""}, {"dropping-particle": "", "family": "Bray", "given": "Nicolas </vt:lpwstr>
  </property>
  <property fmtid="{D5CDD505-2E9C-101B-9397-08002B2CF9AE}" pid="855" name="Mendeley_Bookmark_HaHbmCPfY0_4">
    <vt:lpwstr>L.", "non-dropping-particle": "", "parse-names": false, "suffix": ""}, {"dropping-particle": "", "family": "Puente", "given": "Suzette", "non-dropping-particle": "", "parse-names": false, "suffix": ""}, {"dropping-particle": "", "family": "Melsted", "give</vt:lpwstr>
  </property>
  <property fmtid="{D5CDD505-2E9C-101B-9397-08002B2CF9AE}" pid="856" name="Mendeley_Bookmark_HaHbmCPfY0_5">
    <vt:lpwstr>n": "P\u00e1ll", "non-dropping-particle": "", "parse-names": false, "suffix": ""}, {"dropping-particle": "", "family": "Pachter", "given": "Lior", "non-dropping-particle": "", "parse-names": false, "suffix": ""}], "container-title": "Nature Methods", "id"</vt:lpwstr>
  </property>
  <property fmtid="{D5CDD505-2E9C-101B-9397-08002B2CF9AE}" pid="857" name="Mendeley_Bookmark_HaHbmCPfY0_6">
    <vt:lpwstr>: "ITEM-1", "issue": "7", "issued": {"date-parts": [["2017"]]}, "page": "687-690", "title": "Differential analysis of RNA-seq incorporating quantification uncertainty", "type": "article-journal", "volume": "14"}, "uris": ["http://www.mendeley.com/document</vt:lpwstr>
  </property>
  <property fmtid="{D5CDD505-2E9C-101B-9397-08002B2CF9AE}" pid="858" name="Mendeley_Bookmark_HaHbmCPfY0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859" name="Mendeley_Bookmark_HaHbmCPfY0_8">
    <vt:lpwstr>{"noteIndex": 0}, "schema": "https://github.com/citation-style-language/schema/raw/master/csl-citation.json"}</vt:lpwstr>
  </property>
  <property fmtid="{D5CDD505-2E9C-101B-9397-08002B2CF9AE}" pid="860" name="Mendeley_Bookmark_IBgXcozLOM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61" name="Mendeley_Bookmark_IBgXcozLOM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62" name="Mendeley_Bookmark_IBgXcozLOM_11">
    <vt:lpwstr>citation.json"}</vt:lpwstr>
  </property>
  <property fmtid="{D5CDD505-2E9C-101B-9397-08002B2CF9AE}" pid="863" name="Mendeley_Bookmark_IBgXcozLOM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64" name="Mendeley_Bookmark_IBgXcozLOM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65" name="Mendeley_Bookmark_IBgXcozLOM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66" name="Mendeley_Bookmark_IBgXcozLOM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67" name="Mendeley_Bookmark_IBgXcozLOM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68" name="Mendeley_Bookmark_IBgXcozLOM_7">
    <vt:lpwstr>arse-names": false, "suffix": ""}, {"dropping-particle": "", "family": "Ramaswami", "given": "Gokul", "non-dropping-particle": "", "parse-names": false, "suffix": ""}, {"dropping-particle": "", "family": "Li", "given": "Jin Billy", "non-dropping-particle"</vt:lpwstr>
  </property>
  <property fmtid="{D5CDD505-2E9C-101B-9397-08002B2CF9AE}" pid="869" name="Mendeley_Bookmark_IBgXcozLOM_8">
    <vt:lpwstr>: "", "parse-names": false, "suffix": ""}], "container-title": "American Journal of Human Genetics", "id": "ITEM-1", "issue": "4", "issued": {"date-parts": [["2013"]]}, "page": "641-651", "publisher": "The American Society of Human Genetics", "title": "Re</vt:lpwstr>
  </property>
  <property fmtid="{D5CDD505-2E9C-101B-9397-08002B2CF9AE}" pid="870" name="Mendeley_Bookmark_IBgXcozLOM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71" name="Mendeley_Bookmark_Iq8mQnLzCD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72" name="Mendeley_Bookmark_Iq8mQnLzCD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73" name="Mendeley_Bookmark_Iq8mQnLzCD_11">
    <vt:lpwstr>citation.json"}</vt:lpwstr>
  </property>
  <property fmtid="{D5CDD505-2E9C-101B-9397-08002B2CF9AE}" pid="874" name="Mendeley_Bookmark_Iq8mQnLzCD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75" name="Mendeley_Bookmark_Iq8mQnLzCD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76" name="Mendeley_Bookmark_Iq8mQnLzCD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77" name="Mendeley_Bookmark_Iq8mQnLzCD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78" name="Mendeley_Bookmark_Iq8mQnLzCD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79" name="Mendeley_Bookmark_Iq8mQnLzCD_7">
    <vt:lpwstr>arse-names": false, "suffix": ""}, {"dropping-particle": "", "family": "Ramaswami", "given": "Gokul", "non-dropping-particle": "", "parse-names": false, "suffix": ""}, {"dropping-particle": "", "family": "Li", "given": "Jin Billy", "non-dropping-particle"</vt:lpwstr>
  </property>
  <property fmtid="{D5CDD505-2E9C-101B-9397-08002B2CF9AE}" pid="880" name="Mendeley_Bookmark_Iq8mQnLzCD_8">
    <vt:lpwstr>: "", "parse-names": false, "suffix": ""}], "container-title": "American Journal of Human Genetics", "id": "ITEM-1", "issue": "4", "issued": {"date-parts": [["2013"]]}, "page": "641-651", "publisher": "The American Society of Human Genetics", "title": "Re</vt:lpwstr>
  </property>
  <property fmtid="{D5CDD505-2E9C-101B-9397-08002B2CF9AE}" pid="881" name="Mendeley_Bookmark_Iq8mQnLzCD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82" name="Mendeley_Bookmark_J6khNgKBB6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883" name="Mendeley_Bookmark_J6khNgKBB6_10">
    <vt:lpwstr>n-dropping-particle": "", "parse-names": false, "suffix": ""}, {"dropping-particle": "", "family": "Nguyen", "given": "Tung", "non-dropping-particle": "", "parse-names": false, "suffix": ""}, {"dropping-particle": "", "family": "Wang", "given": "Luan", "n</vt:lpwstr>
  </property>
  <property fmtid="{D5CDD505-2E9C-101B-9397-08002B2CF9AE}" pid="884" name="Mendeley_Bookmark_J6khNgKBB6_11">
    <vt:lpwstr>on-dropping-particle": "", "parse-names": false, "suffix": ""}, {"dropping-particle": "", "family": "Land", "given": "Susan J", "non-dropping-particle": "", "parse-names": false, "suffix": ""}, {"dropping-particle": "", "family": "Lu", "given": "Xiangyi",</vt:lpwstr>
  </property>
  <property fmtid="{D5CDD505-2E9C-101B-9397-08002B2CF9AE}" pid="885" name="Mendeley_Bookmark_J6khNgKBB6_12">
    <vt:lpwstr> "non-dropping-particle": "", "parse-names": false, "suffix": ""}, {"dropping-particle": "", "family": "Ruden", "given": "Douglas M", "non-dropping-particle": "", "parse-names": false, "suffix": ""}], "container-title": "Fly", "id": "ITEM-1", "issue": "2"</vt:lpwstr>
  </property>
  <property fmtid="{D5CDD505-2E9C-101B-9397-08002B2CF9AE}" pid="886" name="Mendeley_Bookmark_J6khNgKBB6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887" name="Mendeley_Bookmark_J6khNgKBB6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888" name="Mendeley_Bookmark_J6khNgKBB6_15">
    <vt:lpwstr>ttedCitation": "(Cingolani et al., 2012)", "previouslyFormattedCitation": "(Cingolani &lt;i&gt;et al.&lt;/i&gt;, 2012)"}, "properties": {"noteIndex": 0}, "schema": "https://github.com/citation-style-language/schema/raw/master/csl-citation.json"}</vt:lpwstr>
  </property>
  <property fmtid="{D5CDD505-2E9C-101B-9397-08002B2CF9AE}" pid="889" name="Mendeley_Bookmark_J6khNgKBB6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890" name="Mendeley_Bookmark_J6khNgKBB6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891" name="Mendeley_Bookmark_J6khNgKBB6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892" name="Mendeley_Bookmark_J6khNgKBB6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893" name="Mendeley_Bookmark_J6khNgKBB6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894" name="Mendeley_Bookmark_J6khNgKBB6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895" name="Mendeley_Bookmark_J6khNgKBB6_8">
    <vt:lpwstr>formed by an individual laboratory.", "author": [{"dropping-particle": "", "family": "Cingolani", "given": "Pablo", "non-dropping-particle": "", "parse-names": false, "suffix": ""}, {"dropping-particle": "", "family": "Platts", "given": "Adrian", "non-dro</vt:lpwstr>
  </property>
  <property fmtid="{D5CDD505-2E9C-101B-9397-08002B2CF9AE}" pid="896" name="Mendeley_Bookmark_J6khNgKBB6_9">
    <vt:lpwstr>pping-particle": "", "parse-names": false, "suffix": ""}, {"dropping-particle": "", "family": "Wang", "given": "Le Lily", "non-dropping-particle": "", "parse-names": false, "suffix": ""}, {"dropping-particle": "", "family": "Coon", "given": "Melissa", "no</vt:lpwstr>
  </property>
  <property fmtid="{D5CDD505-2E9C-101B-9397-08002B2CF9AE}" pid="897" name="Mendeley_Bookmark_J7nP1nH92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898" name="Mendeley_Bookmark_J7nP1nH92W_10">
    <vt:lpwstr>: "", "family": "Davies", "given": "Robert M.", "non-dropping-particle": "", "parse-names": false, "suffix": ""}, {"dropping-particle": "", "family": "Li", "given": "Heng", "non-dropping-particle": "", "parse-names": false, "suffix": ""}], "container-titl</vt:lpwstr>
  </property>
  <property fmtid="{D5CDD505-2E9C-101B-9397-08002B2CF9AE}" pid="899" name="Mendeley_Bookmark_J7nP1nH92W_11">
    <vt:lpwstr>e": "GigaScience", "id": "ITEM-1", "issue": "2", "issued": {"date-parts": [["2021"]]}, "title": "Twelve years of SAMtools and BCFtools", "type": "article-journal", "volume": "10"}, "uris": ["http://www.mendeley.com/documents/?uuid=ff58baa3-6dab-4214-aab0-</vt:lpwstr>
  </property>
  <property fmtid="{D5CDD505-2E9C-101B-9397-08002B2CF9AE}" pid="900" name="Mendeley_Bookmark_J7nP1nH92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901" name="Mendeley_Bookmark_J7nP1nH92W_13">
    <vt:lpwstr>//github.com/citation-style-language/schema/raw/master/csl-citation.json"}</vt:lpwstr>
  </property>
  <property fmtid="{D5CDD505-2E9C-101B-9397-08002B2CF9AE}" pid="902" name="Mendeley_Bookmark_J7nP1nH92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903" name="Mendeley_Bookmark_J7nP1nH92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904" name="Mendeley_Bookmark_J7nP1nH92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905" name="Mendeley_Bookmark_J7nP1nH92W_5">
    <vt:lpwstr>tation are available from https://www.htslib.org.", "author": [{"dropping-particle": "", "family": "Danecek", "given": "Petr", "non-dropping-particle": "", "parse-names": false, "suffix": ""}, {"dropping-particle": "", "family": "Bonfield", "given": "Jame</vt:lpwstr>
  </property>
  <property fmtid="{D5CDD505-2E9C-101B-9397-08002B2CF9AE}" pid="906" name="Mendeley_Bookmark_J7nP1nH92W_6">
    <vt:lpwstr>s K.", "non-dropping-particle": "", "parse-names": false, "suffix": ""}, {"dropping-particle": "", "family": "Liddle", "given": "Jennifer", "non-dropping-particle": "", "parse-names": false, "suffix": ""}, {"dropping-particle": "", "family": "Marshall", "</vt:lpwstr>
  </property>
  <property fmtid="{D5CDD505-2E9C-101B-9397-08002B2CF9AE}" pid="907" name="Mendeley_Bookmark_J7nP1nH92W_7">
    <vt:lpwstr>given": "John", "non-dropping-particle": "", "parse-names": false, "suffix": ""}, {"dropping-particle": "", "family": "Ohan", "given": "Valeriu", "non-dropping-particle": "", "parse-names": false, "suffix": ""}, {"dropping-particle": "", "family": "Pollar</vt:lpwstr>
  </property>
  <property fmtid="{D5CDD505-2E9C-101B-9397-08002B2CF9AE}" pid="908" name="Mendeley_Bookmark_J7nP1nH92W_8">
    <vt:lpwstr>d", "given": "Martin O.", "non-dropping-particle": "", "parse-names": false, "suffix": ""}, {"dropping-particle": "", "family": "Whitwham", "given": "Andrew", "non-dropping-particle": "", "parse-names": false, "suffix": ""}, {"dropping-particle": "", "fam</vt:lpwstr>
  </property>
  <property fmtid="{D5CDD505-2E9C-101B-9397-08002B2CF9AE}" pid="909" name="Mendeley_Bookmark_J7nP1nH92W_9">
    <vt:lpwstr>ily": "Keane", "given": "Thomas", "non-dropping-particle": "", "parse-names": false, "suffix": ""}, {"dropping-particle": "", "family": "McCarthy", "given": "Shane A.", "non-dropping-particle": "", "parse-names": false, "suffix": ""}, {"dropping-particle"</vt:lpwstr>
  </property>
  <property fmtid="{D5CDD505-2E9C-101B-9397-08002B2CF9AE}" pid="910" name="Mendeley_Bookmark_J8gq5mHIKG_1">
    <vt:lpwstr>ADDIN CSL_CITATION {"citationItems": [{"id": "ITEM-1", "itemData": {"URL": "http://www.bioinformatics.babraham.ac.uk/projects/fastqc", "author": [{"dropping-particle": "", "family": "Andrews", "given": "Simon", "non-dropping-particle": "", "parse-names": </vt:lpwstr>
  </property>
  <property fmtid="{D5CDD505-2E9C-101B-9397-08002B2CF9AE}" pid="911" name="Mendeley_Bookmark_J8gq5mHIKG_2">
    <vt:lpwstr>false, "suffix": ""}], "id": "ITEM-1", "issued": {"date-parts": [["2010"]]}, "title": "FastQC: a quality control tool for high throughput sequence data.", "type": "webpage"}, "uris": ["http://www.mendeley.com/documents/?uuid=a1f8396c-b979-4e29-b211-282067</vt:lpwstr>
  </property>
  <property fmtid="{D5CDD505-2E9C-101B-9397-08002B2CF9AE}" pid="912" name="Mendeley_Bookmark_J8gq5mHIKG_3">
    <vt:lpwstr>17ac05"]}], "mendeley": {"formattedCitation": "(Andrews, 2010)", "plainTextFormattedCitation": "(Andrews, 2010)", "previouslyFormattedCitation": "(Andrews, 2010)"}, "properties": {"noteIndex": 0}, "schema": "https://github.com/citation-style-language/sche</vt:lpwstr>
  </property>
  <property fmtid="{D5CDD505-2E9C-101B-9397-08002B2CF9AE}" pid="913" name="Mendeley_Bookmark_J8gq5mHIKG_4">
    <vt:lpwstr>ma/raw/master/csl-citation.json"}</vt:lpwstr>
  </property>
  <property fmtid="{D5CDD505-2E9C-101B-9397-08002B2CF9AE}" pid="914" name="Mendeley_Bookmark_Jq98NRkjxm_1">
    <vt:lpwstr>ADDIN CSL_CITATION {"citationItems": [{"id": "ITEM-1", "itemData": {"author": [{"dropping-particle": "", "family": "M\u00f6lder", "given": "Felix", "non-dropping-particle": "", "parse-names": false, "suffix": ""}, {"dropping-particle": "", "family": "Jabl</vt:lpwstr>
  </property>
  <property fmtid="{D5CDD505-2E9C-101B-9397-08002B2CF9AE}" pid="915" name="Mendeley_Bookmark_Jq98NRkjxm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916" name="Mendeley_Bookmark_Jq98NRkjxm_11">
    <vt:lpwstr>r &lt;i&gt;et al.&lt;/i&gt;, 2021)"}, "properties": {"noteIndex": 0}, "schema": "https://github.com/citation-style-language/schema/raw/master/csl-citation.json"}</vt:lpwstr>
  </property>
  <property fmtid="{D5CDD505-2E9C-101B-9397-08002B2CF9AE}" pid="917" name="Mendeley_Bookmark_Jq98NRkjxm_2">
    <vt:lpwstr>onski", "given": "Kim Philipp", "non-dropping-particle": "", "parse-names": false, "suffix": ""}, {"dropping-particle": "", "family": "Letcher", "given": "Brice", "non-dropping-particle": "", "parse-names": false, "suffix": ""}, {"dropping-particle": "", </vt:lpwstr>
  </property>
  <property fmtid="{D5CDD505-2E9C-101B-9397-08002B2CF9AE}" pid="918" name="Mendeley_Bookmark_Jq98NRkjxm_3">
    <vt:lpwstr>"family": "Hall", "given": "Michael B", "non-dropping-particle": "", "parse-names": false, "suffix": ""}, {"dropping-particle": "", "family": "Tomkins-tinch", "given": "Christopher H", "non-dropping-particle": "", "parse-names": false, "suffix": ""}, {"dr</vt:lpwstr>
  </property>
  <property fmtid="{D5CDD505-2E9C-101B-9397-08002B2CF9AE}" pid="919" name="Mendeley_Bookmark_Jq98NRkjxm_4">
    <vt:lpwstr>opping-particle": "", "family": "Sochat", "given": "Vanessa", "non-dropping-particle": "", "parse-names": false, "suffix": ""}, {"dropping-particle": "", "family": "Forster", "given": "Jan", "non-dropping-particle": "", "parse-names": false, "suffix": ""}</vt:lpwstr>
  </property>
  <property fmtid="{D5CDD505-2E9C-101B-9397-08002B2CF9AE}" pid="920" name="Mendeley_Bookmark_Jq98NRkjxm_5">
    <vt:lpwstr>, {"dropping-particle": "", "family": "Lee", "given": "Soohyun", "non-dropping-particle": "", "parse-names": false, "suffix": ""}, {"dropping-particle": "", "family": "Twardziok", "given": "Sven O", "non-dropping-particle": "", "parse-names": false, "suff</vt:lpwstr>
  </property>
  <property fmtid="{D5CDD505-2E9C-101B-9397-08002B2CF9AE}" pid="921" name="Mendeley_Bookmark_Jq98NRkjxm_6">
    <vt:lpwstr>ix": ""}, {"dropping-particle": "", "family": "Kanitz", "given": "Alexander", "non-dropping-particle": "", "parse-names": false, "suffix": ""}, {"dropping-particle": "", "family": "Wilm", "given": "Andreas", "non-dropping-particle": "", "parse-names": fal</vt:lpwstr>
  </property>
  <property fmtid="{D5CDD505-2E9C-101B-9397-08002B2CF9AE}" pid="922" name="Mendeley_Bookmark_Jq98NRkjxm_7">
    <vt:lpwstr>se, "suffix": ""}, {"dropping-particle": "", "family": "Holtgrewe", "given": "Manuel", "non-dropping-particle": "", "parse-names": false, "suffix": ""}, {"dropping-particle": "", "family": "Rahmann", "given": "Sven", "non-dropping-particle": "", "parse-na</vt:lpwstr>
  </property>
  <property fmtid="{D5CDD505-2E9C-101B-9397-08002B2CF9AE}" pid="923" name="Mendeley_Bookmark_Jq98NRkjxm_8">
    <vt:lpwstr>mes": false, "suffix": ""}, {"dropping-particle": "", "family": "Nahnsen", "given": "Sven", "non-dropping-particle": "", "parse-names": false, "suffix": ""}, {"dropping-particle": "", "family": "K\u00f6ster", "given": "Johannes", "non-dropping-particle": </vt:lpwstr>
  </property>
  <property fmtid="{D5CDD505-2E9C-101B-9397-08002B2CF9AE}" pid="924" name="Mendeley_Bookmark_Jq98NRkjxm_9">
    <vt:lpwstr>"", "parse-names": false, "suffix": ""}], "id": "ITEM-1", "issued": {"date-parts": [["2021"]]}, "page": "1-17", "title": "Sustainable data analysis with Snakemake [ version 1 ; peer review : awaiting peer review ]", "type": "article-journal"}, "uris": ["h</vt:lpwstr>
  </property>
  <property fmtid="{D5CDD505-2E9C-101B-9397-08002B2CF9AE}" pid="925" name="Mendeley_Bookmark_Jz1cLcddr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26" name="Mendeley_Bookmark_Jz1cLcddrn_10">
    <vt:lpwstr>n-dropping-particle": "", "parse-names": false, "suffix": ""}, {"dropping-particle": "", "family": "Nguyen", "given": "Tung", "non-dropping-particle": "", "parse-names": false, "suffix": ""}, {"dropping-particle": "", "family": "Wang", "given": "Luan", "n</vt:lpwstr>
  </property>
  <property fmtid="{D5CDD505-2E9C-101B-9397-08002B2CF9AE}" pid="927" name="Mendeley_Bookmark_Jz1cLcddrn_11">
    <vt:lpwstr>on-dropping-particle": "", "parse-names": false, "suffix": ""}, {"dropping-particle": "", "family": "Land", "given": "Susan J", "non-dropping-particle": "", "parse-names": false, "suffix": ""}, {"dropping-particle": "", "family": "Lu", "given": "Xiangyi",</vt:lpwstr>
  </property>
  <property fmtid="{D5CDD505-2E9C-101B-9397-08002B2CF9AE}" pid="928" name="Mendeley_Bookmark_Jz1cLcddrn_12">
    <vt:lpwstr> "non-dropping-particle": "", "parse-names": false, "suffix": ""}, {"dropping-particle": "", "family": "Ruden", "given": "Douglas M", "non-dropping-particle": "", "parse-names": false, "suffix": ""}], "container-title": "Fly", "id": "ITEM-1", "issue": "2"</vt:lpwstr>
  </property>
  <property fmtid="{D5CDD505-2E9C-101B-9397-08002B2CF9AE}" pid="929" name="Mendeley_Bookmark_Jz1cLcddr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30" name="Mendeley_Bookmark_Jz1cLcddr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31" name="Mendeley_Bookmark_Jz1cLcddrn_15">
    <vt:lpwstr>ttedCitation": "(Cingolani et al., 2012)", "previouslyFormattedCitation": "(Cingolani &lt;i&gt;et al.&lt;/i&gt;, 2012)"}, "properties": {"noteIndex": 0}, "schema": "https://github.com/citation-style-language/schema/raw/master/csl-citation.json"}</vt:lpwstr>
  </property>
  <property fmtid="{D5CDD505-2E9C-101B-9397-08002B2CF9AE}" pid="932" name="Mendeley_Bookmark_Jz1cLcddr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33" name="Mendeley_Bookmark_Jz1cLcddr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34" name="Mendeley_Bookmark_Jz1cLcddr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35" name="Mendeley_Bookmark_Jz1cLcddr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36" name="Mendeley_Bookmark_Jz1cLcddr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37" name="Mendeley_Bookmark_Jz1cLcddr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38" name="Mendeley_Bookmark_Jz1cLcddrn_8">
    <vt:lpwstr>formed by an individual laboratory.", "author": [{"dropping-particle": "", "family": "Cingolani", "given": "Pablo", "non-dropping-particle": "", "parse-names": false, "suffix": ""}, {"dropping-particle": "", "family": "Platts", "given": "Adrian", "non-dro</vt:lpwstr>
  </property>
  <property fmtid="{D5CDD505-2E9C-101B-9397-08002B2CF9AE}" pid="939" name="Mendeley_Bookmark_Jz1cLcddrn_9">
    <vt:lpwstr>pping-particle": "", "parse-names": false, "suffix": ""}, {"dropping-particle": "", "family": "Wang", "given": "Le Lily", "non-dropping-particle": "", "parse-names": false, "suffix": ""}, {"dropping-particle": "", "family": "Coon", "given": "Melissa", "no</vt:lpwstr>
  </property>
  <property fmtid="{D5CDD505-2E9C-101B-9397-08002B2CF9AE}" pid="940" name="Mendeley_Bookmark_K5GGHEicVU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941" name="Mendeley_Bookmark_K5GGHEicVU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942" name="Mendeley_Bookmark_K5GGHEicVU_3">
    <vt:lpwstr>mily": "Garrison", "given": "Erik", "non-dropping-particle": "", "parse-names": false, "suffix": ""}, {"dropping-particle": "", "family": "Marth", "given": "Gabor", "non-dropping-particle": "", "parse-names": false, "suffix": ""}], "id": "ITEM-1", "issued</vt:lpwstr>
  </property>
  <property fmtid="{D5CDD505-2E9C-101B-9397-08002B2CF9AE}" pid="943" name="Mendeley_Bookmark_K5GGHEicVU_4">
    <vt:lpwstr>": {"date-parts": [["2012"]]}, "page": "1-9", "title": "Haplotype-based variant detection from short-read sequencing", "type": "article-journal"}, "uris": ["http://www.mendeley.com/documents/?uuid=3cb2db34-2831-48ac-a838-79379e2c5b08"]}], "mendeley": {"fo</vt:lpwstr>
  </property>
  <property fmtid="{D5CDD505-2E9C-101B-9397-08002B2CF9AE}" pid="944" name="Mendeley_Bookmark_K5GGHEicVU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945" name="Mendeley_Bookmark_K5GGHEicVU_6">
    <vt:lpwstr>/schema/raw/master/csl-citation.json"}</vt:lpwstr>
  </property>
  <property fmtid="{D5CDD505-2E9C-101B-9397-08002B2CF9AE}" pid="946" name="Mendeley_Bookmark_KofZbBhhuL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947" name="Mendeley_Bookmark_KofZbBhhuL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948" name="Mendeley_Bookmark_KofZbBhhuL_11">
    <vt:lpwstr>text.].", "author": [{"dropping-particle": "", "family": "Williams", "given": "Jessica", "non-dropping-particle": "", "parse-names": false, "suffix": ""}, {"dropping-particle": "", "family": "Flood", "given": "Lori", "non-dropping-particle": "", "parse-na</vt:lpwstr>
  </property>
  <property fmtid="{D5CDD505-2E9C-101B-9397-08002B2CF9AE}" pid="949" name="Mendeley_Bookmark_KofZbBhhuL_12">
    <vt:lpwstr>mes": false, "suffix": ""}, {"dropping-particle": "", "family": "Praulins", "given": "Giorgio", "non-dropping-particle": "", "parse-names": false, "suffix": ""}, {"dropping-particle": "", "family": "Ingham", "given": "Victoria A.", "non-dropping-particle"</vt:lpwstr>
  </property>
  <property fmtid="{D5CDD505-2E9C-101B-9397-08002B2CF9AE}" pid="950" name="Mendeley_Bookmark_KofZbBhhuL_13">
    <vt:lpwstr>: "", "parse-names": false, "suffix": ""}, {"dropping-particle": "", "family": "Morgan", "given": "John", "non-dropping-particle": "", "parse-names": false, "suffix": ""}, {"dropping-particle": "", "family": "Lees", "given": "Rosemary Susan", "non-droppin</vt:lpwstr>
  </property>
  <property fmtid="{D5CDD505-2E9C-101B-9397-08002B2CF9AE}" pid="951" name="Mendeley_Bookmark_KofZbBhhuL_14">
    <vt:lpwstr>g-particle": "", "parse-names": false, "suffix": ""}, {"dropping-particle": "", "family": "Ranson", "given": "Hilary", "non-dropping-particle": "", "parse-names": false, "suffix": ""}], "container-title": "Parasites and Vectors", "id": "ITEM-1", "issue": </vt:lpwstr>
  </property>
  <property fmtid="{D5CDD505-2E9C-101B-9397-08002B2CF9AE}" pid="952" name="Mendeley_Bookmark_KofZbBhhuL_15">
    <vt:lpwstr>"1", "issued": {"date-parts": [["2019"]]}, "page": "1-14", "publisher": "BioMed Central", "title": "Characterisation of Anopheles strains used for laboratory screening of new vector control products", "type": "article-journal", "volume": "12"}, "uris": ["</vt:lpwstr>
  </property>
  <property fmtid="{D5CDD505-2E9C-101B-9397-08002B2CF9AE}" pid="953" name="Mendeley_Bookmark_KofZbBhhuL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954" name="Mendeley_Bookmark_KofZbBhhuL_17">
    <vt:lpwstr>al.&lt;/i&gt;, 2019)"}, "properties": {"noteIndex": 0}, "schema": "https://github.com/citation-style-language/schema/raw/master/csl-citation.json"}</vt:lpwstr>
  </property>
  <property fmtid="{D5CDD505-2E9C-101B-9397-08002B2CF9AE}" pid="955" name="Mendeley_Bookmark_KofZbBhhuL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956" name="Mendeley_Bookmark_KofZbBhhuL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957" name="Mendeley_Bookmark_KofZbBhhuL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958" name="Mendeley_Bookmark_KofZbBhhuL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959" name="Mendeley_Bookmark_KofZbBhhuL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960" name="Mendeley_Bookmark_KofZbBhhuL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961" name="Mendeley_Bookmark_KofZbBhhuL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962" name="Mendeley_Bookmark_KofZbBhhuL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963" name="Mendeley_Bookmark_LXlgCNBGxt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64" name="Mendeley_Bookmark_LXlgCNBGxt_10">
    <vt:lpwstr>n-dropping-particle": "", "parse-names": false, "suffix": ""}, {"dropping-particle": "", "family": "Nguyen", "given": "Tung", "non-dropping-particle": "", "parse-names": false, "suffix": ""}, {"dropping-particle": "", "family": "Wang", "given": "Luan", "n</vt:lpwstr>
  </property>
  <property fmtid="{D5CDD505-2E9C-101B-9397-08002B2CF9AE}" pid="965" name="Mendeley_Bookmark_LXlgCNBGxt_11">
    <vt:lpwstr>on-dropping-particle": "", "parse-names": false, "suffix": ""}, {"dropping-particle": "", "family": "Land", "given": "Susan J", "non-dropping-particle": "", "parse-names": false, "suffix": ""}, {"dropping-particle": "", "family": "Lu", "given": "Xiangyi",</vt:lpwstr>
  </property>
  <property fmtid="{D5CDD505-2E9C-101B-9397-08002B2CF9AE}" pid="966" name="Mendeley_Bookmark_LXlgCNBGxt_12">
    <vt:lpwstr> "non-dropping-particle": "", "parse-names": false, "suffix": ""}, {"dropping-particle": "", "family": "Ruden", "given": "Douglas M", "non-dropping-particle": "", "parse-names": false, "suffix": ""}], "container-title": "Fly", "id": "ITEM-1", "issue": "2"</vt:lpwstr>
  </property>
  <property fmtid="{D5CDD505-2E9C-101B-9397-08002B2CF9AE}" pid="967" name="Mendeley_Bookmark_LXlgCNBGxt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68" name="Mendeley_Bookmark_LXlgCNBGxt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69" name="Mendeley_Bookmark_LXlgCNBGxt_15">
    <vt:lpwstr>ttedCitation": "(Cingolani et al., 2012)", "previouslyFormattedCitation": "(Cingolani &lt;i&gt;et al.&lt;/i&gt;, 2012)"}, "properties": {"noteIndex": 0}, "schema": "https://github.com/citation-style-language/schema/raw/master/csl-citation.json"}</vt:lpwstr>
  </property>
  <property fmtid="{D5CDD505-2E9C-101B-9397-08002B2CF9AE}" pid="970" name="Mendeley_Bookmark_LXlgCNBGxt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71" name="Mendeley_Bookmark_LXlgCNBGxt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72" name="Mendeley_Bookmark_LXlgCNBGxt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73" name="Mendeley_Bookmark_LXlgCNBGxt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74" name="Mendeley_Bookmark_LXlgCNBGxt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75" name="Mendeley_Bookmark_LXlgCNBGxt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76" name="Mendeley_Bookmark_LXlgCNBGxt_8">
    <vt:lpwstr>formed by an individual laboratory.", "author": [{"dropping-particle": "", "family": "Cingolani", "given": "Pablo", "non-dropping-particle": "", "parse-names": false, "suffix": ""}, {"dropping-particle": "", "family": "Platts", "given": "Adrian", "non-dro</vt:lpwstr>
  </property>
  <property fmtid="{D5CDD505-2E9C-101B-9397-08002B2CF9AE}" pid="977" name="Mendeley_Bookmark_LXlgCNBGxt_9">
    <vt:lpwstr>pping-particle": "", "parse-names": false, "suffix": ""}, {"dropping-particle": "", "family": "Wang", "given": "Le Lily", "non-dropping-particle": "", "parse-names": false, "suffix": ""}, {"dropping-particle": "", "family": "Coon", "given": "Melissa", "no</vt:lpwstr>
  </property>
  <property fmtid="{D5CDD505-2E9C-101B-9397-08002B2CF9AE}" pid="978" name="Mendeley_Bookmark_MDhKT8noTD_1">
    <vt:lpwstr>ADDIN CSL_CITATION {"citationItems": [{"id": "ITEM-1", "itemData": {"URL": "http://www.bioinformatics.babraham.ac.uk/projects/fastqc", "author": [{"dropping-particle": "", "family": "Andrews", "given": "Simon", "non-dropping-particle": "", "parse-names": </vt:lpwstr>
  </property>
  <property fmtid="{D5CDD505-2E9C-101B-9397-08002B2CF9AE}" pid="979" name="Mendeley_Bookmark_MDhKT8noTD_2">
    <vt:lpwstr>false, "suffix": ""}], "id": "ITEM-1", "issued": {"date-parts": [["2010"]]}, "title": "FastQC: a quality control tool for high throughput sequence data.", "type": "webpage"}, "uris": ["http://www.mendeley.com/documents/?uuid=a1f8396c-b979-4e29-b211-282067</vt:lpwstr>
  </property>
  <property fmtid="{D5CDD505-2E9C-101B-9397-08002B2CF9AE}" pid="980" name="Mendeley_Bookmark_MDhKT8noTD_3">
    <vt:lpwstr>17ac05"]}], "mendeley": {"formattedCitation": "(Andrews, 2010)", "plainTextFormattedCitation": "(Andrews, 2010)", "previouslyFormattedCitation": "(Andrews, 2010)"}, "properties": {"noteIndex": 0}, "schema": "https://github.com/citation-style-language/sche</vt:lpwstr>
  </property>
  <property fmtid="{D5CDD505-2E9C-101B-9397-08002B2CF9AE}" pid="981" name="Mendeley_Bookmark_MDhKT8noTD_4">
    <vt:lpwstr>ma/raw/master/csl-citation.json"}</vt:lpwstr>
  </property>
  <property fmtid="{D5CDD505-2E9C-101B-9397-08002B2CF9AE}" pid="982" name="Mendeley_Bookmark_MQXn9I2kZ4_1">
    <vt:lpwstr>ADDIN CSL_CITATION {"citationItems": [{"id": "ITEM-1", "itemData": {"author": [{"dropping-particle": "", "family": "Bray", "given": "Nicolas L", "non-dropping-particle": "", "parse-names": false, "suffix": ""}, {"dropping-particle": "", "family": "Pimente</vt:lpwstr>
  </property>
  <property fmtid="{D5CDD505-2E9C-101B-9397-08002B2CF9AE}" pid="983" name="Mendeley_Bookmark_MQXn9I2kZ4_2">
    <vt:lpwstr>l", "given": "Harold", "non-dropping-particle": "", "parse-names": false, "suffix": ""}, {"dropping-particle": "", "family": "Melsted", "given": "P\u00e1ll", "non-dropping-particle": "", "parse-names": false, "suffix": ""}, {"dropping-particle": "", "fami</vt:lpwstr>
  </property>
  <property fmtid="{D5CDD505-2E9C-101B-9397-08002B2CF9AE}" pid="984" name="Mendeley_Bookmark_MQXn9I2kZ4_3">
    <vt:lpwstr>ly": "Pachter", "given": "Lior", "non-dropping-particle": "", "parse-names": false, "suffix": ""}], "id": "ITEM-1", "issued": {"date-parts": [["2015"]]}, "page": "1-21", "title": "Near-optimal RNA-Seq quantification", "type": "article-journal"}, "uris": [</vt:lpwstr>
  </property>
  <property fmtid="{D5CDD505-2E9C-101B-9397-08002B2CF9AE}" pid="985" name="Mendeley_Bookmark_MQXn9I2kZ4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986" name="Mendeley_Bookmark_MQXn9I2kZ4_5">
    <vt:lpwstr>15)"}, "properties": {"noteIndex": 0}, "schema": "https://github.com/citation-style-language/schema/raw/master/csl-citation.json"}</vt:lpwstr>
  </property>
  <property fmtid="{D5CDD505-2E9C-101B-9397-08002B2CF9AE}" pid="987" name="Mendeley_Bookmark_MRAq9lQFKt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988" name="Mendeley_Bookmark_MRAq9lQFKt_10">
    <vt:lpwstr> "title": "Estimating and interpreting FST: The impact of rare variants", "type": "article-journal", "volume": "23"}, "uris": ["http://www.mendeley.com/documents/?uuid=3ae5af31-956d-45ed-a724-443ad0ca9cb2"]}, {"id": "ITEM-2", "itemData": {"DOI": "10.1093/</vt:lpwstr>
  </property>
  <property fmtid="{D5CDD505-2E9C-101B-9397-08002B2CF9AE}" pid="989" name="Mendeley_Bookmark_MRAq9lQFKt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990" name="Mendeley_Bookmark_MRAq9lQFKt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991" name="Mendeley_Bookmark_MRAq9lQFKt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992" name="Mendeley_Bookmark_MRAq9lQFKt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993" name="Mendeley_Bookmark_MRAq9lQFKt_15">
    <vt:lpwstr>", "given": "R. R.", "non-dropping-particle": "", "parse-names": false, "suffix": ""}, {"dropping-particle": "", "family": "Slatkin", "given": "M.", "non-dropping-particle": "", "parse-names": false, "suffix": ""}, {"dropping-particle": "", "family": "Mad</vt:lpwstr>
  </property>
  <property fmtid="{D5CDD505-2E9C-101B-9397-08002B2CF9AE}" pid="994" name="Mendeley_Bookmark_MRAq9lQFKt_16">
    <vt:lpwstr>dison", "given": "W. P.", "non-dropping-particle": "", "parse-names": false, "suffix": ""}], "container-title": "Genetics", "id": "ITEM-2", "issue": "2", "issued": {"date-parts": [["1992"]]}, "page": "583-589", "title": "Estimation of levels of gene flow </vt:lpwstr>
  </property>
  <property fmtid="{D5CDD505-2E9C-101B-9397-08002B2CF9AE}" pid="995" name="Mendeley_Bookmark_MRAq9lQFKt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996" name="Mendeley_Bookmark_MRAq9lQFKt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997" name="Mendeley_Bookmark_MRAq9lQFKt_19">
    <vt:lpwstr>ub.com/citation-style-language/schema/raw/master/csl-citation.json"}</vt:lpwstr>
  </property>
  <property fmtid="{D5CDD505-2E9C-101B-9397-08002B2CF9AE}" pid="998" name="Mendeley_Bookmark_MRAq9lQFKt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999" name="Mendeley_Bookmark_MRAq9lQFKt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000" name="Mendeley_Bookmark_MRAq9lQFKt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001" name="Mendeley_Bookmark_MRAq9lQFKt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002" name="Mendeley_Bookmark_MRAq9lQFKt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003" name="Mendeley_Bookmark_MRAq9lQFKt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004" name="Mendeley_Bookmark_MRAq9lQFKt_8">
    <vt:lpwstr>e": "", "family": "Patterson", "given": "Nick", "non-dropping-particle": "", "parse-names": false, "suffix": ""}, {"dropping-particle": "", "family": "Sankararaman", "given": "Sriram", "non-dropping-particle": "", "parse-names": false, "suffix": ""}, {"dr</vt:lpwstr>
  </property>
  <property fmtid="{D5CDD505-2E9C-101B-9397-08002B2CF9AE}" pid="1005" name="Mendeley_Bookmark_MRAq9lQFKt_9">
    <vt:lpwstr>opping-particle": "", "family": "Price", "given": "Alkes L.", "non-dropping-particle": "", "parse-names": false, "suffix": ""}], "container-title": "Genome Research", "id": "ITEM-1", "issue": "9", "issued": {"date-parts": [["2013"]]}, "page": "1514-1521",</vt:lpwstr>
  </property>
  <property fmtid="{D5CDD505-2E9C-101B-9397-08002B2CF9AE}" pid="1006" name="Mendeley_Bookmark_Meb421wYKc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07" name="Mendeley_Bookmark_Meb421wYKc_10">
    <vt:lpwstr>n-dropping-particle": "", "parse-names": false, "suffix": ""}, {"dropping-particle": "", "family": "Nguyen", "given": "Tung", "non-dropping-particle": "", "parse-names": false, "suffix": ""}, {"dropping-particle": "", "family": "Wang", "given": "Luan", "n</vt:lpwstr>
  </property>
  <property fmtid="{D5CDD505-2E9C-101B-9397-08002B2CF9AE}" pid="1008" name="Mendeley_Bookmark_Meb421wYKc_11">
    <vt:lpwstr>on-dropping-particle": "", "parse-names": false, "suffix": ""}, {"dropping-particle": "", "family": "Land", "given": "Susan J", "non-dropping-particle": "", "parse-names": false, "suffix": ""}, {"dropping-particle": "", "family": "Lu", "given": "Xiangyi",</vt:lpwstr>
  </property>
  <property fmtid="{D5CDD505-2E9C-101B-9397-08002B2CF9AE}" pid="1009" name="Mendeley_Bookmark_Meb421wYKc_12">
    <vt:lpwstr> "non-dropping-particle": "", "parse-names": false, "suffix": ""}, {"dropping-particle": "", "family": "Ruden", "given": "Douglas M", "non-dropping-particle": "", "parse-names": false, "suffix": ""}], "container-title": "Fly", "id": "ITEM-1", "issue": "2"</vt:lpwstr>
  </property>
  <property fmtid="{D5CDD505-2E9C-101B-9397-08002B2CF9AE}" pid="1010" name="Mendeley_Bookmark_Meb421wYKc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11" name="Mendeley_Bookmark_Meb421wYKc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12" name="Mendeley_Bookmark_Meb421wYKc_15">
    <vt:lpwstr>ttedCitation": "(Cingolani et al., 2012)", "previouslyFormattedCitation": "(Cingolani &lt;i&gt;et al.&lt;/i&gt;, 2012)"}, "properties": {"noteIndex": 0}, "schema": "https://github.com/citation-style-language/schema/raw/master/csl-citation.json"}</vt:lpwstr>
  </property>
  <property fmtid="{D5CDD505-2E9C-101B-9397-08002B2CF9AE}" pid="1013" name="Mendeley_Bookmark_Meb421wYKc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14" name="Mendeley_Bookmark_Meb421wYKc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15" name="Mendeley_Bookmark_Meb421wYKc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16" name="Mendeley_Bookmark_Meb421wYKc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17" name="Mendeley_Bookmark_Meb421wYKc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18" name="Mendeley_Bookmark_Meb421wYKc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19" name="Mendeley_Bookmark_Meb421wYKc_8">
    <vt:lpwstr>formed by an individual laboratory.", "author": [{"dropping-particle": "", "family": "Cingolani", "given": "Pablo", "non-dropping-particle": "", "parse-names": false, "suffix": ""}, {"dropping-particle": "", "family": "Platts", "given": "Adrian", "non-dro</vt:lpwstr>
  </property>
  <property fmtid="{D5CDD505-2E9C-101B-9397-08002B2CF9AE}" pid="1020" name="Mendeley_Bookmark_Meb421wYKc_9">
    <vt:lpwstr>pping-particle": "", "parse-names": false, "suffix": ""}, {"dropping-particle": "", "family": "Wang", "given": "Le Lily", "non-dropping-particle": "", "parse-names": false, "suffix": ""}, {"dropping-particle": "", "family": "Coon", "given": "Melissa", "no</vt:lpwstr>
  </property>
  <property fmtid="{D5CDD505-2E9C-101B-9397-08002B2CF9AE}" pid="1021" name="Mendeley_Bookmark_MrGwY1pZaO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22" name="Mendeley_Bookmark_MrGwY1pZaO_10">
    <vt:lpwstr>n-dropping-particle": "", "parse-names": false, "suffix": ""}, {"dropping-particle": "", "family": "Nguyen", "given": "Tung", "non-dropping-particle": "", "parse-names": false, "suffix": ""}, {"dropping-particle": "", "family": "Wang", "given": "Luan", "n</vt:lpwstr>
  </property>
  <property fmtid="{D5CDD505-2E9C-101B-9397-08002B2CF9AE}" pid="1023" name="Mendeley_Bookmark_MrGwY1pZaO_11">
    <vt:lpwstr>on-dropping-particle": "", "parse-names": false, "suffix": ""}, {"dropping-particle": "", "family": "Land", "given": "Susan J", "non-dropping-particle": "", "parse-names": false, "suffix": ""}, {"dropping-particle": "", "family": "Lu", "given": "Xiangyi",</vt:lpwstr>
  </property>
  <property fmtid="{D5CDD505-2E9C-101B-9397-08002B2CF9AE}" pid="1024" name="Mendeley_Bookmark_MrGwY1pZaO_12">
    <vt:lpwstr> "non-dropping-particle": "", "parse-names": false, "suffix": ""}, {"dropping-particle": "", "family": "Ruden", "given": "Douglas M", "non-dropping-particle": "", "parse-names": false, "suffix": ""}], "container-title": "Fly", "id": "ITEM-1", "issue": "2"</vt:lpwstr>
  </property>
  <property fmtid="{D5CDD505-2E9C-101B-9397-08002B2CF9AE}" pid="1025" name="Mendeley_Bookmark_MrGwY1pZaO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26" name="Mendeley_Bookmark_MrGwY1pZaO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27" name="Mendeley_Bookmark_MrGwY1pZaO_15">
    <vt:lpwstr>ttedCitation": "(Cingolani et al., 2012)", "previouslyFormattedCitation": "(Cingolani &lt;i&gt;et al.&lt;/i&gt;, 2012)"}, "properties": {"noteIndex": 0}, "schema": "https://github.com/citation-style-language/schema/raw/master/csl-citation.json"}</vt:lpwstr>
  </property>
  <property fmtid="{D5CDD505-2E9C-101B-9397-08002B2CF9AE}" pid="1028" name="Mendeley_Bookmark_MrGwY1pZaO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29" name="Mendeley_Bookmark_MrGwY1pZaO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30" name="Mendeley_Bookmark_MrGwY1pZaO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31" name="Mendeley_Bookmark_MrGwY1pZaO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32" name="Mendeley_Bookmark_MrGwY1pZaO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33" name="Mendeley_Bookmark_MrGwY1pZaO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34" name="Mendeley_Bookmark_MrGwY1pZaO_8">
    <vt:lpwstr>formed by an individual laboratory.", "author": [{"dropping-particle": "", "family": "Cingolani", "given": "Pablo", "non-dropping-particle": "", "parse-names": false, "suffix": ""}, {"dropping-particle": "", "family": "Platts", "given": "Adrian", "non-dro</vt:lpwstr>
  </property>
  <property fmtid="{D5CDD505-2E9C-101B-9397-08002B2CF9AE}" pid="1035" name="Mendeley_Bookmark_MrGwY1pZaO_9">
    <vt:lpwstr>pping-particle": "", "parse-names": false, "suffix": ""}, {"dropping-particle": "", "family": "Wang", "given": "Le Lily", "non-dropping-particle": "", "parse-names": false, "suffix": ""}, {"dropping-particle": "", "family": "Coon", "given": "Melissa", "no</vt:lpwstr>
  </property>
  <property fmtid="{D5CDD505-2E9C-101B-9397-08002B2CF9AE}" pid="1036" name="Mendeley_Bookmark_NIeOGDxXgA_1">
    <vt:lpwstr>ADDIN CSL_CITATION {"citationItems": [{"id": "ITEM-1", "itemData": {"DOI": "10.5281/zenodo.3935797", "URL": "%0A%0A10.5281/zenodo.3935797%0A%0A", "author": [{"dropping-particle": "", "family": "Miles", "given": "Alistair", "non-dropping-particle": "", "pa</vt:lpwstr>
  </property>
  <property fmtid="{D5CDD505-2E9C-101B-9397-08002B2CF9AE}" pid="1037" name="Mendeley_Bookmark_NIeOGDxXgA_2">
    <vt:lpwstr>rse-names": false, "suffix": ""}, {"dropping-particle": "", "family": "Harding", "given": "Nicholas J.", "non-dropping-particle": "", "parse-names": false, "suffix": ""}], "id": "ITEM-1", "issued": {"date-parts": [["2017"]]}, "title": "Scikit-allel", "typ</vt:lpwstr>
  </property>
  <property fmtid="{D5CDD505-2E9C-101B-9397-08002B2CF9AE}" pid="1038" name="Mendeley_Bookmark_NIeOGDxXgA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039" name="Mendeley_Bookmark_NIeOGDxXgA_4">
    <vt:lpwstr>ion": "(Miles and Harding, 2017)"}, "properties": {"noteIndex": 0}, "schema": "https://github.com/citation-style-language/schema/raw/master/csl-citation.json"}</vt:lpwstr>
  </property>
  <property fmtid="{D5CDD505-2E9C-101B-9397-08002B2CF9AE}" pid="1040" name="Mendeley_Bookmark_NhIqyoeN54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041" name="Mendeley_Bookmark_NhIqyoeN54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042" name="Mendeley_Bookmark_NhIqyoeN54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043" name="Mendeley_Bookmark_NhIqyoeN54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044" name="Mendeley_Bookmark_NhIqyoeN54_5">
    <vt:lpwstr>e-names": false, "suffix": ""}, {"dropping-particle": "", "family": "Huber", "given": "Wolfgang", "non-dropping-particle": "", "parse-names": false, "suffix": ""}, {"dropping-particle": "", "family": "Anders", "given": "Simon", "non-dropping-particle": ""</vt:lpwstr>
  </property>
  <property fmtid="{D5CDD505-2E9C-101B-9397-08002B2CF9AE}" pid="1045" name="Mendeley_Bookmark_NhIqyoeN54_6">
    <vt:lpwstr>, "parse-names": false, "suffix": ""}], "container-title": "Genome Biology", "id": "ITEM-1", "issue": "12", "issued": {"date-parts": [["2014"]]}, "page": "1-21", "title": "Moderated estimation of fold change and dispersion for RNA-seq data with DESeq2", "</vt:lpwstr>
  </property>
  <property fmtid="{D5CDD505-2E9C-101B-9397-08002B2CF9AE}" pid="1046" name="Mendeley_Bookmark_NhIqyoeN54_7">
    <vt:lpwstr>type": "article-journal", "volume": "15"}, "uris": ["http://www.mendeley.com/documents/?uuid=bc6bf258-6379-4640-8b96-2db1b0bd449f"]}], "mendeley": {"formattedCitation": "(Love, Huber and Anders, 2014)", "plainTextFormattedCitation": "(Love, Huber and Ande</vt:lpwstr>
  </property>
  <property fmtid="{D5CDD505-2E9C-101B-9397-08002B2CF9AE}" pid="1047" name="Mendeley_Bookmark_NhIqyoeN54_8">
    <vt:lpwstr>rs, 2014)", "previouslyFormattedCitation": "(Love, Huber and Anders, 2014)"}, "properties": {"noteIndex": 0}, "schema": "https://github.com/citation-style-language/schema/raw/master/csl-citation.json"}</vt:lpwstr>
  </property>
  <property fmtid="{D5CDD505-2E9C-101B-9397-08002B2CF9AE}" pid="1048" name="Mendeley_Bookmark_O2LSAVsufh_1">
    <vt:lpwstr>ADDIN CSL_CITATION {"citationItems": [{"id": "ITEM-1", "itemData": {"author": [{"dropping-particle": "", "family": "Bray", "given": "Nicolas L", "non-dropping-particle": "", "parse-names": false, "suffix": ""}, {"dropping-particle": "", "family": "Pimente</vt:lpwstr>
  </property>
  <property fmtid="{D5CDD505-2E9C-101B-9397-08002B2CF9AE}" pid="1049" name="Mendeley_Bookmark_O2LSAVsufh_2">
    <vt:lpwstr>l", "given": "Harold", "non-dropping-particle": "", "parse-names": false, "suffix": ""}, {"dropping-particle": "", "family": "Melsted", "given": "P\u00e1ll", "non-dropping-particle": "", "parse-names": false, "suffix": ""}, {"dropping-particle": "", "fami</vt:lpwstr>
  </property>
  <property fmtid="{D5CDD505-2E9C-101B-9397-08002B2CF9AE}" pid="1050" name="Mendeley_Bookmark_O2LSAVsufh_3">
    <vt:lpwstr>ly": "Pachter", "given": "Lior", "non-dropping-particle": "", "parse-names": false, "suffix": ""}], "id": "ITEM-1", "issued": {"date-parts": [["2015"]]}, "page": "1-21", "title": "Near-optimal RNA-Seq quantification", "type": "article-journal"}, "uris": [</vt:lpwstr>
  </property>
  <property fmtid="{D5CDD505-2E9C-101B-9397-08002B2CF9AE}" pid="1051" name="Mendeley_Bookmark_O2LSAVsufh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2" name="Mendeley_Bookmark_O2LSAVsufh_5">
    <vt:lpwstr>15)"}, "properties": {"noteIndex": 0}, "schema": "https://github.com/citation-style-language/schema/raw/master/csl-citation.json"}</vt:lpwstr>
  </property>
  <property fmtid="{D5CDD505-2E9C-101B-9397-08002B2CF9AE}" pid="1053" name="Mendeley_Bookmark_O2uXqIrVdE_1">
    <vt:lpwstr>ADDIN CSL_CITATION {"citationItems": [{"id": "ITEM-1", "itemData": {"author": [{"dropping-particle": "", "family": "Bray", "given": "Nicolas L", "non-dropping-particle": "", "parse-names": false, "suffix": ""}, {"dropping-particle": "", "family": "Pimente</vt:lpwstr>
  </property>
  <property fmtid="{D5CDD505-2E9C-101B-9397-08002B2CF9AE}" pid="1054" name="Mendeley_Bookmark_O2uXqIrVdE_2">
    <vt:lpwstr>l", "given": "Harold", "non-dropping-particle": "", "parse-names": false, "suffix": ""}, {"dropping-particle": "", "family": "Melsted", "given": "P\u00e1ll", "non-dropping-particle": "", "parse-names": false, "suffix": ""}, {"dropping-particle": "", "fami</vt:lpwstr>
  </property>
  <property fmtid="{D5CDD505-2E9C-101B-9397-08002B2CF9AE}" pid="1055" name="Mendeley_Bookmark_O2uXqIrVdE_3">
    <vt:lpwstr>ly": "Pachter", "given": "Lior", "non-dropping-particle": "", "parse-names": false, "suffix": ""}], "id": "ITEM-1", "issued": {"date-parts": [["2015"]]}, "page": "1-21", "title": "Near-optimal RNA-Seq quantification", "type": "article-journal"}, "uris": [</vt:lpwstr>
  </property>
  <property fmtid="{D5CDD505-2E9C-101B-9397-08002B2CF9AE}" pid="1056" name="Mendeley_Bookmark_O2uXqIrVdE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7" name="Mendeley_Bookmark_O2uXqIrVdE_5">
    <vt:lpwstr>15)"}, "properties": {"noteIndex": 0}, "schema": "https://github.com/citation-style-language/schema/raw/master/csl-citation.json"}</vt:lpwstr>
  </property>
  <property fmtid="{D5CDD505-2E9C-101B-9397-08002B2CF9AE}" pid="1058" name="Mendeley_Bookmark_OTKqEfYx84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1059" name="Mendeley_Bookmark_OTKqEfYx84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1060" name="Mendeley_Bookmark_OTKqEfYx84_11">
    <vt:lpwstr>citation.json"}</vt:lpwstr>
  </property>
  <property fmtid="{D5CDD505-2E9C-101B-9397-08002B2CF9AE}" pid="1061" name="Mendeley_Bookmark_OTKqEfYx84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1062" name="Mendeley_Bookmark_OTKqEfYx84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1063" name="Mendeley_Bookmark_OTKqEfYx84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1064" name="Mendeley_Bookmark_OTKqEfYx84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1065" name="Mendeley_Bookmark_OTKqEfYx84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1066" name="Mendeley_Bookmark_OTKqEfYx84_7">
    <vt:lpwstr>arse-names": false, "suffix": ""}, {"dropping-particle": "", "family": "Ramaswami", "given": "Gokul", "non-dropping-particle": "", "parse-names": false, "suffix": ""}, {"dropping-particle": "", "family": "Li", "given": "Jin Billy", "non-dropping-particle"</vt:lpwstr>
  </property>
  <property fmtid="{D5CDD505-2E9C-101B-9397-08002B2CF9AE}" pid="1067" name="Mendeley_Bookmark_OTKqEfYx84_8">
    <vt:lpwstr>: "", "parse-names": false, "suffix": ""}], "container-title": "American Journal of Human Genetics", "id": "ITEM-1", "issue": "4", "issued": {"date-parts": [["2013"]]}, "page": "641-651", "publisher": "The American Society of Human Genetics", "title": "Re</vt:lpwstr>
  </property>
  <property fmtid="{D5CDD505-2E9C-101B-9397-08002B2CF9AE}" pid="1068" name="Mendeley_Bookmark_OTKqEfYx84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1069" name="Mendeley_Bookmark_PCyUAsF1J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070" name="Mendeley_Bookmark_PCyUAsF1JX_10">
    <vt:lpwstr>: "", "family": "Monnin", "given": "David", "non-dropping-particle": "", "parse-names": false, "suffix": ""}, {"dropping-particle": "El", "family": "Filali", "given": "Adil", "non-dropping-particle": "", "parse-names": false, "suffix": ""}, {"dropping-par</vt:lpwstr>
  </property>
  <property fmtid="{D5CDD505-2E9C-101B-9397-08002B2CF9AE}" pid="1071" name="Mendeley_Bookmark_PCyUAsF1JX_11">
    <vt:lpwstr>ticle": "", "family": "Carareto", "given": "Claudia Marcia", "non-dropping-particle": "", "parse-names": false, "suffix": ""}, {"dropping-particle": "", "family": "Vieira", "given": "Cristina", "non-dropping-particle": "", "parse-names": false, "suffix": </vt:lpwstr>
  </property>
  <property fmtid="{D5CDD505-2E9C-101B-9397-08002B2CF9AE}" pid="1072" name="Mendeley_Bookmark_PCyUAsF1JX_12">
    <vt:lpwstr>""}, {"dropping-particle": "", "family": "Picard", "given": "Franck", "non-dropping-particle": "", "parse-names": false, "suffix": ""}, {"dropping-particle": "", "family": "Kremer", "given": "Natacha", "non-dropping-particle": "", "parse-names": false, "s</vt:lpwstr>
  </property>
  <property fmtid="{D5CDD505-2E9C-101B-9397-08002B2CF9AE}" pid="1073" name="Mendeley_Bookmark_PCyUAsF1JX_13">
    <vt:lpwstr>uffix": ""}, {"dropping-particle": "", "family": "Vavre", "given": "Fabrice", "non-dropping-particle": "", "parse-names": false, "suffix": ""}, {"dropping-particle": "", "family": "Sagot", "given": "Marie France", "non-dropping-particle": "", "parse-names</vt:lpwstr>
  </property>
  <property fmtid="{D5CDD505-2E9C-101B-9397-08002B2CF9AE}" pid="1074" name="Mendeley_Bookmark_PCyUAsF1JX_14">
    <vt:lpwstr>": false, "suffix": ""}, {"dropping-particle": "", "family": "Lacroix", "given": "Vincent", "non-dropping-particle": "", "parse-names": false, "suffix": ""}], "container-title": "Nucleic Acids Research", "id": "ITEM-1", "issue": "19", "issued": {"date-par</vt:lpwstr>
  </property>
  <property fmtid="{D5CDD505-2E9C-101B-9397-08002B2CF9AE}" pid="1075" name="Mendeley_Bookmark_PCyUAsF1J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076" name="Mendeley_Bookmark_PCyUAsF1J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077" name="Mendeley_Bookmark_PCyUAsF1JX_17">
    <vt:lpwstr> &lt;i&gt;et al.&lt;/i&gt;, 2016)"}, "properties": {"noteIndex": 0}, "schema": "https://github.com/citation-style-language/schema/raw/master/csl-citation.json"}</vt:lpwstr>
  </property>
  <property fmtid="{D5CDD505-2E9C-101B-9397-08002B2CF9AE}" pid="1078" name="Mendeley_Bookmark_PCyUAsF1J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079" name="Mendeley_Bookmark_PCyUAsF1J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080" name="Mendeley_Bookmark_PCyUAsF1J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081" name="Mendeley_Bookmark_PCyUAsF1J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082" name="Mendeley_Bookmark_PCyUAsF1J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083" name="Mendeley_Bookmark_PCyUAsF1JX_7">
    <vt:lpwstr>00e8ne", "non-dropping-particle": "", "parse-names": false, "suffix": ""}, {"dropping-particle": "", "family": "Brinza", "given": "Lilia", "non-dropping-particle": "", "parse-names": false, "suffix": ""}, {"dropping-particle": "", "family": "Marchet", "gi</vt:lpwstr>
  </property>
  <property fmtid="{D5CDD505-2E9C-101B-9397-08002B2CF9AE}" pid="1084" name="Mendeley_Bookmark_PCyUAsF1JX_8">
    <vt:lpwstr>ven": "Camille", "non-dropping-particle": "", "parse-names": false, "suffix": ""}, {"dropping-particle": "", "family": "Kielbassa", "given": "Janice", "non-dropping-particle": "", "parse-names": false, "suffix": ""}, {"dropping-particle": "", "family": "B</vt:lpwstr>
  </property>
  <property fmtid="{D5CDD505-2E9C-101B-9397-08002B2CF9AE}" pid="1085" name="Mendeley_Bookmark_PCyUAsF1JX_9">
    <vt:lpwstr>astien", "given": "Sylv\u00e8re", "non-dropping-particle": "", "parse-names": false, "suffix": ""}, {"dropping-particle": "", "family": "Boutigny", "given": "Mathilde", "non-dropping-particle": "", "parse-names": false, "suffix": ""}, {"dropping-particle"</vt:lpwstr>
  </property>
  <property fmtid="{D5CDD505-2E9C-101B-9397-08002B2CF9AE}" pid="1086" name="Mendeley_Bookmark_PdnnrMYpFP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087" name="Mendeley_Bookmark_PdnnrMYpFP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088" name="Mendeley_Bookmark_PdnnrMYpFP_3">
    <vt:lpwstr>ate analysis of data from RNA-seq experiments.", "author": [{"dropping-particle": "", "family": "Pimentel", "given": "Harold", "non-dropping-particle": "", "parse-names": false, "suffix": ""}, {"dropping-particle": "", "family": "Bray", "given": "Nicolas </vt:lpwstr>
  </property>
  <property fmtid="{D5CDD505-2E9C-101B-9397-08002B2CF9AE}" pid="1089" name="Mendeley_Bookmark_PdnnrMYpFP_4">
    <vt:lpwstr>L.", "non-dropping-particle": "", "parse-names": false, "suffix": ""}, {"dropping-particle": "", "family": "Puente", "given": "Suzette", "non-dropping-particle": "", "parse-names": false, "suffix": ""}, {"dropping-particle": "", "family": "Melsted", "give</vt:lpwstr>
  </property>
  <property fmtid="{D5CDD505-2E9C-101B-9397-08002B2CF9AE}" pid="1090" name="Mendeley_Bookmark_PdnnrMYpFP_5">
    <vt:lpwstr>n": "P\u00e1ll", "non-dropping-particle": "", "parse-names": false, "suffix": ""}, {"dropping-particle": "", "family": "Pachter", "given": "Lior", "non-dropping-particle": "", "parse-names": false, "suffix": ""}], "container-title": "Nature Methods", "id"</vt:lpwstr>
  </property>
  <property fmtid="{D5CDD505-2E9C-101B-9397-08002B2CF9AE}" pid="1091" name="Mendeley_Bookmark_PdnnrMYpFP_6">
    <vt:lpwstr>: "ITEM-1", "issue": "7", "issued": {"date-parts": [["2017"]]}, "page": "687-690", "title": "Differential analysis of RNA-seq incorporating quantification uncertainty", "type": "article-journal", "volume": "14"}, "uris": ["http://www.mendeley.com/document</vt:lpwstr>
  </property>
  <property fmtid="{D5CDD505-2E9C-101B-9397-08002B2CF9AE}" pid="1092" name="Mendeley_Bookmark_PdnnrMYpFP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093" name="Mendeley_Bookmark_PdnnrMYpFP_8">
    <vt:lpwstr>{"noteIndex": 0}, "schema": "https://github.com/citation-style-language/schema/raw/master/csl-citation.json"}</vt:lpwstr>
  </property>
  <property fmtid="{D5CDD505-2E9C-101B-9397-08002B2CF9AE}" pid="1094" name="Mendeley_Bookmark_PnvNYwvqWA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1095" name="Mendeley_Bookmark_PnvNYwvqWA_10">
    <vt:lpwstr>ven": "Nicolas", "non-dropping-particle": "", "parse-names": false, "suffix": ""}, {"dropping-particle": "", "family": "Korneliussen", "given": "Thorfinn Sand", "non-dropping-particle": "", "parse-names": false, "suffix": ""}, {"dropping-particle": "", "f</vt:lpwstr>
  </property>
  <property fmtid="{D5CDD505-2E9C-101B-9397-08002B2CF9AE}" pid="1096" name="Mendeley_Bookmark_PnvNYwvqWA_11">
    <vt:lpwstr>amily": "Zheng", "given": "Hancheng", "non-dropping-particle": "", "parse-names": false, "suffix": ""}, {"dropping-particle": "", "family": "Liu", "given": "Tao", "non-dropping-particle": "", "parse-names": false, "suffix": ""}, {"dropping-particle": "", </vt:lpwstr>
  </property>
  <property fmtid="{D5CDD505-2E9C-101B-9397-08002B2CF9AE}" pid="1097" name="Mendeley_Bookmark_PnvNYwvqWA_12">
    <vt:lpwstr>"family": "He", "given": "Weiming", "non-dropping-particle": "", "parse-names": false, "suffix": ""}, {"dropping-particle": "", "family": "Li", "given": "Kui", "non-dropping-particle": "", "parse-names": false, "suffix": ""}, {"dropping-particle": "", "fa</vt:lpwstr>
  </property>
  <property fmtid="{D5CDD505-2E9C-101B-9397-08002B2CF9AE}" pid="1098" name="Mendeley_Bookmark_PnvNYwvqWA_13">
    <vt:lpwstr>mily": "Luo", "given": "Ruibang", "non-dropping-particle": "", "parse-names": false, "suffix": ""}, {"dropping-particle": "", "family": "Nie", "given": "Xifang", "non-dropping-particle": "", "parse-names": false, "suffix": ""}, {"dropping-particle": "", "</vt:lpwstr>
  </property>
  <property fmtid="{D5CDD505-2E9C-101B-9397-08002B2CF9AE}" pid="1099" name="Mendeley_Bookmark_PnvNYwvqWA_14">
    <vt:lpwstr>family": "Wu", "given": "Honglong", "non-dropping-particle": "", "parse-names": false, "suffix": ""}, {"dropping-particle": "", "family": "Zhao", "given": "Meiru", "non-dropping-particle": "", "parse-names": false, "suffix": ""}, {"dropping-particle": "",</vt:lpwstr>
  </property>
  <property fmtid="{D5CDD505-2E9C-101B-9397-08002B2CF9AE}" pid="1100" name="Mendeley_Bookmark_PnvNYwvqWA_15">
    <vt:lpwstr> "family": "Cao", "given": "Hongzhi", "non-dropping-particle": "", "parse-names": false, "suffix": ""}, {"dropping-particle": "", "family": "Zou", "given": "Jing", "non-dropping-particle": "", "parse-names": false, "suffix": ""}, {"dropping-particle": "",</vt:lpwstr>
  </property>
  <property fmtid="{D5CDD505-2E9C-101B-9397-08002B2CF9AE}" pid="1101" name="Mendeley_Bookmark_PnvNYwvqWA_16">
    <vt:lpwstr> "family": "Shan", "given": "Ying", "non-dropping-particle": "", "parse-names": false, "suffix": ""}, {"dropping-particle": "", "family": "Li", "given": "Shuzheng", "non-dropping-particle": "", "parse-names": false, "suffix": ""}, {"dropping-particle": ""</vt:lpwstr>
  </property>
  <property fmtid="{D5CDD505-2E9C-101B-9397-08002B2CF9AE}" pid="1102" name="Mendeley_Bookmark_PnvNYwvqWA_17">
    <vt:lpwstr>, "family": "Yang", "given": "Qi", "non-dropping-particle": "", "parse-names": false, "suffix": ""}, {"dropping-particle": "", "family": "Asan", "given": "", "non-dropping-particle": "", "parse-names": false, "suffix": ""}, {"dropping-particle": "", "fami</vt:lpwstr>
  </property>
  <property fmtid="{D5CDD505-2E9C-101B-9397-08002B2CF9AE}" pid="1103" name="Mendeley_Bookmark_PnvNYwvqWA_18">
    <vt:lpwstr>ly": "Ni", "given": "Peixiang", "non-dropping-particle": "", "parse-names": false, "suffix": ""}, {"dropping-particle": "", "family": "Tian", "given": "Geng", "non-dropping-particle": "", "parse-names": false, "suffix": ""}, {"dropping-particle": "", "fam</vt:lpwstr>
  </property>
  <property fmtid="{D5CDD505-2E9C-101B-9397-08002B2CF9AE}" pid="1104" name="Mendeley_Bookmark_PnvNYwvqWA_19">
    <vt:lpwstr>ily": "Xu", "given": "Junming", "non-dropping-particle": "", "parse-names": false, "suffix": ""}, {"dropping-particle": "", "family": "Liu", "given": "Xiao", "non-dropping-particle": "", "parse-names": false, "suffix": ""}, {"dropping-particle": "", "fami</vt:lpwstr>
  </property>
  <property fmtid="{D5CDD505-2E9C-101B-9397-08002B2CF9AE}" pid="1105" name="Mendeley_Bookmark_PnvNYwvqWA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1106" name="Mendeley_Bookmark_PnvNYwvqWA_20">
    <vt:lpwstr>ly": "Jiang", "given": "Tao", "non-dropping-particle": "", "parse-names": false, "suffix": ""}, {"dropping-particle": "", "family": "Wu", "given": "Renhua", "non-dropping-particle": "", "parse-names": false, "suffix": ""}, {"dropping-particle": "", "famil</vt:lpwstr>
  </property>
  <property fmtid="{D5CDD505-2E9C-101B-9397-08002B2CF9AE}" pid="1107" name="Mendeley_Bookmark_PnvNYwvqWA_21">
    <vt:lpwstr>y": "Zhou", "given": "Guangyu", "non-dropping-particle": "", "parse-names": false, "suffix": ""}, {"dropping-particle": "", "family": "Tang", "given": "Meifang", "non-dropping-particle": "", "parse-names": false, "suffix": ""}, {"dropping-particle": "", "</vt:lpwstr>
  </property>
  <property fmtid="{D5CDD505-2E9C-101B-9397-08002B2CF9AE}" pid="1108" name="Mendeley_Bookmark_PnvNYwvqWA_22">
    <vt:lpwstr>family": "Qin", "given": "Junjie", "non-dropping-particle": "", "parse-names": false, "suffix": ""}, {"dropping-particle": "", "family": "Wang", "given": "Tong", "non-dropping-particle": "", "parse-names": false, "suffix": ""}, {"dropping-particle": "", "</vt:lpwstr>
  </property>
  <property fmtid="{D5CDD505-2E9C-101B-9397-08002B2CF9AE}" pid="1109" name="Mendeley_Bookmark_PnvNYwvqWA_23">
    <vt:lpwstr>family": "Feng", "given": "Shuijian", "non-dropping-particle": "", "parse-names": false, "suffix": ""}, {"dropping-particle": "", "family": "Li", "given": "Guohong", "non-dropping-particle": "", "parse-names": false, "suffix": ""}, {"dropping-particle": "</vt:lpwstr>
  </property>
  <property fmtid="{D5CDD505-2E9C-101B-9397-08002B2CF9AE}" pid="1110" name="Mendeley_Bookmark_PnvNYwvqWA_24">
    <vt:lpwstr>", "family": "Huasang", "given": "", "non-dropping-particle": "", "parse-names": false, "suffix": ""}, {"dropping-particle": "", "family": "Luosang", "given": "Jiangbai", "non-dropping-particle": "", "parse-names": false, "suffix": ""}, {"dropping-particl</vt:lpwstr>
  </property>
  <property fmtid="{D5CDD505-2E9C-101B-9397-08002B2CF9AE}" pid="1111" name="Mendeley_Bookmark_PnvNYwvqWA_25">
    <vt:lpwstr>e": "", "family": "Wang", "given": "Wei", "non-dropping-particle": "", "parse-names": false, "suffix": ""}, {"dropping-particle": "", "family": "Chen", "given": "Fang", "non-dropping-particle": "", "parse-names": false, "suffix": ""}, {"dropping-particle"</vt:lpwstr>
  </property>
  <property fmtid="{D5CDD505-2E9C-101B-9397-08002B2CF9AE}" pid="1112" name="Mendeley_Bookmark_PnvNYwvqWA_26">
    <vt:lpwstr>: "", "family": "Wang", "given": "Yading", "non-dropping-particle": "", "parse-names": false, "suffix": ""}, {"dropping-particle": "", "family": "Zheng", "given": "Xiaoguang", "non-dropping-particle": "", "parse-names": false, "suffix": ""}, {"dropping-pa</vt:lpwstr>
  </property>
  <property fmtid="{D5CDD505-2E9C-101B-9397-08002B2CF9AE}" pid="1113" name="Mendeley_Bookmark_PnvNYwvqWA_27">
    <vt:lpwstr>rticle": "", "family": "Li", "given": "Zhuo", "non-dropping-particle": "", "parse-names": false, "suffix": ""}, {"dropping-particle": "", "family": "Bianba", "given": "Zhuoma", "non-dropping-particle": "", "parse-names": false, "suffix": ""}, {"dropping-p</vt:lpwstr>
  </property>
  <property fmtid="{D5CDD505-2E9C-101B-9397-08002B2CF9AE}" pid="1114" name="Mendeley_Bookmark_PnvNYwvqWA_28">
    <vt:lpwstr>article": "", "family": "Yang", "given": "Ge", "non-dropping-particle": "", "parse-names": false, "suffix": ""}, {"dropping-particle": "", "family": "Wang", "given": "Xinping", "non-dropping-particle": "", "parse-names": false, "suffix": ""}, {"dropping-p</vt:lpwstr>
  </property>
  <property fmtid="{D5CDD505-2E9C-101B-9397-08002B2CF9AE}" pid="1115" name="Mendeley_Bookmark_PnvNYwvqWA_29">
    <vt:lpwstr>article": "", "family": "Tang", "given": "Shuhui", "non-dropping-particle": "", "parse-names": false, "suffix": ""}, {"dropping-particle": "", "family": "Gao", "given": "Guoyi", "non-dropping-particle": "", "parse-names": false, "suffix": ""}, {"dropping-</vt:lpwstr>
  </property>
  <property fmtid="{D5CDD505-2E9C-101B-9397-08002B2CF9AE}" pid="1116" name="Mendeley_Bookmark_PnvNYwvqWA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1117" name="Mendeley_Bookmark_PnvNYwvqWA_30">
    <vt:lpwstr>particle": "", "family": "Chen", "given": "Yong", "non-dropping-particle": "", "parse-names": false, "suffix": ""}, {"dropping-particle": "", "family": "Luo", "given": "Zhen", "non-dropping-particle": "", "parse-names": false, "suffix": ""}, {"dropping-pa</vt:lpwstr>
  </property>
  <property fmtid="{D5CDD505-2E9C-101B-9397-08002B2CF9AE}" pid="1118" name="Mendeley_Bookmark_PnvNYwvqWA_31">
    <vt:lpwstr>rticle": "", "family": "Gusang", "given": "Lamu", "non-dropping-particle": "", "parse-names": false, "suffix": ""}, {"dropping-particle": "", "family": "Cao", "given": "Zheng", "non-dropping-particle": "", "parse-names": false, "suffix": ""}, {"dropping-p</vt:lpwstr>
  </property>
  <property fmtid="{D5CDD505-2E9C-101B-9397-08002B2CF9AE}" pid="1119" name="Mendeley_Bookmark_PnvNYwvqWA_32">
    <vt:lpwstr>article": "", "family": "Zhang", "given": "Qinghui", "non-dropping-particle": "", "parse-names": false, "suffix": ""}, {"dropping-particle": "", "family": "Ouyang", "given": "Weihan", "non-dropping-particle": "", "parse-names": false, "suffix": ""}, {"dro</vt:lpwstr>
  </property>
  <property fmtid="{D5CDD505-2E9C-101B-9397-08002B2CF9AE}" pid="1120" name="Mendeley_Bookmark_PnvNYwvqWA_33">
    <vt:lpwstr>pping-particle": "", "family": "Ren", "given": "Xiaoli", "non-dropping-particle": "", "parse-names": false, "suffix": ""}, {"dropping-particle": "", "family": "Liang", "given": "Huiqing", "non-dropping-particle": "", "parse-names": false, "suffix": ""}, {</vt:lpwstr>
  </property>
  <property fmtid="{D5CDD505-2E9C-101B-9397-08002B2CF9AE}" pid="1121" name="Mendeley_Bookmark_PnvNYwvqWA_34">
    <vt:lpwstr>"dropping-particle": "", "family": "Zheng", "given": "Huisong", "non-dropping-particle": "", "parse-names": false, "suffix": ""}, {"dropping-particle": "", "family": "Huang", "given": "Yebo", "non-dropping-particle": "", "parse-names": false, "suffix": ""</vt:lpwstr>
  </property>
  <property fmtid="{D5CDD505-2E9C-101B-9397-08002B2CF9AE}" pid="1122" name="Mendeley_Bookmark_PnvNYwvqWA_35">
    <vt:lpwstr>}, {"dropping-particle": "", "family": "Li", "given": "Jingxiang", "non-dropping-particle": "", "parse-names": false, "suffix": ""}, {"dropping-particle": "", "family": "Bolund", "given": "Lars", "non-dropping-particle": "", "parse-names": false, "suffix"</vt:lpwstr>
  </property>
  <property fmtid="{D5CDD505-2E9C-101B-9397-08002B2CF9AE}" pid="1123" name="Mendeley_Bookmark_PnvNYwvqWA_36">
    <vt:lpwstr>: ""}, {"dropping-particle": "", "family": "Kristiansen", "given": "Karsten", "non-dropping-particle": "", "parse-names": false, "suffix": ""}, {"dropping-particle": "", "family": "Li", "given": "Yingrui", "non-dropping-particle": "", "parse-names": false</vt:lpwstr>
  </property>
  <property fmtid="{D5CDD505-2E9C-101B-9397-08002B2CF9AE}" pid="1124" name="Mendeley_Bookmark_PnvNYwvqWA_37">
    <vt:lpwstr>, "suffix": ""}, {"dropping-particle": "", "family": "Zhang", "given": "Yong", "non-dropping-particle": "", "parse-names": false, "suffix": ""}, {"dropping-particle": "", "family": "Zhang", "given": "Xiuqing", "non-dropping-particle": "", "parse-names": f</vt:lpwstr>
  </property>
  <property fmtid="{D5CDD505-2E9C-101B-9397-08002B2CF9AE}" pid="1125" name="Mendeley_Bookmark_PnvNYwvqWA_38">
    <vt:lpwstr>alse, "suffix": ""}, {"dropping-particle": "", "family": "Li", "given": "Ruiqiang", "non-dropping-particle": "", "parse-names": false, "suffix": ""}, {"dropping-particle": "", "family": "Li", "given": "Songgang", "non-dropping-particle": "", "parse-names"</vt:lpwstr>
  </property>
  <property fmtid="{D5CDD505-2E9C-101B-9397-08002B2CF9AE}" pid="1126" name="Mendeley_Bookmark_PnvNYwvqWA_39">
    <vt:lpwstr>: false, "suffix": ""}, {"dropping-particle": "", "family": "Yang", "given": "Huanming", "non-dropping-particle": "", "parse-names": false, "suffix": ""}, {"dropping-particle": "", "family": "Nielsen", "given": "Rasmus", "non-dropping-particle": "", "pars</vt:lpwstr>
  </property>
  <property fmtid="{D5CDD505-2E9C-101B-9397-08002B2CF9AE}" pid="1127" name="Mendeley_Bookmark_PnvNYwvqWA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1128" name="Mendeley_Bookmark_PnvNYwvqWA_40">
    <vt:lpwstr>e-names": false, "suffix": ""}, {"dropping-particle": "", "family": "Wang", "given": "Jun", "non-dropping-particle": "", "parse-names": false, "suffix": ""}, {"dropping-particle": "", "family": "Wang", "given": "Jian", "non-dropping-particle": "", "parse-</vt:lpwstr>
  </property>
  <property fmtid="{D5CDD505-2E9C-101B-9397-08002B2CF9AE}" pid="1129" name="Mendeley_Bookmark_PnvNYwvqWA_41">
    <vt:lpwstr>names": false, "suffix": ""}], "container-title": "Science", "id": "ITEM-1", "issue": "5987", "issued": {"date-parts": [["2010"]]}, "page": "75-78", "title": "Sequencing of 50 human exomes reveals adaptation to high altitude", "type": "article-journal", "</vt:lpwstr>
  </property>
  <property fmtid="{D5CDD505-2E9C-101B-9397-08002B2CF9AE}" pid="1130" name="Mendeley_Bookmark_PnvNYwvqWA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1131" name="Mendeley_Bookmark_PnvNYwvqWA_43">
    <vt:lpwstr>Yi &lt;i&gt;et al.&lt;/i&gt;, 2010)"}, "properties": {"noteIndex": 0}, "schema": "https://github.com/citation-style-language/schema/raw/master/csl-citation.json"}</vt:lpwstr>
  </property>
  <property fmtid="{D5CDD505-2E9C-101B-9397-08002B2CF9AE}" pid="1132" name="Mendeley_Bookmark_PnvNYwvqWA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1133" name="Mendeley_Bookmark_PnvNYwvqWA_6">
    <vt:lpwstr>-dropping-particle": "", "parse-names": false, "suffix": ""}, {"dropping-particle": "", "family": "Liang", "given": "Yu", "non-dropping-particle": "", "parse-names": false, "suffix": ""}, {"dropping-particle": "", "family": "Huerta-Sanchez", "given": "Emi</vt:lpwstr>
  </property>
  <property fmtid="{D5CDD505-2E9C-101B-9397-08002B2CF9AE}" pid="1134" name="Mendeley_Bookmark_PnvNYwvqWA_7">
    <vt:lpwstr>lia", "non-dropping-particle": "", "parse-names": false, "suffix": ""}, {"dropping-particle": "", "family": "Jin", "given": "Xin", "non-dropping-particle": "", "parse-names": false, "suffix": ""}, {"dropping-particle": "", "family": "Cuo", "given": "Zha X</vt:lpwstr>
  </property>
  <property fmtid="{D5CDD505-2E9C-101B-9397-08002B2CF9AE}" pid="1135" name="Mendeley_Bookmark_PnvNYwvqWA_8">
    <vt:lpwstr>i Ping", "non-dropping-particle": "", "parse-names": false, "suffix": ""}, {"dropping-particle": "", "family": "Pool", "given": "John E.", "non-dropping-particle": "", "parse-names": false, "suffix": ""}, {"dropping-particle": "", "family": "Xu", "given":</vt:lpwstr>
  </property>
  <property fmtid="{D5CDD505-2E9C-101B-9397-08002B2CF9AE}" pid="1136" name="Mendeley_Bookmark_PnvNYwvqWA_9">
    <vt:lpwstr> "N.", "non-dropping-particle": "", "parse-names": false, "suffix": ""}, {"dropping-particle": "", "family": "Jiang", "given": "Hui", "non-dropping-particle": "", "parse-names": false, "suffix": ""}, {"dropping-particle": "", "family": "Vinckenbosch", "gi</vt:lpwstr>
  </property>
  <property fmtid="{D5CDD505-2E9C-101B-9397-08002B2CF9AE}" pid="1137" name="Mendeley_Bookmark_QLJK5TaJP1_1">
    <vt:lpwstr>ADDIN CSL_CITATION {"citationItems": [{"id": "ITEM-1", "itemData": {"author": [{"dropping-particle": "", "family": "Garrison", "given": "Erik", "non-dropping-particle": "", "parse-names": false, "suffix": ""}, {"dropping-particle": "", "family": "Kronenbe</vt:lpwstr>
  </property>
  <property fmtid="{D5CDD505-2E9C-101B-9397-08002B2CF9AE}" pid="1138" name="Mendeley_Bookmark_QLJK5TaJP1_2">
    <vt:lpwstr>rg", "given": "Zev N", "non-dropping-particle": "", "parse-names": false, "suffix": ""}, {"dropping-particle": "", "family": "Dawson", "given": "Eric T", "non-dropping-particle": "", "parse-names": false, "suffix": ""}, {"dropping-particle": "", "family":</vt:lpwstr>
  </property>
  <property fmtid="{D5CDD505-2E9C-101B-9397-08002B2CF9AE}" pid="1139" name="Mendeley_Bookmark_QLJK5TaJP1_3">
    <vt:lpwstr> "Pedersen", "given": "Brent S", "non-dropping-particle": "", "parse-names": false, "suffix": ""}], "id": "ITEM-1", "issued": {"date-parts": [["2021"]]}, "page": "1-15", "title": "Vcflib and tools for processing the VCF variant call format Author summary"</vt:lpwstr>
  </property>
  <property fmtid="{D5CDD505-2E9C-101B-9397-08002B2CF9AE}" pid="1140" name="Mendeley_Bookmark_QLJK5TaJP1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141" name="Mendeley_Bookmark_QLJK5TaJP1_5">
    <vt:lpwstr>slyFormattedCitation": "(Garrison &lt;i&gt;et al.&lt;/i&gt;, 2021)"}, "properties": {"noteIndex": 0}, "schema": "https://github.com/citation-style-language/schema/raw/master/csl-citation.json"}</vt:lpwstr>
  </property>
  <property fmtid="{D5CDD505-2E9C-101B-9397-08002B2CF9AE}" pid="1142" name="Mendeley_Bookmark_Qe6cwTg55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143" name="Mendeley_Bookmark_Qe6cwTg55G_10">
    <vt:lpwstr>": "Pombi", "given": "Marco", "non-dropping-particle": "", "parse-names": false, "suffix": ""}, {"dropping-particle": "", "family": "Caputo", "given": "Beniamino", "non-dropping-particle": "", "parse-names": false, "suffix": ""}, {"dropping-particle": "",</vt:lpwstr>
  </property>
  <property fmtid="{D5CDD505-2E9C-101B-9397-08002B2CF9AE}" pid="1144" name="Mendeley_Bookmark_Qe6cwTg55G_11">
    <vt:lpwstr> "family": "Petrarca", "given": "Vincenzo", "non-dropping-particle": "", "parse-names": false, "suffix": ""}, {"dropping-particle": "", "family": "Torre", "given": "Alessandra", "non-dropping-particle": "della", "parse-names": false, "suffix": ""}, {"drop</vt:lpwstr>
  </property>
  <property fmtid="{D5CDD505-2E9C-101B-9397-08002B2CF9AE}" pid="1145" name="Mendeley_Bookmark_Qe6cwTg55G_12">
    <vt:lpwstr>ping-particle": "", "family": "Besansky", "given": "Nora J.", "non-dropping-particle": "", "parse-names": false, "suffix": ""}], "container-title": "G3: Genes, Genomes, Genetics", "id": "ITEM-1", "issue": "10", "issued": {"date-parts": [["2019"]]}, "page"</vt:lpwstr>
  </property>
  <property fmtid="{D5CDD505-2E9C-101B-9397-08002B2CF9AE}" pid="1146" name="Mendeley_Bookmark_Qe6cwTg55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147" name="Mendeley_Bookmark_Qe6cwTg55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148" name="Mendeley_Bookmark_Qe6cwTg55G_15">
    <vt:lpwstr>ema": "https://github.com/citation-style-language/schema/raw/master/csl-citation.json"}</vt:lpwstr>
  </property>
  <property fmtid="{D5CDD505-2E9C-101B-9397-08002B2CF9AE}" pid="1149" name="Mendeley_Bookmark_Qe6cwTg55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150" name="Mendeley_Bookmark_Qe6cwTg55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151" name="Mendeley_Bookmark_Qe6cwTg55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152" name="Mendeley_Bookmark_Qe6cwTg55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153" name="Mendeley_Bookmark_Qe6cwTg55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154" name="Mendeley_Bookmark_Qe6cwTg55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155" name="Mendeley_Bookmark_Qe6cwTg55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156" name="Mendeley_Bookmark_Qe6cwTg55G_9">
    <vt:lpwstr>"given": "Rebecca R.", "non-dropping-particle": "", "parse-names": false, "suffix": ""}, {"dropping-particle": "", "family": "Redmond", "given": "Seth N.", "non-dropping-particle": "", "parse-names": false, "suffix": ""}, {"dropping-particle": "", "family</vt:lpwstr>
  </property>
  <property fmtid="{D5CDD505-2E9C-101B-9397-08002B2CF9AE}" pid="1157" name="Mendeley_Bookmark_QqeT8mhZRy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158" name="Mendeley_Bookmark_QqeT8mhZRy_10">
    <vt:lpwstr>n-dropping-particle": "", "parse-names": false, "suffix": ""}, {"dropping-particle": "", "family": "Nguyen", "given": "Tung", "non-dropping-particle": "", "parse-names": false, "suffix": ""}, {"dropping-particle": "", "family": "Wang", "given": "Luan", "n</vt:lpwstr>
  </property>
  <property fmtid="{D5CDD505-2E9C-101B-9397-08002B2CF9AE}" pid="1159" name="Mendeley_Bookmark_QqeT8mhZRy_11">
    <vt:lpwstr>on-dropping-particle": "", "parse-names": false, "suffix": ""}, {"dropping-particle": "", "family": "Land", "given": "Susan J", "non-dropping-particle": "", "parse-names": false, "suffix": ""}, {"dropping-particle": "", "family": "Lu", "given": "Xiangyi",</vt:lpwstr>
  </property>
  <property fmtid="{D5CDD505-2E9C-101B-9397-08002B2CF9AE}" pid="1160" name="Mendeley_Bookmark_QqeT8mhZRy_12">
    <vt:lpwstr> "non-dropping-particle": "", "parse-names": false, "suffix": ""}, {"dropping-particle": "", "family": "Ruden", "given": "Douglas M", "non-dropping-particle": "", "parse-names": false, "suffix": ""}], "container-title": "Fly", "id": "ITEM-1", "issue": "2"</vt:lpwstr>
  </property>
  <property fmtid="{D5CDD505-2E9C-101B-9397-08002B2CF9AE}" pid="1161" name="Mendeley_Bookmark_QqeT8mhZRy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162" name="Mendeley_Bookmark_QqeT8mhZRy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163" name="Mendeley_Bookmark_QqeT8mhZRy_15">
    <vt:lpwstr>ttedCitation": "(Cingolani et al., 2012)", "previouslyFormattedCitation": "(Cingolani &lt;i&gt;et al.&lt;/i&gt;, 2012)"}, "properties": {"noteIndex": 0}, "schema": "https://github.com/citation-style-language/schema/raw/master/csl-citation.json"}</vt:lpwstr>
  </property>
  <property fmtid="{D5CDD505-2E9C-101B-9397-08002B2CF9AE}" pid="1164" name="Mendeley_Bookmark_QqeT8mhZRy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165" name="Mendeley_Bookmark_QqeT8mhZRy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166" name="Mendeley_Bookmark_QqeT8mhZRy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167" name="Mendeley_Bookmark_QqeT8mhZRy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168" name="Mendeley_Bookmark_QqeT8mhZRy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169" name="Mendeley_Bookmark_QqeT8mhZRy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170" name="Mendeley_Bookmark_QqeT8mhZRy_8">
    <vt:lpwstr>formed by an individual laboratory.", "author": [{"dropping-particle": "", "family": "Cingolani", "given": "Pablo", "non-dropping-particle": "", "parse-names": false, "suffix": ""}, {"dropping-particle": "", "family": "Platts", "given": "Adrian", "non-dro</vt:lpwstr>
  </property>
  <property fmtid="{D5CDD505-2E9C-101B-9397-08002B2CF9AE}" pid="1171" name="Mendeley_Bookmark_QqeT8mhZRy_9">
    <vt:lpwstr>pping-particle": "", "parse-names": false, "suffix": ""}, {"dropping-particle": "", "family": "Wang", "given": "Le Lily", "non-dropping-particle": "", "parse-names": false, "suffix": ""}, {"dropping-particle": "", "family": "Coon", "given": "Melissa", "no</vt:lpwstr>
  </property>
  <property fmtid="{D5CDD505-2E9C-101B-9397-08002B2CF9AE}" pid="1172" name="Mendeley_Bookmark_QyUfpps5tv_1">
    <vt:lpwstr>ADDIN CSL_CITATION {"citationItems": [{"id": "ITEM-1", "itemData": {"DOI": "10.1073/pnas.0409348102", "ISBN": "0027-8424 (Print)\\n0027-8424 (Linking)", "ISSN": "0027-8424", "PMID": "15753317", "abstract": "Metabolic pathways play an important role in ins</vt:lpwstr>
  </property>
  <property fmtid="{D5CDD505-2E9C-101B-9397-08002B2CF9AE}" pid="1173" name="Mendeley_Bookmark_QyUfpps5tv_10">
    <vt:lpwstr>", "non-dropping-particle": "", "parse-names": false, "suffix": ""}, {"dropping-particle": "", "family": "Hemingway", "given": "Janet", "non-dropping-particle": "", "parse-names": false, "suffix": ""}, {"dropping-particle": "", "family": "Ranson", "given"</vt:lpwstr>
  </property>
  <property fmtid="{D5CDD505-2E9C-101B-9397-08002B2CF9AE}" pid="1174" name="Mendeley_Bookmark_QyUfpps5tv_11">
    <vt:lpwstr>: "Hilary", "non-dropping-particle": "", "parse-names": false, "suffix": ""}], "container-title": "Proceedings of the National Academy of Sciences of the United States of America", "id": "ITEM-1", "issue": "11", "issued": {"date-parts": [["2005"]]}, "page</vt:lpwstr>
  </property>
  <property fmtid="{D5CDD505-2E9C-101B-9397-08002B2CF9AE}" pid="1175" name="Mendeley_Bookmark_QyUfpps5tv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176" name="Mendeley_Bookmark_QyUfpps5tv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177" name="Mendeley_Bookmark_QyUfpps5tv_14">
    <vt:lpwstr>: 0}, "schema": "https://github.com/citation-style-language/schema/raw/master/csl-citation.json"}</vt:lpwstr>
  </property>
  <property fmtid="{D5CDD505-2E9C-101B-9397-08002B2CF9AE}" pid="1178" name="Mendeley_Bookmark_QyUfpps5tv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179" name="Mendeley_Bookmark_QyUfpps5tv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180" name="Mendeley_Bookmark_QyUfpps5tv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181" name="Mendeley_Bookmark_QyUfpps5tv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182" name="Mendeley_Bookmark_QyUfpps5tv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183" name="Mendeley_Bookmark_QyUfpps5tv_7">
    <vt:lpwstr>"", "parse-names": false, "suffix": ""}, {"dropping-particle": "", "family": "Strode", "given": "Clare", "non-dropping-particle": "", "parse-names": false, "suffix": ""}, {"dropping-particle": "", "family": "Vontas", "given": "John", "non-dropping-particl</vt:lpwstr>
  </property>
  <property fmtid="{D5CDD505-2E9C-101B-9397-08002B2CF9AE}" pid="1184" name="Mendeley_Bookmark_QyUfpps5tv_8">
    <vt:lpwstr>e": "", "parse-names": false, "suffix": ""}, {"dropping-particle": "", "family": "Nikou", "given": "Dimitra", "non-dropping-particle": "", "parse-names": false, "suffix": ""}, {"dropping-particle": "", "family": "Vaughan", "given": "Ashley", "non-dropping</vt:lpwstr>
  </property>
  <property fmtid="{D5CDD505-2E9C-101B-9397-08002B2CF9AE}" pid="1185" name="Mendeley_Bookmark_QyUfpps5tv_9">
    <vt:lpwstr>-particle": "", "parse-names": false, "suffix": ""}, {"dropping-particle": "", "family": "Pignatelli", "given": "Patricia M", "non-dropping-particle": "", "parse-names": false, "suffix": ""}, {"dropping-particle": "", "family": "Louis", "given": "Christos</vt:lpwstr>
  </property>
  <property fmtid="{D5CDD505-2E9C-101B-9397-08002B2CF9AE}" pid="1186" name="Mendeley_Bookmark_RCQNH0CPnQ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187" name="Mendeley_Bookmark_RCQNH0CPnQ_10">
    <vt:lpwstr>: "", "family": "Davies", "given": "Robert M.", "non-dropping-particle": "", "parse-names": false, "suffix": ""}, {"dropping-particle": "", "family": "Li", "given": "Heng", "non-dropping-particle": "", "parse-names": false, "suffix": ""}], "container-titl</vt:lpwstr>
  </property>
  <property fmtid="{D5CDD505-2E9C-101B-9397-08002B2CF9AE}" pid="1188" name="Mendeley_Bookmark_RCQNH0CPnQ_11">
    <vt:lpwstr>e": "GigaScience", "id": "ITEM-1", "issue": "2", "issued": {"date-parts": [["2021"]]}, "title": "Twelve years of SAMtools and BCFtools", "type": "article-journal", "volume": "10"}, "uris": ["http://www.mendeley.com/documents/?uuid=ff58baa3-6dab-4214-aab0-</vt:lpwstr>
  </property>
  <property fmtid="{D5CDD505-2E9C-101B-9397-08002B2CF9AE}" pid="1189" name="Mendeley_Bookmark_RCQNH0CPnQ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190" name="Mendeley_Bookmark_RCQNH0CPnQ_13">
    <vt:lpwstr>//github.com/citation-style-language/schema/raw/master/csl-citation.json"}</vt:lpwstr>
  </property>
  <property fmtid="{D5CDD505-2E9C-101B-9397-08002B2CF9AE}" pid="1191" name="Mendeley_Bookmark_RCQNH0CPnQ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192" name="Mendeley_Bookmark_RCQNH0CPnQ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193" name="Mendeley_Bookmark_RCQNH0CPnQ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194" name="Mendeley_Bookmark_RCQNH0CPnQ_5">
    <vt:lpwstr>tation are available from https://www.htslib.org.", "author": [{"dropping-particle": "", "family": "Danecek", "given": "Petr", "non-dropping-particle": "", "parse-names": false, "suffix": ""}, {"dropping-particle": "", "family": "Bonfield", "given": "Jame</vt:lpwstr>
  </property>
  <property fmtid="{D5CDD505-2E9C-101B-9397-08002B2CF9AE}" pid="1195" name="Mendeley_Bookmark_RCQNH0CPnQ_6">
    <vt:lpwstr>s K.", "non-dropping-particle": "", "parse-names": false, "suffix": ""}, {"dropping-particle": "", "family": "Liddle", "given": "Jennifer", "non-dropping-particle": "", "parse-names": false, "suffix": ""}, {"dropping-particle": "", "family": "Marshall", "</vt:lpwstr>
  </property>
  <property fmtid="{D5CDD505-2E9C-101B-9397-08002B2CF9AE}" pid="1196" name="Mendeley_Bookmark_RCQNH0CPnQ_7">
    <vt:lpwstr>given": "John", "non-dropping-particle": "", "parse-names": false, "suffix": ""}, {"dropping-particle": "", "family": "Ohan", "given": "Valeriu", "non-dropping-particle": "", "parse-names": false, "suffix": ""}, {"dropping-particle": "", "family": "Pollar</vt:lpwstr>
  </property>
  <property fmtid="{D5CDD505-2E9C-101B-9397-08002B2CF9AE}" pid="1197" name="Mendeley_Bookmark_RCQNH0CPnQ_8">
    <vt:lpwstr>d", "given": "Martin O.", "non-dropping-particle": "", "parse-names": false, "suffix": ""}, {"dropping-particle": "", "family": "Whitwham", "given": "Andrew", "non-dropping-particle": "", "parse-names": false, "suffix": ""}, {"dropping-particle": "", "fam</vt:lpwstr>
  </property>
  <property fmtid="{D5CDD505-2E9C-101B-9397-08002B2CF9AE}" pid="1198" name="Mendeley_Bookmark_RCQNH0CPnQ_9">
    <vt:lpwstr>ily": "Keane", "given": "Thomas", "non-dropping-particle": "", "parse-names": false, "suffix": ""}, {"dropping-particle": "", "family": "McCarthy", "given": "Shane A.", "non-dropping-particle": "", "parse-names": false, "suffix": ""}, {"dropping-particle"</vt:lpwstr>
  </property>
  <property fmtid="{D5CDD505-2E9C-101B-9397-08002B2CF9AE}" pid="1199" name="Mendeley_Bookmark_SInBD5BCTY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200" name="Mendeley_Bookmark_SInBD5BCTY_10">
    <vt:lpwstr>": "Pombi", "given": "Marco", "non-dropping-particle": "", "parse-names": false, "suffix": ""}, {"dropping-particle": "", "family": "Caputo", "given": "Beniamino", "non-dropping-particle": "", "parse-names": false, "suffix": ""}, {"dropping-particle": "",</vt:lpwstr>
  </property>
  <property fmtid="{D5CDD505-2E9C-101B-9397-08002B2CF9AE}" pid="1201" name="Mendeley_Bookmark_SInBD5BCTY_11">
    <vt:lpwstr> "family": "Petrarca", "given": "Vincenzo", "non-dropping-particle": "", "parse-names": false, "suffix": ""}, {"dropping-particle": "", "family": "Torre", "given": "Alessandra", "non-dropping-particle": "della", "parse-names": false, "suffix": ""}, {"drop</vt:lpwstr>
  </property>
  <property fmtid="{D5CDD505-2E9C-101B-9397-08002B2CF9AE}" pid="1202" name="Mendeley_Bookmark_SInBD5BCTY_12">
    <vt:lpwstr>ping-particle": "", "family": "Besansky", "given": "Nora J.", "non-dropping-particle": "", "parse-names": false, "suffix": ""}], "container-title": "G3: Genes, Genomes, Genetics", "id": "ITEM-1", "issue": "10", "issued": {"date-parts": [["2019"]]}, "page"</vt:lpwstr>
  </property>
  <property fmtid="{D5CDD505-2E9C-101B-9397-08002B2CF9AE}" pid="1203" name="Mendeley_Bookmark_SInBD5BCTY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204" name="Mendeley_Bookmark_SInBD5BCTY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205" name="Mendeley_Bookmark_SInBD5BCTY_15">
    <vt:lpwstr>ema": "https://github.com/citation-style-language/schema/raw/master/csl-citation.json"}</vt:lpwstr>
  </property>
  <property fmtid="{D5CDD505-2E9C-101B-9397-08002B2CF9AE}" pid="1206" name="Mendeley_Bookmark_SInBD5BCTY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207" name="Mendeley_Bookmark_SInBD5BCTY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208" name="Mendeley_Bookmark_SInBD5BCTY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209" name="Mendeley_Bookmark_SInBD5BCTY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210" name="Mendeley_Bookmark_SInBD5BCTY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211" name="Mendeley_Bookmark_SInBD5BCTY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212" name="Mendeley_Bookmark_SInBD5BCTY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213" name="Mendeley_Bookmark_SInBD5BCTY_9">
    <vt:lpwstr>"given": "Rebecca R.", "non-dropping-particle": "", "parse-names": false, "suffix": ""}, {"dropping-particle": "", "family": "Redmond", "given": "Seth N.", "non-dropping-particle": "", "parse-names": false, "suffix": ""}, {"dropping-particle": "", "family</vt:lpwstr>
  </property>
  <property fmtid="{D5CDD505-2E9C-101B-9397-08002B2CF9AE}" pid="1214" name="Mendeley_Bookmark_SPRjUJB0x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215" name="Mendeley_Bookmark_SPRjUJB0x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216" name="Mendeley_Bookmark_SPRjUJB0x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217" name="Mendeley_Bookmark_SPRjUJB0x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218" name="Mendeley_Bookmark_SPRjUJB0x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219" name="Mendeley_Bookmark_SPRjUJB0xO_6">
    <vt:lpwstr>st", "given": "Gregory G.", "non-dropping-particle": "", "parse-names": false, "suffix": ""}, {"dropping-particle": "", "family": "Hall", "given": "Ira M.", "non-dropping-particle": "", "parse-names": false, "suffix": ""}], "container-title": "Bioinformat</vt:lpwstr>
  </property>
  <property fmtid="{D5CDD505-2E9C-101B-9397-08002B2CF9AE}" pid="1220" name="Mendeley_Bookmark_SPRjUJB0xO_7">
    <vt:lpwstr>ics", "id": "ITEM-1", "issue": "17", "issued": {"date-parts": [["2014"]]}, "page": "2503-2505", "title": "SAMBLASTER: Fast duplicate marking and structural variant read extraction", "type": "article-journal", "volume": "30"}, "uris": ["http://www.mendeley</vt:lpwstr>
  </property>
  <property fmtid="{D5CDD505-2E9C-101B-9397-08002B2CF9AE}" pid="1221" name="Mendeley_Bookmark_SPRjUJB0x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222" name="Mendeley_Bookmark_SPRjUJB0xO_9">
    <vt:lpwstr>teIndex": 0}, "schema": "https://github.com/citation-style-language/schema/raw/master/csl-citation.json"}</vt:lpwstr>
  </property>
  <property fmtid="{D5CDD505-2E9C-101B-9397-08002B2CF9AE}" pid="1223" name="Mendeley_Bookmark_SVcpg9gHUo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224" name="Mendeley_Bookmark_SVcpg9gHUo_10">
    <vt:lpwstr> "title": "Estimating and interpreting FST: The impact of rare variants", "type": "article-journal", "volume": "23"}, "uris": ["http://www.mendeley.com/documents/?uuid=3ae5af31-956d-45ed-a724-443ad0ca9cb2"]}, {"id": "ITEM-2", "itemData": {"DOI": "10.1093/</vt:lpwstr>
  </property>
  <property fmtid="{D5CDD505-2E9C-101B-9397-08002B2CF9AE}" pid="1225" name="Mendeley_Bookmark_SVcpg9gHUo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226" name="Mendeley_Bookmark_SVcpg9gHUo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227" name="Mendeley_Bookmark_SVcpg9gHUo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228" name="Mendeley_Bookmark_SVcpg9gHUo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229" name="Mendeley_Bookmark_SVcpg9gHUo_15">
    <vt:lpwstr>", "given": "R. R.", "non-dropping-particle": "", "parse-names": false, "suffix": ""}, {"dropping-particle": "", "family": "Slatkin", "given": "M.", "non-dropping-particle": "", "parse-names": false, "suffix": ""}, {"dropping-particle": "", "family": "Mad</vt:lpwstr>
  </property>
  <property fmtid="{D5CDD505-2E9C-101B-9397-08002B2CF9AE}" pid="1230" name="Mendeley_Bookmark_SVcpg9gHUo_16">
    <vt:lpwstr>dison", "given": "W. P.", "non-dropping-particle": "", "parse-names": false, "suffix": ""}], "container-title": "Genetics", "id": "ITEM-2", "issue": "2", "issued": {"date-parts": [["1992"]]}, "page": "583-589", "title": "Estimation of levels of gene flow </vt:lpwstr>
  </property>
  <property fmtid="{D5CDD505-2E9C-101B-9397-08002B2CF9AE}" pid="1231" name="Mendeley_Bookmark_SVcpg9gHUo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232" name="Mendeley_Bookmark_SVcpg9gHUo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233" name="Mendeley_Bookmark_SVcpg9gHUo_19">
    <vt:lpwstr>ub.com/citation-style-language/schema/raw/master/csl-citation.json"}</vt:lpwstr>
  </property>
  <property fmtid="{D5CDD505-2E9C-101B-9397-08002B2CF9AE}" pid="1234" name="Mendeley_Bookmark_SVcpg9gHUo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235" name="Mendeley_Bookmark_SVcpg9gHUo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236" name="Mendeley_Bookmark_SVcpg9gHUo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237" name="Mendeley_Bookmark_SVcpg9gHUo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238" name="Mendeley_Bookmark_SVcpg9gHUo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239" name="Mendeley_Bookmark_SVcpg9gHUo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240" name="Mendeley_Bookmark_SVcpg9gHUo_8">
    <vt:lpwstr>e": "", "family": "Patterson", "given": "Nick", "non-dropping-particle": "", "parse-names": false, "suffix": ""}, {"dropping-particle": "", "family": "Sankararaman", "given": "Sriram", "non-dropping-particle": "", "parse-names": false, "suffix": ""}, {"dr</vt:lpwstr>
  </property>
  <property fmtid="{D5CDD505-2E9C-101B-9397-08002B2CF9AE}" pid="1241" name="Mendeley_Bookmark_SVcpg9gHUo_9">
    <vt:lpwstr>opping-particle": "", "family": "Price", "given": "Alkes L.", "non-dropping-particle": "", "parse-names": false, "suffix": ""}], "container-title": "Genome Research", "id": "ITEM-1", "issue": "9", "issued": {"date-parts": [["2013"]]}, "page": "1514-1521",</vt:lpwstr>
  </property>
  <property fmtid="{D5CDD505-2E9C-101B-9397-08002B2CF9AE}" pid="1242" name="Mendeley_Bookmark_SW3yhSlehn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243" name="Mendeley_Bookmark_SW3yhSlehn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244" name="Mendeley_Bookmark_SW3yhSlehn_11">
    <vt:lpwstr>m/citation-style-language/schema/raw/master/csl-citation.json"}</vt:lpwstr>
  </property>
  <property fmtid="{D5CDD505-2E9C-101B-9397-08002B2CF9AE}" pid="1245" name="Mendeley_Bookmark_SW3yhSlehn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246" name="Mendeley_Bookmark_SW3yhSlehn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247" name="Mendeley_Bookmark_SW3yhSlehn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248" name="Mendeley_Bookmark_SW3yhSlehn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249" name="Mendeley_Bookmark_SW3yhSlehn_6">
    <vt:lpwstr>ng-particle": "", "family": "Kim", "given": "Daehwan", "non-dropping-particle": "", "parse-names": false, "suffix": ""}, {"dropping-particle": "", "family": "Paggi", "given": "Joseph M.", "non-dropping-particle": "", "parse-names": false, "suffix": ""}, {</vt:lpwstr>
  </property>
  <property fmtid="{D5CDD505-2E9C-101B-9397-08002B2CF9AE}" pid="1250" name="Mendeley_Bookmark_SW3yhSlehn_7">
    <vt:lpwstr>"dropping-particle": "", "family": "Park", "given": "Chanhee", "non-dropping-particle": "", "parse-names": false, "suffix": ""}, {"dropping-particle": "", "family": "Bennett", "given": "Christopher", "non-dropping-particle": "", "parse-names": false, "suf</vt:lpwstr>
  </property>
  <property fmtid="{D5CDD505-2E9C-101B-9397-08002B2CF9AE}" pid="1251" name="Mendeley_Bookmark_SW3yhSlehn_8">
    <vt:lpwstr>fix": ""}, {"dropping-particle": "", "family": "Salzberg", "given": "Steven L.", "non-dropping-particle": "", "parse-names": false, "suffix": ""}], "container-title": "Nature Biotechnology", "id": "ITEM-1", "issue": "8", "issued": {"date-parts": [["2019"]</vt:lpwstr>
  </property>
  <property fmtid="{D5CDD505-2E9C-101B-9397-08002B2CF9AE}" pid="1252" name="Mendeley_Bookmark_SW3yhSlehn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253" name="Mendeley_Bookmark_TevbY37I2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254" name="Mendeley_Bookmark_TevbY37I2u_10">
    <vt:lpwstr>: "", "family": "Davies", "given": "Robert M.", "non-dropping-particle": "", "parse-names": false, "suffix": ""}, {"dropping-particle": "", "family": "Li", "given": "Heng", "non-dropping-particle": "", "parse-names": false, "suffix": ""}], "container-titl</vt:lpwstr>
  </property>
  <property fmtid="{D5CDD505-2E9C-101B-9397-08002B2CF9AE}" pid="1255" name="Mendeley_Bookmark_TevbY37I2u_11">
    <vt:lpwstr>e": "GigaScience", "id": "ITEM-1", "issue": "2", "issued": {"date-parts": [["2021"]]}, "title": "Twelve years of SAMtools and BCFtools", "type": "article-journal", "volume": "10"}, "uris": ["http://www.mendeley.com/documents/?uuid=ff58baa3-6dab-4214-aab0-</vt:lpwstr>
  </property>
  <property fmtid="{D5CDD505-2E9C-101B-9397-08002B2CF9AE}" pid="1256" name="Mendeley_Bookmark_TevbY37I2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257" name="Mendeley_Bookmark_TevbY37I2u_13">
    <vt:lpwstr>//github.com/citation-style-language/schema/raw/master/csl-citation.json"}</vt:lpwstr>
  </property>
  <property fmtid="{D5CDD505-2E9C-101B-9397-08002B2CF9AE}" pid="1258" name="Mendeley_Bookmark_TevbY37I2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259" name="Mendeley_Bookmark_TevbY37I2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260" name="Mendeley_Bookmark_TevbY37I2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261" name="Mendeley_Bookmark_TevbY37I2u_5">
    <vt:lpwstr>tation are available from https://www.htslib.org.", "author": [{"dropping-particle": "", "family": "Danecek", "given": "Petr", "non-dropping-particle": "", "parse-names": false, "suffix": ""}, {"dropping-particle": "", "family": "Bonfield", "given": "Jame</vt:lpwstr>
  </property>
  <property fmtid="{D5CDD505-2E9C-101B-9397-08002B2CF9AE}" pid="1262" name="Mendeley_Bookmark_TevbY37I2u_6">
    <vt:lpwstr>s K.", "non-dropping-particle": "", "parse-names": false, "suffix": ""}, {"dropping-particle": "", "family": "Liddle", "given": "Jennifer", "non-dropping-particle": "", "parse-names": false, "suffix": ""}, {"dropping-particle": "", "family": "Marshall", "</vt:lpwstr>
  </property>
  <property fmtid="{D5CDD505-2E9C-101B-9397-08002B2CF9AE}" pid="1263" name="Mendeley_Bookmark_TevbY37I2u_7">
    <vt:lpwstr>given": "John", "non-dropping-particle": "", "parse-names": false, "suffix": ""}, {"dropping-particle": "", "family": "Ohan", "given": "Valeriu", "non-dropping-particle": "", "parse-names": false, "suffix": ""}, {"dropping-particle": "", "family": "Pollar</vt:lpwstr>
  </property>
  <property fmtid="{D5CDD505-2E9C-101B-9397-08002B2CF9AE}" pid="1264" name="Mendeley_Bookmark_TevbY37I2u_8">
    <vt:lpwstr>d", "given": "Martin O.", "non-dropping-particle": "", "parse-names": false, "suffix": ""}, {"dropping-particle": "", "family": "Whitwham", "given": "Andrew", "non-dropping-particle": "", "parse-names": false, "suffix": ""}, {"dropping-particle": "", "fam</vt:lpwstr>
  </property>
  <property fmtid="{D5CDD505-2E9C-101B-9397-08002B2CF9AE}" pid="1265" name="Mendeley_Bookmark_TevbY37I2u_9">
    <vt:lpwstr>ily": "Keane", "given": "Thomas", "non-dropping-particle": "", "parse-names": false, "suffix": ""}, {"dropping-particle": "", "family": "McCarthy", "given": "Shane A.", "non-dropping-particle": "", "parse-names": false, "suffix": ""}, {"dropping-particle"</vt:lpwstr>
  </property>
  <property fmtid="{D5CDD505-2E9C-101B-9397-08002B2CF9AE}" pid="1266" name="Mendeley_Bookmark_Tvu8stAw0z_1">
    <vt:lpwstr>ADDIN CSL_CITATION {"citationItems": [{"id": "ITEM-1", "itemData": {"author": [{"dropping-particle": "", "family": "Garrison", "given": "Erik", "non-dropping-particle": "", "parse-names": false, "suffix": ""}, {"dropping-particle": "", "family": "Kronenbe</vt:lpwstr>
  </property>
  <property fmtid="{D5CDD505-2E9C-101B-9397-08002B2CF9AE}" pid="1267" name="Mendeley_Bookmark_Tvu8stAw0z_2">
    <vt:lpwstr>rg", "given": "Zev N", "non-dropping-particle": "", "parse-names": false, "suffix": ""}, {"dropping-particle": "", "family": "Dawson", "given": "Eric T", "non-dropping-particle": "", "parse-names": false, "suffix": ""}, {"dropping-particle": "", "family":</vt:lpwstr>
  </property>
  <property fmtid="{D5CDD505-2E9C-101B-9397-08002B2CF9AE}" pid="1268" name="Mendeley_Bookmark_Tvu8stAw0z_3">
    <vt:lpwstr> "Pedersen", "given": "Brent S", "non-dropping-particle": "", "parse-names": false, "suffix": ""}], "id": "ITEM-1", "issued": {"date-parts": [["2021"]]}, "page": "1-15", "title": "Vcflib and tools for processing the VCF variant call format Author summary"</vt:lpwstr>
  </property>
  <property fmtid="{D5CDD505-2E9C-101B-9397-08002B2CF9AE}" pid="1269" name="Mendeley_Bookmark_Tvu8stAw0z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270" name="Mendeley_Bookmark_Tvu8stAw0z_5">
    <vt:lpwstr>slyFormattedCitation": "(Garrison &lt;i&gt;et al.&lt;/i&gt;, 2021)"}, "properties": {"noteIndex": 0}, "schema": "https://github.com/citation-style-language/schema/raw/master/csl-citation.json"}</vt:lpwstr>
  </property>
  <property fmtid="{D5CDD505-2E9C-101B-9397-08002B2CF9AE}" pid="1271" name="Mendeley_Bookmark_WCC2YVarFN_1">
    <vt:lpwstr>ADDIN CSL_CITATION {"citationItems": [{"id": "ITEM-1", "itemData": {"author": [{"dropping-particle": "", "family": "Bray", "given": "Nicolas L", "non-dropping-particle": "", "parse-names": false, "suffix": ""}, {"dropping-particle": "", "family": "Pimente</vt:lpwstr>
  </property>
  <property fmtid="{D5CDD505-2E9C-101B-9397-08002B2CF9AE}" pid="1272" name="Mendeley_Bookmark_WCC2YVarFN_2">
    <vt:lpwstr>l", "given": "Harold", "non-dropping-particle": "", "parse-names": false, "suffix": ""}, {"dropping-particle": "", "family": "Melsted", "given": "P\u00e1ll", "non-dropping-particle": "", "parse-names": false, "suffix": ""}, {"dropping-particle": "", "fami</vt:lpwstr>
  </property>
  <property fmtid="{D5CDD505-2E9C-101B-9397-08002B2CF9AE}" pid="1273" name="Mendeley_Bookmark_WCC2YVarFN_3">
    <vt:lpwstr>ly": "Pachter", "given": "Lior", "non-dropping-particle": "", "parse-names": false, "suffix": ""}], "id": "ITEM-1", "issued": {"date-parts": [["2015"]]}, "page": "1-21", "title": "Near-optimal RNA-Seq quantification", "type": "article-journal"}, "uris": [</vt:lpwstr>
  </property>
  <property fmtid="{D5CDD505-2E9C-101B-9397-08002B2CF9AE}" pid="1274" name="Mendeley_Bookmark_WCC2YVarFN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275" name="Mendeley_Bookmark_WCC2YVarFN_5">
    <vt:lpwstr>15)"}, "properties": {"noteIndex": 0}, "schema": "https://github.com/citation-style-language/schema/raw/master/csl-citation.json"}</vt:lpwstr>
  </property>
  <property fmtid="{D5CDD505-2E9C-101B-9397-08002B2CF9AE}" pid="1276" name="Mendeley_Bookmark_WS7GPL4IwV_1">
    <vt:lpwstr>ADDIN CSL_CITATION {"citationItems": [{"id": "ITEM-1", "itemData": {"DOI": "10.1016/S0140-6736(18)30844-4", "ISSN": "0140-6736", "author": [{"dropping-particle": "", "family": "Killeen", "given": "Gerry F", "non-dropping-particle": "", "parse-names": fals</vt:lpwstr>
  </property>
  <property fmtid="{D5CDD505-2E9C-101B-9397-08002B2CF9AE}" pid="1277" name="Mendeley_Bookmark_WS7GPL4IwV_2">
    <vt:lpwstr>e, "suffix": ""}, {"dropping-particle": "", "family": "Ranson", "given": "Hilary", "non-dropping-particle": "", "parse-names": false, "suffix": ""}], "container-title": "The Lancet", "id": "ITEM-1", "issue": "10130", "issued": {"date-parts": [["2018"]]}, </vt:lpwstr>
  </property>
  <property fmtid="{D5CDD505-2E9C-101B-9397-08002B2CF9AE}" pid="1278" name="Mendeley_Bookmark_WS7GPL4IwV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279" name="Mendeley_Bookmark_WS7GPL4IwV_4">
    <vt:lpwstr>: ["http://www.mendeley.com/documents/?uuid=8c4919f6-60ad-4113-8a56-5deeb7df020d"]}, {"id": "ITEM-2", "itemData": {"ISBN": "9789241565653", "author": [{"dropping-particle": "", "family": "World Health Organization", "given": "", "non-dropping-particle": "</vt:lpwstr>
  </property>
  <property fmtid="{D5CDD505-2E9C-101B-9397-08002B2CF9AE}" pid="1280" name="Mendeley_Bookmark_WS7GPL4IwV_5">
    <vt:lpwstr>", "parse-names": false, "suffix": ""}], "id": "ITEM-2", "issued": {"date-parts": [["2018"]]}, "publisher-place": "Geneva", "title": "World Malaria Report 2018", "type": "book"}, "uris": ["http://www.mendeley.com/documents/?uuid=827a3f41-6da5-4da0-a583-33</vt:lpwstr>
  </property>
  <property fmtid="{D5CDD505-2E9C-101B-9397-08002B2CF9AE}" pid="1281" name="Mendeley_Bookmark_WS7GPL4IwV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282" name="Mendeley_Bookmark_WS7GPL4IwV_7">
    <vt:lpwstr>on, 2018; World Health Organization, 2018)"}, "properties": {"noteIndex": 0}, "schema": "https://github.com/citation-style-language/schema/raw/master/csl-citation.json"}</vt:lpwstr>
  </property>
  <property fmtid="{D5CDD505-2E9C-101B-9397-08002B2CF9AE}" pid="1283" name="Mendeley_Bookmark_WTPnYxzh1B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284" name="Mendeley_Bookmark_WTPnYxzh1B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285" name="Mendeley_Bookmark_WTPnYxzh1B_3">
    <vt:lpwstr>ate analysis of data from RNA-seq experiments.", "author": [{"dropping-particle": "", "family": "Pimentel", "given": "Harold", "non-dropping-particle": "", "parse-names": false, "suffix": ""}, {"dropping-particle": "", "family": "Bray", "given": "Nicolas </vt:lpwstr>
  </property>
  <property fmtid="{D5CDD505-2E9C-101B-9397-08002B2CF9AE}" pid="1286" name="Mendeley_Bookmark_WTPnYxzh1B_4">
    <vt:lpwstr>L.", "non-dropping-particle": "", "parse-names": false, "suffix": ""}, {"dropping-particle": "", "family": "Puente", "given": "Suzette", "non-dropping-particle": "", "parse-names": false, "suffix": ""}, {"dropping-particle": "", "family": "Melsted", "give</vt:lpwstr>
  </property>
  <property fmtid="{D5CDD505-2E9C-101B-9397-08002B2CF9AE}" pid="1287" name="Mendeley_Bookmark_WTPnYxzh1B_5">
    <vt:lpwstr>n": "P\u00e1ll", "non-dropping-particle": "", "parse-names": false, "suffix": ""}, {"dropping-particle": "", "family": "Pachter", "given": "Lior", "non-dropping-particle": "", "parse-names": false, "suffix": ""}], "container-title": "Nature Methods", "id"</vt:lpwstr>
  </property>
  <property fmtid="{D5CDD505-2E9C-101B-9397-08002B2CF9AE}" pid="1288" name="Mendeley_Bookmark_WTPnYxzh1B_6">
    <vt:lpwstr>: "ITEM-1", "issue": "7", "issued": {"date-parts": [["2017"]]}, "page": "687-690", "title": "Differential analysis of RNA-seq incorporating quantification uncertainty", "type": "article-journal", "volume": "14"}, "uris": ["http://www.mendeley.com/document</vt:lpwstr>
  </property>
  <property fmtid="{D5CDD505-2E9C-101B-9397-08002B2CF9AE}" pid="1289" name="Mendeley_Bookmark_WTPnYxzh1B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290" name="Mendeley_Bookmark_WTPnYxzh1B_8">
    <vt:lpwstr>{"noteIndex": 0}, "schema": "https://github.com/citation-style-language/schema/raw/master/csl-citation.json"}</vt:lpwstr>
  </property>
  <property fmtid="{D5CDD505-2E9C-101B-9397-08002B2CF9AE}" pid="1291" name="Mendeley_Bookmark_XIle6lrItb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292" name="Mendeley_Bookmark_XIle6lrItb_10">
    <vt:lpwstr>: "", "family": "Monnin", "given": "David", "non-dropping-particle": "", "parse-names": false, "suffix": ""}, {"dropping-particle": "El", "family": "Filali", "given": "Adil", "non-dropping-particle": "", "parse-names": false, "suffix": ""}, {"dropping-par</vt:lpwstr>
  </property>
  <property fmtid="{D5CDD505-2E9C-101B-9397-08002B2CF9AE}" pid="1293" name="Mendeley_Bookmark_XIle6lrItb_11">
    <vt:lpwstr>ticle": "", "family": "Carareto", "given": "Claudia Marcia", "non-dropping-particle": "", "parse-names": false, "suffix": ""}, {"dropping-particle": "", "family": "Vieira", "given": "Cristina", "non-dropping-particle": "", "parse-names": false, "suffix": </vt:lpwstr>
  </property>
  <property fmtid="{D5CDD505-2E9C-101B-9397-08002B2CF9AE}" pid="1294" name="Mendeley_Bookmark_XIle6lrItb_12">
    <vt:lpwstr>""}, {"dropping-particle": "", "family": "Picard", "given": "Franck", "non-dropping-particle": "", "parse-names": false, "suffix": ""}, {"dropping-particle": "", "family": "Kremer", "given": "Natacha", "non-dropping-particle": "", "parse-names": false, "s</vt:lpwstr>
  </property>
  <property fmtid="{D5CDD505-2E9C-101B-9397-08002B2CF9AE}" pid="1295" name="Mendeley_Bookmark_XIle6lrItb_13">
    <vt:lpwstr>uffix": ""}, {"dropping-particle": "", "family": "Vavre", "given": "Fabrice", "non-dropping-particle": "", "parse-names": false, "suffix": ""}, {"dropping-particle": "", "family": "Sagot", "given": "Marie France", "non-dropping-particle": "", "parse-names</vt:lpwstr>
  </property>
  <property fmtid="{D5CDD505-2E9C-101B-9397-08002B2CF9AE}" pid="1296" name="Mendeley_Bookmark_XIle6lrItb_14">
    <vt:lpwstr>": false, "suffix": ""}, {"dropping-particle": "", "family": "Lacroix", "given": "Vincent", "non-dropping-particle": "", "parse-names": false, "suffix": ""}], "container-title": "Nucleic Acids Research", "id": "ITEM-1", "issue": "19", "issued": {"date-par</vt:lpwstr>
  </property>
  <property fmtid="{D5CDD505-2E9C-101B-9397-08002B2CF9AE}" pid="1297" name="Mendeley_Bookmark_XIle6lrItb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298" name="Mendeley_Bookmark_XIle6lrItb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299" name="Mendeley_Bookmark_XIle6lrItb_17">
    <vt:lpwstr> &lt;i&gt;et al.&lt;/i&gt;, 2016)"}, "properties": {"noteIndex": 0}, "schema": "https://github.com/citation-style-language/schema/raw/master/csl-citation.json"}</vt:lpwstr>
  </property>
  <property fmtid="{D5CDD505-2E9C-101B-9397-08002B2CF9AE}" pid="1300" name="Mendeley_Bookmark_XIle6lrItb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301" name="Mendeley_Bookmark_XIle6lrItb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302" name="Mendeley_Bookmark_XIle6lrItb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303" name="Mendeley_Bookmark_XIle6lrItb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304" name="Mendeley_Bookmark_XIle6lrItb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305" name="Mendeley_Bookmark_XIle6lrItb_7">
    <vt:lpwstr>00e8ne", "non-dropping-particle": "", "parse-names": false, "suffix": ""}, {"dropping-particle": "", "family": "Brinza", "given": "Lilia", "non-dropping-particle": "", "parse-names": false, "suffix": ""}, {"dropping-particle": "", "family": "Marchet", "gi</vt:lpwstr>
  </property>
  <property fmtid="{D5CDD505-2E9C-101B-9397-08002B2CF9AE}" pid="1306" name="Mendeley_Bookmark_XIle6lrItb_8">
    <vt:lpwstr>ven": "Camille", "non-dropping-particle": "", "parse-names": false, "suffix": ""}, {"dropping-particle": "", "family": "Kielbassa", "given": "Janice", "non-dropping-particle": "", "parse-names": false, "suffix": ""}, {"dropping-particle": "", "family": "B</vt:lpwstr>
  </property>
  <property fmtid="{D5CDD505-2E9C-101B-9397-08002B2CF9AE}" pid="1307" name="Mendeley_Bookmark_XIle6lrItb_9">
    <vt:lpwstr>astien", "given": "Sylv\u00e8re", "non-dropping-particle": "", "parse-names": false, "suffix": ""}, {"dropping-particle": "", "family": "Boutigny", "given": "Mathilde", "non-dropping-particle": "", "parse-names": false, "suffix": ""}, {"dropping-particle"</vt:lpwstr>
  </property>
  <property fmtid="{D5CDD505-2E9C-101B-9397-08002B2CF9AE}" pid="1308" name="Mendeley_Bookmark_XK3Ee7amnk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09" name="Mendeley_Bookmark_XK3Ee7amnk_10">
    <vt:lpwstr>: "", "family": "Davies", "given": "Robert M.", "non-dropping-particle": "", "parse-names": false, "suffix": ""}, {"dropping-particle": "", "family": "Li", "given": "Heng", "non-dropping-particle": "", "parse-names": false, "suffix": ""}], "container-titl</vt:lpwstr>
  </property>
  <property fmtid="{D5CDD505-2E9C-101B-9397-08002B2CF9AE}" pid="1310" name="Mendeley_Bookmark_XK3Ee7amnk_11">
    <vt:lpwstr>e": "GigaScience", "id": "ITEM-1", "issue": "2", "issued": {"date-parts": [["2021"]]}, "title": "Twelve years of SAMtools and BCFtools", "type": "article-journal", "volume": "10"}, "uris": ["http://www.mendeley.com/documents/?uuid=ff58baa3-6dab-4214-aab0-</vt:lpwstr>
  </property>
  <property fmtid="{D5CDD505-2E9C-101B-9397-08002B2CF9AE}" pid="1311" name="Mendeley_Bookmark_XK3Ee7amnk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12" name="Mendeley_Bookmark_XK3Ee7amnk_13">
    <vt:lpwstr>//github.com/citation-style-language/schema/raw/master/csl-citation.json"}</vt:lpwstr>
  </property>
  <property fmtid="{D5CDD505-2E9C-101B-9397-08002B2CF9AE}" pid="1313" name="Mendeley_Bookmark_XK3Ee7amnk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14" name="Mendeley_Bookmark_XK3Ee7amnk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15" name="Mendeley_Bookmark_XK3Ee7amnk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16" name="Mendeley_Bookmark_XK3Ee7amnk_5">
    <vt:lpwstr>tation are available from https://www.htslib.org.", "author": [{"dropping-particle": "", "family": "Danecek", "given": "Petr", "non-dropping-particle": "", "parse-names": false, "suffix": ""}, {"dropping-particle": "", "family": "Bonfield", "given": "Jame</vt:lpwstr>
  </property>
  <property fmtid="{D5CDD505-2E9C-101B-9397-08002B2CF9AE}" pid="1317" name="Mendeley_Bookmark_XK3Ee7amnk_6">
    <vt:lpwstr>s K.", "non-dropping-particle": "", "parse-names": false, "suffix": ""}, {"dropping-particle": "", "family": "Liddle", "given": "Jennifer", "non-dropping-particle": "", "parse-names": false, "suffix": ""}, {"dropping-particle": "", "family": "Marshall", "</vt:lpwstr>
  </property>
  <property fmtid="{D5CDD505-2E9C-101B-9397-08002B2CF9AE}" pid="1318" name="Mendeley_Bookmark_XK3Ee7amnk_7">
    <vt:lpwstr>given": "John", "non-dropping-particle": "", "parse-names": false, "suffix": ""}, {"dropping-particle": "", "family": "Ohan", "given": "Valeriu", "non-dropping-particle": "", "parse-names": false, "suffix": ""}, {"dropping-particle": "", "family": "Pollar</vt:lpwstr>
  </property>
  <property fmtid="{D5CDD505-2E9C-101B-9397-08002B2CF9AE}" pid="1319" name="Mendeley_Bookmark_XK3Ee7amnk_8">
    <vt:lpwstr>d", "given": "Martin O.", "non-dropping-particle": "", "parse-names": false, "suffix": ""}, {"dropping-particle": "", "family": "Whitwham", "given": "Andrew", "non-dropping-particle": "", "parse-names": false, "suffix": ""}, {"dropping-particle": "", "fam</vt:lpwstr>
  </property>
  <property fmtid="{D5CDD505-2E9C-101B-9397-08002B2CF9AE}" pid="1320" name="Mendeley_Bookmark_XK3Ee7amnk_9">
    <vt:lpwstr>ily": "Keane", "given": "Thomas", "non-dropping-particle": "", "parse-names": false, "suffix": ""}, {"dropping-particle": "", "family": "McCarthy", "given": "Shane A.", "non-dropping-particle": "", "parse-names": false, "suffix": ""}, {"dropping-particle"</vt:lpwstr>
  </property>
  <property fmtid="{D5CDD505-2E9C-101B-9397-08002B2CF9AE}" pid="1321" name="Mendeley_Bookmark_YNK4tWBWl7_1">
    <vt:lpwstr>ADDIN CSL_CITATION {"citationItems": [{"id": "ITEM-1", "itemData": {"URL": "http://www.bioinformatics.babraham.ac.uk/projects/fastqc", "author": [{"dropping-particle": "", "family": "Andrews", "given": "Simon", "non-dropping-particle": "", "parse-names": </vt:lpwstr>
  </property>
  <property fmtid="{D5CDD505-2E9C-101B-9397-08002B2CF9AE}" pid="1322" name="Mendeley_Bookmark_YNK4tWBWl7_2">
    <vt:lpwstr>false, "suffix": ""}], "id": "ITEM-1", "issued": {"date-parts": [["2010"]]}, "title": "FastQC: a quality control tool for high throughput sequence data.", "type": "webpage"}, "uris": ["http://www.mendeley.com/documents/?uuid=a1f8396c-b979-4e29-b211-282067</vt:lpwstr>
  </property>
  <property fmtid="{D5CDD505-2E9C-101B-9397-08002B2CF9AE}" pid="1323" name="Mendeley_Bookmark_YNK4tWBWl7_3">
    <vt:lpwstr>17ac05"]}], "mendeley": {"formattedCitation": "(Andrews, 2010)", "plainTextFormattedCitation": "(Andrews, 2010)", "previouslyFormattedCitation": "(Andrews, 2010)"}, "properties": {"noteIndex": 0}, "schema": "https://github.com/citation-style-language/sche</vt:lpwstr>
  </property>
  <property fmtid="{D5CDD505-2E9C-101B-9397-08002B2CF9AE}" pid="1324" name="Mendeley_Bookmark_YNK4tWBWl7_4">
    <vt:lpwstr>ma/raw/master/csl-citation.json"}</vt:lpwstr>
  </property>
  <property fmtid="{D5CDD505-2E9C-101B-9397-08002B2CF9AE}" pid="1325" name="Mendeley_Bookmark_YTZ91umnTa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326" name="Mendeley_Bookmark_YTZ91umnTa_10">
    <vt:lpwstr> "title": "Estimating and interpreting FST: The impact of rare variants", "type": "article-journal", "volume": "23"}, "uris": ["http://www.mendeley.com/documents/?uuid=3ae5af31-956d-45ed-a724-443ad0ca9cb2"]}, {"id": "ITEM-2", "itemData": {"DOI": "10.1093/</vt:lpwstr>
  </property>
  <property fmtid="{D5CDD505-2E9C-101B-9397-08002B2CF9AE}" pid="1327" name="Mendeley_Bookmark_YTZ91umnTa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328" name="Mendeley_Bookmark_YTZ91umnTa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329" name="Mendeley_Bookmark_YTZ91umnTa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330" name="Mendeley_Bookmark_YTZ91umnTa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331" name="Mendeley_Bookmark_YTZ91umnTa_15">
    <vt:lpwstr>", "given": "R. R.", "non-dropping-particle": "", "parse-names": false, "suffix": ""}, {"dropping-particle": "", "family": "Slatkin", "given": "M.", "non-dropping-particle": "", "parse-names": false, "suffix": ""}, {"dropping-particle": "", "family": "Mad</vt:lpwstr>
  </property>
  <property fmtid="{D5CDD505-2E9C-101B-9397-08002B2CF9AE}" pid="1332" name="Mendeley_Bookmark_YTZ91umnTa_16">
    <vt:lpwstr>dison", "given": "W. P.", "non-dropping-particle": "", "parse-names": false, "suffix": ""}], "container-title": "Genetics", "id": "ITEM-2", "issue": "2", "issued": {"date-parts": [["1992"]]}, "page": "583-589", "title": "Estimation of levels of gene flow </vt:lpwstr>
  </property>
  <property fmtid="{D5CDD505-2E9C-101B-9397-08002B2CF9AE}" pid="1333" name="Mendeley_Bookmark_YTZ91umnTa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334" name="Mendeley_Bookmark_YTZ91umnTa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335" name="Mendeley_Bookmark_YTZ91umnTa_19">
    <vt:lpwstr>ub.com/citation-style-language/schema/raw/master/csl-citation.json"}</vt:lpwstr>
  </property>
  <property fmtid="{D5CDD505-2E9C-101B-9397-08002B2CF9AE}" pid="1336" name="Mendeley_Bookmark_YTZ91umnTa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337" name="Mendeley_Bookmark_YTZ91umnTa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338" name="Mendeley_Bookmark_YTZ91umnTa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339" name="Mendeley_Bookmark_YTZ91umnTa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340" name="Mendeley_Bookmark_YTZ91umnTa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341" name="Mendeley_Bookmark_YTZ91umnTa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342" name="Mendeley_Bookmark_YTZ91umnTa_8">
    <vt:lpwstr>e": "", "family": "Patterson", "given": "Nick", "non-dropping-particle": "", "parse-names": false, "suffix": ""}, {"dropping-particle": "", "family": "Sankararaman", "given": "Sriram", "non-dropping-particle": "", "parse-names": false, "suffix": ""}, {"dr</vt:lpwstr>
  </property>
  <property fmtid="{D5CDD505-2E9C-101B-9397-08002B2CF9AE}" pid="1343" name="Mendeley_Bookmark_YTZ91umnTa_9">
    <vt:lpwstr>opping-particle": "", "family": "Price", "given": "Alkes L.", "non-dropping-particle": "", "parse-names": false, "suffix": ""}], "container-title": "Genome Research", "id": "ITEM-1", "issue": "9", "issued": {"date-parts": [["2013"]]}, "page": "1514-1521",</vt:lpwstr>
  </property>
  <property fmtid="{D5CDD505-2E9C-101B-9397-08002B2CF9AE}" pid="1344" name="Mendeley_Bookmark_YcUCHMeDC4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45" name="Mendeley_Bookmark_YcUCHMeDC4_10">
    <vt:lpwstr>: "", "family": "Davies", "given": "Robert M.", "non-dropping-particle": "", "parse-names": false, "suffix": ""}, {"dropping-particle": "", "family": "Li", "given": "Heng", "non-dropping-particle": "", "parse-names": false, "suffix": ""}], "container-titl</vt:lpwstr>
  </property>
  <property fmtid="{D5CDD505-2E9C-101B-9397-08002B2CF9AE}" pid="1346" name="Mendeley_Bookmark_YcUCHMeDC4_11">
    <vt:lpwstr>e": "GigaScience", "id": "ITEM-1", "issue": "2", "issued": {"date-parts": [["2021"]]}, "title": "Twelve years of SAMtools and BCFtools", "type": "article-journal", "volume": "10"}, "uris": ["http://www.mendeley.com/documents/?uuid=ff58baa3-6dab-4214-aab0-</vt:lpwstr>
  </property>
  <property fmtid="{D5CDD505-2E9C-101B-9397-08002B2CF9AE}" pid="1347" name="Mendeley_Bookmark_YcUCHMeDC4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48" name="Mendeley_Bookmark_YcUCHMeDC4_13">
    <vt:lpwstr>//github.com/citation-style-language/schema/raw/master/csl-citation.json"}</vt:lpwstr>
  </property>
  <property fmtid="{D5CDD505-2E9C-101B-9397-08002B2CF9AE}" pid="1349" name="Mendeley_Bookmark_YcUCHMeDC4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50" name="Mendeley_Bookmark_YcUCHMeDC4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51" name="Mendeley_Bookmark_YcUCHMeDC4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52" name="Mendeley_Bookmark_YcUCHMeDC4_5">
    <vt:lpwstr>tation are available from https://www.htslib.org.", "author": [{"dropping-particle": "", "family": "Danecek", "given": "Petr", "non-dropping-particle": "", "parse-names": false, "suffix": ""}, {"dropping-particle": "", "family": "Bonfield", "given": "Jame</vt:lpwstr>
  </property>
  <property fmtid="{D5CDD505-2E9C-101B-9397-08002B2CF9AE}" pid="1353" name="Mendeley_Bookmark_YcUCHMeDC4_6">
    <vt:lpwstr>s K.", "non-dropping-particle": "", "parse-names": false, "suffix": ""}, {"dropping-particle": "", "family": "Liddle", "given": "Jennifer", "non-dropping-particle": "", "parse-names": false, "suffix": ""}, {"dropping-particle": "", "family": "Marshall", "</vt:lpwstr>
  </property>
  <property fmtid="{D5CDD505-2E9C-101B-9397-08002B2CF9AE}" pid="1354" name="Mendeley_Bookmark_YcUCHMeDC4_7">
    <vt:lpwstr>given": "John", "non-dropping-particle": "", "parse-names": false, "suffix": ""}, {"dropping-particle": "", "family": "Ohan", "given": "Valeriu", "non-dropping-particle": "", "parse-names": false, "suffix": ""}, {"dropping-particle": "", "family": "Pollar</vt:lpwstr>
  </property>
  <property fmtid="{D5CDD505-2E9C-101B-9397-08002B2CF9AE}" pid="1355" name="Mendeley_Bookmark_YcUCHMeDC4_8">
    <vt:lpwstr>d", "given": "Martin O.", "non-dropping-particle": "", "parse-names": false, "suffix": ""}, {"dropping-particle": "", "family": "Whitwham", "given": "Andrew", "non-dropping-particle": "", "parse-names": false, "suffix": ""}, {"dropping-particle": "", "fam</vt:lpwstr>
  </property>
  <property fmtid="{D5CDD505-2E9C-101B-9397-08002B2CF9AE}" pid="1356" name="Mendeley_Bookmark_YcUCHMeDC4_9">
    <vt:lpwstr>ily": "Keane", "given": "Thomas", "non-dropping-particle": "", "parse-names": false, "suffix": ""}, {"dropping-particle": "", "family": "McCarthy", "given": "Shane A.", "non-dropping-particle": "", "parse-names": false, "suffix": ""}, {"dropping-particle"</vt:lpwstr>
  </property>
  <property fmtid="{D5CDD505-2E9C-101B-9397-08002B2CF9AE}" pid="1357" name="Mendeley_Bookmark_YfqhcIBuoh_1">
    <vt:lpwstr>ADDIN Mendeley Bibliography CSL_BIBLIOGRAPHY </vt:lpwstr>
  </property>
  <property fmtid="{D5CDD505-2E9C-101B-9397-08002B2CF9AE}" pid="1358" name="Mendeley_Bookmark_YwJKMG434e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359" name="Mendeley_Bookmark_YwJKMG434e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360" name="Mendeley_Bookmark_YwJKMG434e_11">
    <vt:lpwstr>text.].", "author": [{"dropping-particle": "", "family": "Williams", "given": "Jessica", "non-dropping-particle": "", "parse-names": false, "suffix": ""}, {"dropping-particle": "", "family": "Flood", "given": "Lori", "non-dropping-particle": "", "parse-na</vt:lpwstr>
  </property>
  <property fmtid="{D5CDD505-2E9C-101B-9397-08002B2CF9AE}" pid="1361" name="Mendeley_Bookmark_YwJKMG434e_12">
    <vt:lpwstr>mes": false, "suffix": ""}, {"dropping-particle": "", "family": "Praulins", "given": "Giorgio", "non-dropping-particle": "", "parse-names": false, "suffix": ""}, {"dropping-particle": "", "family": "Ingham", "given": "Victoria A.", "non-dropping-particle"</vt:lpwstr>
  </property>
  <property fmtid="{D5CDD505-2E9C-101B-9397-08002B2CF9AE}" pid="1362" name="Mendeley_Bookmark_YwJKMG434e_13">
    <vt:lpwstr>: "", "parse-names": false, "suffix": ""}, {"dropping-particle": "", "family": "Morgan", "given": "John", "non-dropping-particle": "", "parse-names": false, "suffix": ""}, {"dropping-particle": "", "family": "Lees", "given": "Rosemary Susan", "non-droppin</vt:lpwstr>
  </property>
  <property fmtid="{D5CDD505-2E9C-101B-9397-08002B2CF9AE}" pid="1363" name="Mendeley_Bookmark_YwJKMG434e_14">
    <vt:lpwstr>g-particle": "", "parse-names": false, "suffix": ""}, {"dropping-particle": "", "family": "Ranson", "given": "Hilary", "non-dropping-particle": "", "parse-names": false, "suffix": ""}], "container-title": "Parasites and Vectors", "id": "ITEM-1", "issue": </vt:lpwstr>
  </property>
  <property fmtid="{D5CDD505-2E9C-101B-9397-08002B2CF9AE}" pid="1364" name="Mendeley_Bookmark_YwJKMG434e_15">
    <vt:lpwstr>"1", "issued": {"date-parts": [["2019"]]}, "page": "1-14", "publisher": "BioMed Central", "title": "Characterisation of Anopheles strains used for laboratory screening of new vector control products", "type": "article-journal", "volume": "12"}, "uris": ["</vt:lpwstr>
  </property>
  <property fmtid="{D5CDD505-2E9C-101B-9397-08002B2CF9AE}" pid="1365" name="Mendeley_Bookmark_YwJKMG434e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366" name="Mendeley_Bookmark_YwJKMG434e_17">
    <vt:lpwstr>al.&lt;/i&gt;, 2019)"}, "properties": {"noteIndex": 0}, "schema": "https://github.com/citation-style-language/schema/raw/master/csl-citation.json"}</vt:lpwstr>
  </property>
  <property fmtid="{D5CDD505-2E9C-101B-9397-08002B2CF9AE}" pid="1367" name="Mendeley_Bookmark_YwJKMG434e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1368" name="Mendeley_Bookmark_YwJKMG434e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1369" name="Mendeley_Bookmark_YwJKMG434e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1370" name="Mendeley_Bookmark_YwJKMG434e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1371" name="Mendeley_Bookmark_YwJKMG434e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1372" name="Mendeley_Bookmark_YwJKMG434e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1373" name="Mendeley_Bookmark_YwJKMG434e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1374" name="Mendeley_Bookmark_YwJKMG434e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1375" name="Mendeley_Bookmark_Z00m8Bg1Vk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376" name="Mendeley_Bookmark_Z00m8Bg1Vk_10">
    <vt:lpwstr>ames": false, "suffix": ""}, {"dropping-particle": "", "family": "Vontas", "given": "John", "non-dropping-particle": "", "parse-names": false, "suffix": ""}, {"dropping-particle": "", "family": "Ranson", "given": "Hilary", "non-dropping-particle": "", "pa</vt:lpwstr>
  </property>
  <property fmtid="{D5CDD505-2E9C-101B-9397-08002B2CF9AE}" pid="1377" name="Mendeley_Bookmark_Z00m8Bg1Vk_11">
    <vt:lpwstr>rse-names": false, "suffix": ""}], "container-title": "Nature", "id": "ITEM-1", "issue": "7790", "issued": {"date-parts": [["2020"]]}, "page": "376-380", "publisher": "Springer US", "title": "A sensory appendage protein protects malaria vectors from pyret</vt:lpwstr>
  </property>
  <property fmtid="{D5CDD505-2E9C-101B-9397-08002B2CF9AE}" pid="1378" name="Mendeley_Bookmark_Z00m8Bg1Vk_12">
    <vt:lpwstr>hroids", "type": "article-journal", "volume": "577"}, "uris": ["http://www.mendeley.com/documents/?uuid=183fb8e3-7b73-4de4-8a5e-6927d2a756dd"]}], "mendeley": {"formattedCitation": "(Ingham &lt;i&gt;et al.&lt;/i&gt;, 2020)", "manualFormatting": "(Ingham et al., 2020).</vt:lpwstr>
  </property>
  <property fmtid="{D5CDD505-2E9C-101B-9397-08002B2CF9AE}" pid="1379" name="Mendeley_Bookmark_Z00m8Bg1Vk_13">
    <vt:lpwstr>", "plainTextFormattedCitation": "(Ingham et al., 2020)", "previouslyFormattedCitation": "(Ingham &lt;i&gt;et al.&lt;/i&gt;, 2020)"}, "properties": {"noteIndex": 0}, "schema": "https://github.com/citation-style-language/schema/raw/master/csl-citation.json"}</vt:lpwstr>
  </property>
  <property fmtid="{D5CDD505-2E9C-101B-9397-08002B2CF9AE}" pid="1380" name="Mendeley_Bookmark_Z00m8Bg1Vk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381" name="Mendeley_Bookmark_Z00m8Bg1Vk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382" name="Mendeley_Bookmark_Z00m8Bg1Vk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383" name="Mendeley_Bookmark_Z00m8Bg1Vk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384" name="Mendeley_Bookmark_Z00m8Bg1Vk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385" name="Mendeley_Bookmark_Z00m8Bg1Vk_7">
    <vt:lpwstr>ing-particle": "", "family": "Ingham", "given": "Victoria A.", "non-dropping-particle": "", "parse-names": false, "suffix": ""}, {"dropping-particle": "", "family": "Anthousi", "given": "Amalia", "non-dropping-particle": "", "parse-names": false, "suffix"</vt:lpwstr>
  </property>
  <property fmtid="{D5CDD505-2E9C-101B-9397-08002B2CF9AE}" pid="1386" name="Mendeley_Bookmark_Z00m8Bg1Vk_8">
    <vt:lpwstr>: ""}, {"dropping-particle": "", "family": "Douris", "given": "Vassilis", "non-dropping-particle": "", "parse-names": false, "suffix": ""}, {"dropping-particle": "", "family": "Harding", "given": "Nicholas J.", "non-dropping-particle": "", "parse-names": </vt:lpwstr>
  </property>
  <property fmtid="{D5CDD505-2E9C-101B-9397-08002B2CF9AE}" pid="1387" name="Mendeley_Bookmark_Z00m8Bg1Vk_9">
    <vt:lpwstr>false, "suffix": ""}, {"dropping-particle": "", "family": "Lycett", "given": "Gareth", "non-dropping-particle": "", "parse-names": false, "suffix": ""}, {"dropping-particle": "", "family": "Morris", "given": "Marion", "non-dropping-particle": "", "parse-n</vt:lpwstr>
  </property>
  <property fmtid="{D5CDD505-2E9C-101B-9397-08002B2CF9AE}" pid="1388" name="Mendeley_Bookmark_ZYJKReMQA6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389" name="Mendeley_Bookmark_ZYJKReMQA6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390" name="Mendeley_Bookmark_ZYJKReMQA6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391" name="Mendeley_Bookmark_ZYJKReMQA6_12">
    <vt:lpwstr> "", "family": "Chilton", "given": "John", "non-dropping-particle": "", "parse-names": false, "suffix": ""}, {"dropping-particle": "", "family": "K\u00f6ster", "given": "Johannes", "non-dropping-particle": "", "parse-names": false, "suffix": ""}, {"droppi</vt:lpwstr>
  </property>
  <property fmtid="{D5CDD505-2E9C-101B-9397-08002B2CF9AE}" pid="1392" name="Mendeley_Bookmark_ZYJKReMQA6_13">
    <vt:lpwstr>ng-particle": "", "family": "Dale", "given": "Ryan", "non-dropping-particle": "", "parse-names": false, "suffix": ""}, {"dropping-particle": "", "family": "Soranzo", "given": "Nicola", "non-dropping-particle": "", "parse-names": false, "suffix": ""}, {"dr</vt:lpwstr>
  </property>
  <property fmtid="{D5CDD505-2E9C-101B-9397-08002B2CF9AE}" pid="1393" name="Mendeley_Bookmark_ZYJKReMQA6_14">
    <vt:lpwstr>opping-particle": "", "family": "Beek", "given": "Marius", "non-dropping-particle": "van den", "parse-names": false, "suffix": ""}, {"dropping-particle": "", "family": "Goecks", "given": "Jeremy", "non-dropping-particle": "", "parse-names": false, "suffix</vt:lpwstr>
  </property>
  <property fmtid="{D5CDD505-2E9C-101B-9397-08002B2CF9AE}" pid="1394" name="Mendeley_Bookmark_ZYJKReMQA6_15">
    <vt:lpwstr>": ""}, {"dropping-particle": "", "family": "Backofen", "given": "Rolf", "non-dropping-particle": "", "parse-names": false, "suffix": ""}, {"dropping-particle": "", "family": "Nekrutenko", "given": "Anton", "non-dropping-particle": "", "parse-names": fals</vt:lpwstr>
  </property>
  <property fmtid="{D5CDD505-2E9C-101B-9397-08002B2CF9AE}" pid="1395" name="Mendeley_Bookmark_ZYJKReMQA6_16">
    <vt:lpwstr>e, "suffix": ""}, {"dropping-particle": "", "family": "Taylor", "given": "James", "non-dropping-particle": "", "parse-names": false, "suffix": ""}], "container-title": "Cell Systems", "id": "ITEM-1", "issue": "6", "issued": {"date-parts": [["2018"]]}, "pa</vt:lpwstr>
  </property>
  <property fmtid="{D5CDD505-2E9C-101B-9397-08002B2CF9AE}" pid="1396" name="Mendeley_Bookmark_ZYJKReMQA6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397" name="Mendeley_Bookmark_ZYJKReMQA6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398" name="Mendeley_Bookmark_ZYJKReMQA6_19">
    <vt:lpwstr>ge/schema/raw/master/csl-citation.json"}</vt:lpwstr>
  </property>
  <property fmtid="{D5CDD505-2E9C-101B-9397-08002B2CF9AE}" pid="1399" name="Mendeley_Bookmark_ZYJKReMQA6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400" name="Mendeley_Bookmark_ZYJKReMQA6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401" name="Mendeley_Bookmark_ZYJKReMQA6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402" name="Mendeley_Bookmark_ZYJKReMQA6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403" name="Mendeley_Bookmark_ZYJKReMQA6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404" name="Mendeley_Bookmark_ZYJKReMQA6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405" name="Mendeley_Bookmark_ZYJKReMQA6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406" name="Mendeley_Bookmark_ZYJKReMQA6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407" name="Mendeley_Bookmark_ZlgGJ0nv6G_1">
    <vt:lpwstr>ADDIN CSL_CITATION {"citationItems": [{"id": "ITEM-1", "itemData": {"URL": "http://www.bioinformatics.babraham.ac.uk/projects/fastqc", "author": [{"dropping-particle": "", "family": "Andrews", "given": "Simon", "non-dropping-particle": "", "parse-names": </vt:lpwstr>
  </property>
  <property fmtid="{D5CDD505-2E9C-101B-9397-08002B2CF9AE}" pid="1408" name="Mendeley_Bookmark_ZlgGJ0nv6G_2">
    <vt:lpwstr>false, "suffix": ""}], "id": "ITEM-1", "issued": {"date-parts": [["2010"]]}, "title": "FastQC: a quality control tool for high throughput sequence data.", "type": "webpage"}, "uris": ["http://www.mendeley.com/documents/?uuid=a1f8396c-b979-4e29-b211-282067</vt:lpwstr>
  </property>
  <property fmtid="{D5CDD505-2E9C-101B-9397-08002B2CF9AE}" pid="1409" name="Mendeley_Bookmark_ZlgGJ0nv6G_3">
    <vt:lpwstr>17ac05"]}], "mendeley": {"formattedCitation": "(Andrews, 2010)", "plainTextFormattedCitation": "(Andrews, 2010)", "previouslyFormattedCitation": "(Andrews, 2010)"}, "properties": {"noteIndex": 0}, "schema": "https://github.com/citation-style-language/sche</vt:lpwstr>
  </property>
  <property fmtid="{D5CDD505-2E9C-101B-9397-08002B2CF9AE}" pid="1410" name="Mendeley_Bookmark_ZlgGJ0nv6G_4">
    <vt:lpwstr>ma/raw/master/csl-citation.json"}</vt:lpwstr>
  </property>
  <property fmtid="{D5CDD505-2E9C-101B-9397-08002B2CF9AE}" pid="1411" name="Mendeley_Bookmark_aSuZPkH6g7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412" name="Mendeley_Bookmark_aSuZPkH6g7_10">
    <vt:lpwstr>: "", "family": "Davies", "given": "Robert M.", "non-dropping-particle": "", "parse-names": false, "suffix": ""}, {"dropping-particle": "", "family": "Li", "given": "Heng", "non-dropping-particle": "", "parse-names": false, "suffix": ""}], "container-titl</vt:lpwstr>
  </property>
  <property fmtid="{D5CDD505-2E9C-101B-9397-08002B2CF9AE}" pid="1413" name="Mendeley_Bookmark_aSuZPkH6g7_11">
    <vt:lpwstr>e": "GigaScience", "id": "ITEM-1", "issue": "2", "issued": {"date-parts": [["2021"]]}, "title": "Twelve years of SAMtools and BCFtools", "type": "article-journal", "volume": "10"}, "uris": ["http://www.mendeley.com/documents/?uuid=ff58baa3-6dab-4214-aab0-</vt:lpwstr>
  </property>
  <property fmtid="{D5CDD505-2E9C-101B-9397-08002B2CF9AE}" pid="1414" name="Mendeley_Bookmark_aSuZPkH6g7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415" name="Mendeley_Bookmark_aSuZPkH6g7_13">
    <vt:lpwstr>//github.com/citation-style-language/schema/raw/master/csl-citation.json"}</vt:lpwstr>
  </property>
  <property fmtid="{D5CDD505-2E9C-101B-9397-08002B2CF9AE}" pid="1416" name="Mendeley_Bookmark_aSuZPkH6g7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417" name="Mendeley_Bookmark_aSuZPkH6g7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418" name="Mendeley_Bookmark_aSuZPkH6g7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419" name="Mendeley_Bookmark_aSuZPkH6g7_5">
    <vt:lpwstr>tation are available from https://www.htslib.org.", "author": [{"dropping-particle": "", "family": "Danecek", "given": "Petr", "non-dropping-particle": "", "parse-names": false, "suffix": ""}, {"dropping-particle": "", "family": "Bonfield", "given": "Jame</vt:lpwstr>
  </property>
  <property fmtid="{D5CDD505-2E9C-101B-9397-08002B2CF9AE}" pid="1420" name="Mendeley_Bookmark_aSuZPkH6g7_6">
    <vt:lpwstr>s K.", "non-dropping-particle": "", "parse-names": false, "suffix": ""}, {"dropping-particle": "", "family": "Liddle", "given": "Jennifer", "non-dropping-particle": "", "parse-names": false, "suffix": ""}, {"dropping-particle": "", "family": "Marshall", "</vt:lpwstr>
  </property>
  <property fmtid="{D5CDD505-2E9C-101B-9397-08002B2CF9AE}" pid="1421" name="Mendeley_Bookmark_aSuZPkH6g7_7">
    <vt:lpwstr>given": "John", "non-dropping-particle": "", "parse-names": false, "suffix": ""}, {"dropping-particle": "", "family": "Ohan", "given": "Valeriu", "non-dropping-particle": "", "parse-names": false, "suffix": ""}, {"dropping-particle": "", "family": "Pollar</vt:lpwstr>
  </property>
  <property fmtid="{D5CDD505-2E9C-101B-9397-08002B2CF9AE}" pid="1422" name="Mendeley_Bookmark_aSuZPkH6g7_8">
    <vt:lpwstr>d", "given": "Martin O.", "non-dropping-particle": "", "parse-names": false, "suffix": ""}, {"dropping-particle": "", "family": "Whitwham", "given": "Andrew", "non-dropping-particle": "", "parse-names": false, "suffix": ""}, {"dropping-particle": "", "fam</vt:lpwstr>
  </property>
  <property fmtid="{D5CDD505-2E9C-101B-9397-08002B2CF9AE}" pid="1423" name="Mendeley_Bookmark_aSuZPkH6g7_9">
    <vt:lpwstr>ily": "Keane", "given": "Thomas", "non-dropping-particle": "", "parse-names": false, "suffix": ""}, {"dropping-particle": "", "family": "McCarthy", "given": "Shane A.", "non-dropping-particle": "", "parse-names": false, "suffix": ""}, {"dropping-particle"</vt:lpwstr>
  </property>
  <property fmtid="{D5CDD505-2E9C-101B-9397-08002B2CF9AE}" pid="1424" name="Mendeley_Bookmark_akKZ2IErMH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25" name="Mendeley_Bookmark_akKZ2IErMH_10">
    <vt:lpwstr>: "", "family": "Monnin", "given": "David", "non-dropping-particle": "", "parse-names": false, "suffix": ""}, {"dropping-particle": "El", "family": "Filali", "given": "Adil", "non-dropping-particle": "", "parse-names": false, "suffix": ""}, {"dropping-par</vt:lpwstr>
  </property>
  <property fmtid="{D5CDD505-2E9C-101B-9397-08002B2CF9AE}" pid="1426" name="Mendeley_Bookmark_akKZ2IErMH_11">
    <vt:lpwstr>ticle": "", "family": "Carareto", "given": "Claudia Marcia", "non-dropping-particle": "", "parse-names": false, "suffix": ""}, {"dropping-particle": "", "family": "Vieira", "given": "Cristina", "non-dropping-particle": "", "parse-names": false, "suffix": </vt:lpwstr>
  </property>
  <property fmtid="{D5CDD505-2E9C-101B-9397-08002B2CF9AE}" pid="1427" name="Mendeley_Bookmark_akKZ2IErMH_12">
    <vt:lpwstr>""}, {"dropping-particle": "", "family": "Picard", "given": "Franck", "non-dropping-particle": "", "parse-names": false, "suffix": ""}, {"dropping-particle": "", "family": "Kremer", "given": "Natacha", "non-dropping-particle": "", "parse-names": false, "s</vt:lpwstr>
  </property>
  <property fmtid="{D5CDD505-2E9C-101B-9397-08002B2CF9AE}" pid="1428" name="Mendeley_Bookmark_akKZ2IErMH_13">
    <vt:lpwstr>uffix": ""}, {"dropping-particle": "", "family": "Vavre", "given": "Fabrice", "non-dropping-particle": "", "parse-names": false, "suffix": ""}, {"dropping-particle": "", "family": "Sagot", "given": "Marie France", "non-dropping-particle": "", "parse-names</vt:lpwstr>
  </property>
  <property fmtid="{D5CDD505-2E9C-101B-9397-08002B2CF9AE}" pid="1429" name="Mendeley_Bookmark_akKZ2IErMH_14">
    <vt:lpwstr>": false, "suffix": ""}, {"dropping-particle": "", "family": "Lacroix", "given": "Vincent", "non-dropping-particle": "", "parse-names": false, "suffix": ""}], "container-title": "Nucleic Acids Research", "id": "ITEM-1", "issue": "19", "issued": {"date-par</vt:lpwstr>
  </property>
  <property fmtid="{D5CDD505-2E9C-101B-9397-08002B2CF9AE}" pid="1430" name="Mendeley_Bookmark_akKZ2IErMH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31" name="Mendeley_Bookmark_akKZ2IErMH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32" name="Mendeley_Bookmark_akKZ2IErMH_17">
    <vt:lpwstr> &lt;i&gt;et al.&lt;/i&gt;, 2016)"}, "properties": {"noteIndex": 0}, "schema": "https://github.com/citation-style-language/schema/raw/master/csl-citation.json"}</vt:lpwstr>
  </property>
  <property fmtid="{D5CDD505-2E9C-101B-9397-08002B2CF9AE}" pid="1433" name="Mendeley_Bookmark_akKZ2IErMH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34" name="Mendeley_Bookmark_akKZ2IErMH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35" name="Mendeley_Bookmark_akKZ2IErMH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36" name="Mendeley_Bookmark_akKZ2IErMH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37" name="Mendeley_Bookmark_akKZ2IErMH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38" name="Mendeley_Bookmark_akKZ2IErMH_7">
    <vt:lpwstr>00e8ne", "non-dropping-particle": "", "parse-names": false, "suffix": ""}, {"dropping-particle": "", "family": "Brinza", "given": "Lilia", "non-dropping-particle": "", "parse-names": false, "suffix": ""}, {"dropping-particle": "", "family": "Marchet", "gi</vt:lpwstr>
  </property>
  <property fmtid="{D5CDD505-2E9C-101B-9397-08002B2CF9AE}" pid="1439" name="Mendeley_Bookmark_akKZ2IErMH_8">
    <vt:lpwstr>ven": "Camille", "non-dropping-particle": "", "parse-names": false, "suffix": ""}, {"dropping-particle": "", "family": "Kielbassa", "given": "Janice", "non-dropping-particle": "", "parse-names": false, "suffix": ""}, {"dropping-particle": "", "family": "B</vt:lpwstr>
  </property>
  <property fmtid="{D5CDD505-2E9C-101B-9397-08002B2CF9AE}" pid="1440" name="Mendeley_Bookmark_akKZ2IErMH_9">
    <vt:lpwstr>astien", "given": "Sylv\u00e8re", "non-dropping-particle": "", "parse-names": false, "suffix": ""}, {"dropping-particle": "", "family": "Boutigny", "given": "Mathilde", "non-dropping-particle": "", "parse-names": false, "suffix": ""}, {"dropping-particle"</vt:lpwstr>
  </property>
  <property fmtid="{D5CDD505-2E9C-101B-9397-08002B2CF9AE}" pid="1441" name="Mendeley_Bookmark_arXEVoNFhz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42" name="Mendeley_Bookmark_arXEVoNFhz_10">
    <vt:lpwstr>: "", "family": "Monnin", "given": "David", "non-dropping-particle": "", "parse-names": false, "suffix": ""}, {"dropping-particle": "El", "family": "Filali", "given": "Adil", "non-dropping-particle": "", "parse-names": false, "suffix": ""}, {"dropping-par</vt:lpwstr>
  </property>
  <property fmtid="{D5CDD505-2E9C-101B-9397-08002B2CF9AE}" pid="1443" name="Mendeley_Bookmark_arXEVoNFhz_11">
    <vt:lpwstr>ticle": "", "family": "Carareto", "given": "Claudia Marcia", "non-dropping-particle": "", "parse-names": false, "suffix": ""}, {"dropping-particle": "", "family": "Vieira", "given": "Cristina", "non-dropping-particle": "", "parse-names": false, "suffix": </vt:lpwstr>
  </property>
  <property fmtid="{D5CDD505-2E9C-101B-9397-08002B2CF9AE}" pid="1444" name="Mendeley_Bookmark_arXEVoNFhz_12">
    <vt:lpwstr>""}, {"dropping-particle": "", "family": "Picard", "given": "Franck", "non-dropping-particle": "", "parse-names": false, "suffix": ""}, {"dropping-particle": "", "family": "Kremer", "given": "Natacha", "non-dropping-particle": "", "parse-names": false, "s</vt:lpwstr>
  </property>
  <property fmtid="{D5CDD505-2E9C-101B-9397-08002B2CF9AE}" pid="1445" name="Mendeley_Bookmark_arXEVoNFhz_13">
    <vt:lpwstr>uffix": ""}, {"dropping-particle": "", "family": "Vavre", "given": "Fabrice", "non-dropping-particle": "", "parse-names": false, "suffix": ""}, {"dropping-particle": "", "family": "Sagot", "given": "Marie France", "non-dropping-particle": "", "parse-names</vt:lpwstr>
  </property>
  <property fmtid="{D5CDD505-2E9C-101B-9397-08002B2CF9AE}" pid="1446" name="Mendeley_Bookmark_arXEVoNFhz_14">
    <vt:lpwstr>": false, "suffix": ""}, {"dropping-particle": "", "family": "Lacroix", "given": "Vincent", "non-dropping-particle": "", "parse-names": false, "suffix": ""}], "container-title": "Nucleic Acids Research", "id": "ITEM-1", "issue": "19", "issued": {"date-par</vt:lpwstr>
  </property>
  <property fmtid="{D5CDD505-2E9C-101B-9397-08002B2CF9AE}" pid="1447" name="Mendeley_Bookmark_arXEVoNFhz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48" name="Mendeley_Bookmark_arXEVoNFhz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49" name="Mendeley_Bookmark_arXEVoNFhz_17">
    <vt:lpwstr> &lt;i&gt;et al.&lt;/i&gt;, 2016)"}, "properties": {"noteIndex": 0}, "schema": "https://github.com/citation-style-language/schema/raw/master/csl-citation.json"}</vt:lpwstr>
  </property>
  <property fmtid="{D5CDD505-2E9C-101B-9397-08002B2CF9AE}" pid="1450" name="Mendeley_Bookmark_arXEVoNFhz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51" name="Mendeley_Bookmark_arXEVoNFhz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52" name="Mendeley_Bookmark_arXEVoNFhz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53" name="Mendeley_Bookmark_arXEVoNFhz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54" name="Mendeley_Bookmark_arXEVoNFhz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55" name="Mendeley_Bookmark_arXEVoNFhz_7">
    <vt:lpwstr>00e8ne", "non-dropping-particle": "", "parse-names": false, "suffix": ""}, {"dropping-particle": "", "family": "Brinza", "given": "Lilia", "non-dropping-particle": "", "parse-names": false, "suffix": ""}, {"dropping-particle": "", "family": "Marchet", "gi</vt:lpwstr>
  </property>
  <property fmtid="{D5CDD505-2E9C-101B-9397-08002B2CF9AE}" pid="1456" name="Mendeley_Bookmark_arXEVoNFhz_8">
    <vt:lpwstr>ven": "Camille", "non-dropping-particle": "", "parse-names": false, "suffix": ""}, {"dropping-particle": "", "family": "Kielbassa", "given": "Janice", "non-dropping-particle": "", "parse-names": false, "suffix": ""}, {"dropping-particle": "", "family": "B</vt:lpwstr>
  </property>
  <property fmtid="{D5CDD505-2E9C-101B-9397-08002B2CF9AE}" pid="1457" name="Mendeley_Bookmark_arXEVoNFhz_9">
    <vt:lpwstr>astien", "given": "Sylv\u00e8re", "non-dropping-particle": "", "parse-names": false, "suffix": ""}, {"dropping-particle": "", "family": "Boutigny", "given": "Mathilde", "non-dropping-particle": "", "parse-names": false, "suffix": ""}, {"dropping-particle"</vt:lpwstr>
  </property>
  <property fmtid="{D5CDD505-2E9C-101B-9397-08002B2CF9AE}" pid="1458" name="Mendeley_Bookmark_b1mlCMzqU3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459" name="Mendeley_Bookmark_b1mlCMzqU3_10">
    <vt:lpwstr>n-dropping-particle": "", "parse-names": false, "suffix": ""}, {"dropping-particle": "", "family": "Nguyen", "given": "Tung", "non-dropping-particle": "", "parse-names": false, "suffix": ""}, {"dropping-particle": "", "family": "Wang", "given": "Luan", "n</vt:lpwstr>
  </property>
  <property fmtid="{D5CDD505-2E9C-101B-9397-08002B2CF9AE}" pid="1460" name="Mendeley_Bookmark_b1mlCMzqU3_11">
    <vt:lpwstr>on-dropping-particle": "", "parse-names": false, "suffix": ""}, {"dropping-particle": "", "family": "Land", "given": "Susan J", "non-dropping-particle": "", "parse-names": false, "suffix": ""}, {"dropping-particle": "", "family": "Lu", "given": "Xiangyi",</vt:lpwstr>
  </property>
  <property fmtid="{D5CDD505-2E9C-101B-9397-08002B2CF9AE}" pid="1461" name="Mendeley_Bookmark_b1mlCMzqU3_12">
    <vt:lpwstr> "non-dropping-particle": "", "parse-names": false, "suffix": ""}, {"dropping-particle": "", "family": "Ruden", "given": "Douglas M", "non-dropping-particle": "", "parse-names": false, "suffix": ""}], "container-title": "Fly", "id": "ITEM-1", "issue": "2"</vt:lpwstr>
  </property>
  <property fmtid="{D5CDD505-2E9C-101B-9397-08002B2CF9AE}" pid="1462" name="Mendeley_Bookmark_b1mlCMzqU3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463" name="Mendeley_Bookmark_b1mlCMzqU3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464" name="Mendeley_Bookmark_b1mlCMzqU3_15">
    <vt:lpwstr>ttedCitation": "(Cingolani et al., 2012)", "previouslyFormattedCitation": "(Cingolani &lt;i&gt;et al.&lt;/i&gt;, 2012)"}, "properties": {"noteIndex": 0}, "schema": "https://github.com/citation-style-language/schema/raw/master/csl-citation.json"}</vt:lpwstr>
  </property>
  <property fmtid="{D5CDD505-2E9C-101B-9397-08002B2CF9AE}" pid="1465" name="Mendeley_Bookmark_b1mlCMzqU3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466" name="Mendeley_Bookmark_b1mlCMzqU3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467" name="Mendeley_Bookmark_b1mlCMzqU3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468" name="Mendeley_Bookmark_b1mlCMzqU3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469" name="Mendeley_Bookmark_b1mlCMzqU3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470" name="Mendeley_Bookmark_b1mlCMzqU3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471" name="Mendeley_Bookmark_b1mlCMzqU3_8">
    <vt:lpwstr>formed by an individual laboratory.", "author": [{"dropping-particle": "", "family": "Cingolani", "given": "Pablo", "non-dropping-particle": "", "parse-names": false, "suffix": ""}, {"dropping-particle": "", "family": "Platts", "given": "Adrian", "non-dro</vt:lpwstr>
  </property>
  <property fmtid="{D5CDD505-2E9C-101B-9397-08002B2CF9AE}" pid="1472" name="Mendeley_Bookmark_b1mlCMzqU3_9">
    <vt:lpwstr>pping-particle": "", "parse-names": false, "suffix": ""}, {"dropping-particle": "", "family": "Wang", "given": "Le Lily", "non-dropping-particle": "", "parse-names": false, "suffix": ""}, {"dropping-particle": "", "family": "Coon", "given": "Melissa", "no</vt:lpwstr>
  </property>
  <property fmtid="{D5CDD505-2E9C-101B-9397-08002B2CF9AE}" pid="1473" name="Mendeley_Bookmark_bO7wuS4sAp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74" name="Mendeley_Bookmark_bO7wuS4sAp_10">
    <vt:lpwstr>: "", "family": "Monnin", "given": "David", "non-dropping-particle": "", "parse-names": false, "suffix": ""}, {"dropping-particle": "El", "family": "Filali", "given": "Adil", "non-dropping-particle": "", "parse-names": false, "suffix": ""}, {"dropping-par</vt:lpwstr>
  </property>
  <property fmtid="{D5CDD505-2E9C-101B-9397-08002B2CF9AE}" pid="1475" name="Mendeley_Bookmark_bO7wuS4sAp_11">
    <vt:lpwstr>ticle": "", "family": "Carareto", "given": "Claudia Marcia", "non-dropping-particle": "", "parse-names": false, "suffix": ""}, {"dropping-particle": "", "family": "Vieira", "given": "Cristina", "non-dropping-particle": "", "parse-names": false, "suffix": </vt:lpwstr>
  </property>
  <property fmtid="{D5CDD505-2E9C-101B-9397-08002B2CF9AE}" pid="1476" name="Mendeley_Bookmark_bO7wuS4sAp_12">
    <vt:lpwstr>""}, {"dropping-particle": "", "family": "Picard", "given": "Franck", "non-dropping-particle": "", "parse-names": false, "suffix": ""}, {"dropping-particle": "", "family": "Kremer", "given": "Natacha", "non-dropping-particle": "", "parse-names": false, "s</vt:lpwstr>
  </property>
  <property fmtid="{D5CDD505-2E9C-101B-9397-08002B2CF9AE}" pid="1477" name="Mendeley_Bookmark_bO7wuS4sAp_13">
    <vt:lpwstr>uffix": ""}, {"dropping-particle": "", "family": "Vavre", "given": "Fabrice", "non-dropping-particle": "", "parse-names": false, "suffix": ""}, {"dropping-particle": "", "family": "Sagot", "given": "Marie France", "non-dropping-particle": "", "parse-names</vt:lpwstr>
  </property>
  <property fmtid="{D5CDD505-2E9C-101B-9397-08002B2CF9AE}" pid="1478" name="Mendeley_Bookmark_bO7wuS4sAp_14">
    <vt:lpwstr>": false, "suffix": ""}, {"dropping-particle": "", "family": "Lacroix", "given": "Vincent", "non-dropping-particle": "", "parse-names": false, "suffix": ""}], "container-title": "Nucleic Acids Research", "id": "ITEM-1", "issue": "19", "issued": {"date-par</vt:lpwstr>
  </property>
  <property fmtid="{D5CDD505-2E9C-101B-9397-08002B2CF9AE}" pid="1479" name="Mendeley_Bookmark_bO7wuS4sAp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80" name="Mendeley_Bookmark_bO7wuS4sAp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81" name="Mendeley_Bookmark_bO7wuS4sAp_17">
    <vt:lpwstr> &lt;i&gt;et al.&lt;/i&gt;, 2016)"}, "properties": {"noteIndex": 0}, "schema": "https://github.com/citation-style-language/schema/raw/master/csl-citation.json"}</vt:lpwstr>
  </property>
  <property fmtid="{D5CDD505-2E9C-101B-9397-08002B2CF9AE}" pid="1482" name="Mendeley_Bookmark_bO7wuS4sAp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83" name="Mendeley_Bookmark_bO7wuS4sAp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84" name="Mendeley_Bookmark_bO7wuS4sAp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85" name="Mendeley_Bookmark_bO7wuS4sAp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86" name="Mendeley_Bookmark_bO7wuS4sAp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87" name="Mendeley_Bookmark_bO7wuS4sAp_7">
    <vt:lpwstr>00e8ne", "non-dropping-particle": "", "parse-names": false, "suffix": ""}, {"dropping-particle": "", "family": "Brinza", "given": "Lilia", "non-dropping-particle": "", "parse-names": false, "suffix": ""}, {"dropping-particle": "", "family": "Marchet", "gi</vt:lpwstr>
  </property>
  <property fmtid="{D5CDD505-2E9C-101B-9397-08002B2CF9AE}" pid="1488" name="Mendeley_Bookmark_bO7wuS4sAp_8">
    <vt:lpwstr>ven": "Camille", "non-dropping-particle": "", "parse-names": false, "suffix": ""}, {"dropping-particle": "", "family": "Kielbassa", "given": "Janice", "non-dropping-particle": "", "parse-names": false, "suffix": ""}, {"dropping-particle": "", "family": "B</vt:lpwstr>
  </property>
  <property fmtid="{D5CDD505-2E9C-101B-9397-08002B2CF9AE}" pid="1489" name="Mendeley_Bookmark_bO7wuS4sAp_9">
    <vt:lpwstr>astien", "given": "Sylv\u00e8re", "non-dropping-particle": "", "parse-names": false, "suffix": ""}, {"dropping-particle": "", "family": "Boutigny", "given": "Mathilde", "non-dropping-particle": "", "parse-names": false, "suffix": ""}, {"dropping-particle"</vt:lpwstr>
  </property>
  <property fmtid="{D5CDD505-2E9C-101B-9397-08002B2CF9AE}" pid="1490" name="Mendeley_Bookmark_bwNz7nzfB9_1">
    <vt:lpwstr>ADDIN CSL_CITATION {"citationItems": [{"id": "ITEM-1", "itemData": {"DOI": "10.1146/annurev.ento.45.1.371", "ISBN": "0066-4170 (Print) 0066-4170 (Linking)", "ISSN": "0066-4170", "PMID": "10761582", "abstract": "Insecticide resistance is an increasing prob</vt:lpwstr>
  </property>
  <property fmtid="{D5CDD505-2E9C-101B-9397-08002B2CF9AE}" pid="1491" name="Mendeley_Bookmark_bwNz7nzfB9_10">
    <vt:lpwstr>ties": {"noteIndex": 0}, "schema": "https://github.com/citation-style-language/schema/raw/master/csl-citation.json"}</vt:lpwstr>
  </property>
  <property fmtid="{D5CDD505-2E9C-101B-9397-08002B2CF9AE}" pid="1492" name="Mendeley_Bookmark_bwNz7nzfB9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1493" name="Mendeley_Bookmark_bwNz7nzfB9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1494" name="Mendeley_Bookmark_bwNz7nzfB9_4">
    <vt:lpwstr>ext.", "author": [{"dropping-particle": "", "family": "Hemingway", "given": "Janet", "non-dropping-particle": "", "parse-names": false, "suffix": ""}, {"dropping-particle": "", "family": "Ranson", "given": "Hilary", "non-dropping-particle": "", "parse-nam</vt:lpwstr>
  </property>
  <property fmtid="{D5CDD505-2E9C-101B-9397-08002B2CF9AE}" pid="1495" name="Mendeley_Bookmark_bwNz7nzfB9_5">
    <vt:lpwstr>es": false, "suffix": ""}], "container-title": "Annual review of entomology", "id": "ITEM-1", "issued": {"date-parts": [["2000"]]}, "page": "371-91", "title": "Insecticide resistance in insect vectors of human disease.", "type": "article-journal", "volume</vt:lpwstr>
  </property>
  <property fmtid="{D5CDD505-2E9C-101B-9397-08002B2CF9AE}" pid="1496" name="Mendeley_Bookmark_bwNz7nzfB9_6">
    <vt:lpwstr>": "45"}, "uris": ["http://www.mendeley.com/documents/?uuid=8e774bb4-3b50-3ac0-a352-3aa448e8387f"]}, {"id": "ITEM-2", "itemData": {"DOI": "10.1016/b0-44-451924-6/00075-2", "ISBN": "9780444515162", "author": [{"dropping-particle": "", "family": "Khambay", </vt:lpwstr>
  </property>
  <property fmtid="{D5CDD505-2E9C-101B-9397-08002B2CF9AE}" pid="1497" name="Mendeley_Bookmark_bwNz7nzfB9_7">
    <vt:lpwstr>"given": "B P S", "non-dropping-particle": "", "parse-names": false, "suffix": ""}, {"dropping-particle": "", "family": "Jewess", "given": "P J", "non-dropping-particle": "", "parse-names": false, "suffix": ""}], "container-title": "Comprehensive Molecula</vt:lpwstr>
  </property>
  <property fmtid="{D5CDD505-2E9C-101B-9397-08002B2CF9AE}" pid="1498" name="Mendeley_Bookmark_bwNz7nzfB9_8">
    <vt:lpwstr>r Insect Science", "id": "ITEM-2", "issued": {"date-parts": [["2005"]]}, "page": "1-29", "title": "Pyrethroids", "type": "article-journal"}, "uris": ["http://www.mendeley.com/documents/?uuid=3526ffab-aabd-4927-bb12-a961bba46c6a"]}], "mendeley": {"formatte</vt:lpwstr>
  </property>
  <property fmtid="{D5CDD505-2E9C-101B-9397-08002B2CF9AE}" pid="1499" name="Mendeley_Bookmark_bwNz7nzfB9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500" name="Mendeley_Bookmark_c42HBDSfF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01" name="Mendeley_Bookmark_c42HBDSfF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02" name="Mendeley_Bookmark_c42HBDSfF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03" name="Mendeley_Bookmark_c42HBDSfF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04" name="Mendeley_Bookmark_c42HBDSfF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05" name="Mendeley_Bookmark_c42HBDSfFO_6">
    <vt:lpwstr>st", "given": "Gregory G.", "non-dropping-particle": "", "parse-names": false, "suffix": ""}, {"dropping-particle": "", "family": "Hall", "given": "Ira M.", "non-dropping-particle": "", "parse-names": false, "suffix": ""}], "container-title": "Bioinformat</vt:lpwstr>
  </property>
  <property fmtid="{D5CDD505-2E9C-101B-9397-08002B2CF9AE}" pid="1506" name="Mendeley_Bookmark_c42HBDSfFO_7">
    <vt:lpwstr>ics", "id": "ITEM-1", "issue": "17", "issued": {"date-parts": [["2014"]]}, "page": "2503-2505", "title": "SAMBLASTER: Fast duplicate marking and structural variant read extraction", "type": "article-journal", "volume": "30"}, "uris": ["http://www.mendeley</vt:lpwstr>
  </property>
  <property fmtid="{D5CDD505-2E9C-101B-9397-08002B2CF9AE}" pid="1507" name="Mendeley_Bookmark_c42HBDSfF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08" name="Mendeley_Bookmark_c42HBDSfFO_9">
    <vt:lpwstr>teIndex": 0}, "schema": "https://github.com/citation-style-language/schema/raw/master/csl-citation.json"}</vt:lpwstr>
  </property>
  <property fmtid="{D5CDD505-2E9C-101B-9397-08002B2CF9AE}" pid="1509" name="Mendeley_Bookmark_cRm1E3GwSW_1">
    <vt:lpwstr>ADDIN CSL_CITATION {"citationItems": [{"id": "ITEM-1", "itemData": {"DOI": "10.1016/S0140-6736(18)30844-4", "ISSN": "0140-6736", "author": [{"dropping-particle": "", "family": "Killeen", "given": "Gerry F", "non-dropping-particle": "", "parse-names": fals</vt:lpwstr>
  </property>
  <property fmtid="{D5CDD505-2E9C-101B-9397-08002B2CF9AE}" pid="1510" name="Mendeley_Bookmark_cRm1E3GwSW_2">
    <vt:lpwstr>e, "suffix": ""}, {"dropping-particle": "", "family": "Ranson", "given": "Hilary", "non-dropping-particle": "", "parse-names": false, "suffix": ""}], "container-title": "The Lancet", "id": "ITEM-1", "issue": "10130", "issued": {"date-parts": [["2018"]]}, </vt:lpwstr>
  </property>
  <property fmtid="{D5CDD505-2E9C-101B-9397-08002B2CF9AE}" pid="1511" name="Mendeley_Bookmark_cRm1E3GwSW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512" name="Mendeley_Bookmark_cRm1E3GwSW_4">
    <vt:lpwstr>: ["http://www.mendeley.com/documents/?uuid=8c4919f6-60ad-4113-8a56-5deeb7df020d"]}, {"id": "ITEM-2", "itemData": {"ISBN": "9789241565653", "author": [{"dropping-particle": "", "family": "World Health Organization", "given": "", "non-dropping-particle": "</vt:lpwstr>
  </property>
  <property fmtid="{D5CDD505-2E9C-101B-9397-08002B2CF9AE}" pid="1513" name="Mendeley_Bookmark_cRm1E3GwSW_5">
    <vt:lpwstr>", "parse-names": false, "suffix": ""}], "id": "ITEM-2", "issued": {"date-parts": [["2018"]]}, "publisher-place": "Geneva", "title": "World Malaria Report 2018", "type": "book"}, "uris": ["http://www.mendeley.com/documents/?uuid=827a3f41-6da5-4da0-a583-33</vt:lpwstr>
  </property>
  <property fmtid="{D5CDD505-2E9C-101B-9397-08002B2CF9AE}" pid="1514" name="Mendeley_Bookmark_cRm1E3GwSW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515" name="Mendeley_Bookmark_cRm1E3GwSW_7">
    <vt:lpwstr>on, 2018; World Health Organization, 2018)"}, "properties": {"noteIndex": 0}, "schema": "https://github.com/citation-style-language/schema/raw/master/csl-citation.json"}</vt:lpwstr>
  </property>
  <property fmtid="{D5CDD505-2E9C-101B-9397-08002B2CF9AE}" pid="1516" name="Mendeley_Bookmark_cekz3fRIYU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17" name="Mendeley_Bookmark_cekz3fRIYU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18" name="Mendeley_Bookmark_cekz3fRIYU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19" name="Mendeley_Bookmark_cekz3fRIYU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20" name="Mendeley_Bookmark_cekz3fRIYU_5">
    <vt:lpwstr>on-dropping-particle": "", "parse-names": false, "suffix": ""}, {"dropping-particle": "", "family": "Lissenden", "given": "Natalie", "non-dropping-particle": "", "parse-names": false, "suffix": ""}], "container-title": "Trends in Parasitology", "id": "ITE</vt:lpwstr>
  </property>
  <property fmtid="{D5CDD505-2E9C-101B-9397-08002B2CF9AE}" pid="1521" name="Mendeley_Bookmark_cekz3fRIYU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22" name="Mendeley_Bookmark_cekz3fRIYU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23" name="Mendeley_Bookmark_cekz3fRIYU_8">
    <vt:lpwstr>anson and Lissenden, 2016)"}, "properties": {"noteIndex": 0}, "schema": "https://github.com/citation-style-language/schema/raw/master/csl-citation.json"}</vt:lpwstr>
  </property>
  <property fmtid="{D5CDD505-2E9C-101B-9397-08002B2CF9AE}" pid="1524" name="Mendeley_Bookmark_cos1DeHflr_1">
    <vt:lpwstr>ADDIN CSL_CITATION {"citationItems": [{"id": "ITEM-1", "itemData": {"author": [{"dropping-particle": "", "family": "Njoroge", "given": "Harun", "non-dropping-particle": "", "parse-names": false, "suffix": ""}, {"dropping-particle": "", "family": "Oruni", </vt:lpwstr>
  </property>
  <property fmtid="{D5CDD505-2E9C-101B-9397-08002B2CF9AE}" pid="1525" name="Mendeley_Bookmark_cos1DeHflr_10">
    <vt:lpwstr>{"dropping-particle": "", "family": "Donnelly", "given": "Martin J", "non-dropping-particle": "", "parse-names": false, "suffix": ""}, {"dropping-particle": "", "family": "Place", "given": "Pembroke", "non-dropping-particle": "", "parse-names": false, "su</vt:lpwstr>
  </property>
  <property fmtid="{D5CDD505-2E9C-101B-9397-08002B2CF9AE}" pid="1526" name="Mendeley_Bookmark_cos1DeHflr_11">
    <vt:lpwstr>ffix": ""}, {"dropping-particle": "", "family": "Resources", "given": "Animal", "non-dropping-particle": "", "parse-names": false, "suffix": ""}, {"dropping-particle": "", "family": "Project", "given": "Vectorlink", "non-dropping-particle": "", "parse-nam</vt:lpwstr>
  </property>
  <property fmtid="{D5CDD505-2E9C-101B-9397-08002B2CF9AE}" pid="1527" name="Mendeley_Bookmark_cos1DeHflr_12">
    <vt:lpwstr>es": false, "suffix": ""}, {"dropping-particle": "", "family": "Associates", "given": "Abt", "non-dropping-particle": "", "parse-names": false, "suffix": ""}, {"dropping-particle": "", "family": "Unit", "given": "Population Health", "non-dropping-particle</vt:lpwstr>
  </property>
  <property fmtid="{D5CDD505-2E9C-101B-9397-08002B2CF9AE}" pid="1528" name="Mendeley_Bookmark_cos1DeHflr_13">
    <vt:lpwstr>": "", "parse-names": false, "suffix": ""}, {"dropping-particle": "", "family": "Programme", "given": "Microbes", "non-dropping-particle": "", "parse-names": false, "suffix": ""}, {"dropping-particle": "", "family": "Place", "given": "Pembroke", "non-drop</vt:lpwstr>
  </property>
  <property fmtid="{D5CDD505-2E9C-101B-9397-08002B2CF9AE}" pid="1529" name="Mendeley_Bookmark_cos1DeHflr_14">
    <vt:lpwstr>ping-particle": "", "parse-names": false, "suffix": ""}], "container-title": "bioRxiv", "id": "ITEM-1", "issued": {"date-parts": [["2021"]]}, "page": "1-23", "title": "Identification of a rapidly-spreading triple mutant for high-level metabolic insecticid</vt:lpwstr>
  </property>
  <property fmtid="{D5CDD505-2E9C-101B-9397-08002B2CF9AE}" pid="1530" name="Mendeley_Bookmark_cos1DeHflr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31" name="Mendeley_Bookmark_cos1DeHflr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32" name="Mendeley_Bookmark_cos1DeHflr_17">
    <vt:lpwstr>age/schema/raw/master/csl-citation.json"}</vt:lpwstr>
  </property>
  <property fmtid="{D5CDD505-2E9C-101B-9397-08002B2CF9AE}" pid="1533" name="Mendeley_Bookmark_cos1DeHflr_2">
    <vt:lpwstr>"given": "Ambrose", "non-dropping-particle": "", "parse-names": false, "suffix": ""}, {"dropping-particle": "", "family": "Pipini", "given": "Dimitra", "non-dropping-particle": "", "parse-names": false, "suffix": ""}, {"dropping-particle": "", "family": "</vt:lpwstr>
  </property>
  <property fmtid="{D5CDD505-2E9C-101B-9397-08002B2CF9AE}" pid="1534" name="Mendeley_Bookmark_cos1DeHflr_3">
    <vt:lpwstr>Nagi", "given": "Sanjay C", "non-dropping-particle": "", "parse-names": false, "suffix": ""}, {"dropping-particle": "", "family": "Lynd", "given": "Amy", "non-dropping-particle": "", "parse-names": false, "suffix": ""}, {"dropping-particle": "", "family":</vt:lpwstr>
  </property>
  <property fmtid="{D5CDD505-2E9C-101B-9397-08002B2CF9AE}" pid="1535" name="Mendeley_Bookmark_cos1DeHflr_4">
    <vt:lpwstr> "Eric", "given": "R", "non-dropping-particle": "", "parse-names": false, "suffix": ""}, {"dropping-particle": "", "family": "Tomlinson", "given": "Sean", "non-dropping-particle": "", "parse-names": false, "suffix": ""}, {"dropping-particle": "", "family"</vt:lpwstr>
  </property>
  <property fmtid="{D5CDD505-2E9C-101B-9397-08002B2CF9AE}" pid="1536" name="Mendeley_Bookmark_cos1DeHflr_5">
    <vt:lpwstr>: "Grau-bove", "given": "Xavi", "non-dropping-particle": "", "parse-names": false, "suffix": ""}, {"dropping-particle": "", "family": "Mcdermott", "given": "Daniel", "non-dropping-particle": "", "parse-names": false, "suffix": ""}, {"dropping-particle": "</vt:lpwstr>
  </property>
  <property fmtid="{D5CDD505-2E9C-101B-9397-08002B2CF9AE}" pid="1537" name="Mendeley_Bookmark_cos1DeHflr_6">
    <vt:lpwstr>", "family": "Emile", "given": "Z", "non-dropping-particle": "", "parse-names": false, "suffix": ""}, {"dropping-particle": "", "family": "Agossa", "given": "Fiacre R", "non-dropping-particle": "", "parse-names": false, "suffix": ""}, {"dropping-particle"</vt:lpwstr>
  </property>
  <property fmtid="{D5CDD505-2E9C-101B-9397-08002B2CF9AE}" pid="1538" name="Mendeley_Bookmark_cos1DeHflr_7">
    <vt:lpwstr>: "", "family": "Mokuba", "given": "Arlette", "non-dropping-particle": "", "parse-names": false, "suffix": ""}, {"dropping-particle": "", "family": "Irish", "given": "Seth", "non-dropping-particle": "", "parse-names": false, "suffix": ""}, {"dropping-part</vt:lpwstr>
  </property>
  <property fmtid="{D5CDD505-2E9C-101B-9397-08002B2CF9AE}" pid="1539" name="Mendeley_Bookmark_cos1DeHflr_8">
    <vt:lpwstr>icle": "", "family": "Kabula", "given": "Bilali", "non-dropping-particle": "", "parse-names": false, "suffix": ""}, {"dropping-particle": "", "family": "Mbogo", "given": "Charles", "non-dropping-particle": "", "parse-names": false, "suffix": ""}, {"droppi</vt:lpwstr>
  </property>
  <property fmtid="{D5CDD505-2E9C-101B-9397-08002B2CF9AE}" pid="1540" name="Mendeley_Bookmark_cos1DeHflr_9">
    <vt:lpwstr>ng-particle": "", "family": "Paine", "given": "Mark J I", "non-dropping-particle": "", "parse-names": false, "suffix": ""}, {"dropping-particle": "", "family": "Weetman", "given": "David", "non-dropping-particle": "", "parse-names": false, "suffix": ""}, </vt:lpwstr>
  </property>
  <property fmtid="{D5CDD505-2E9C-101B-9397-08002B2CF9AE}" pid="1541" name="Mendeley_Bookmark_dKtWLZtarh_1">
    <vt:lpwstr>ADDIN CSL_CITATION {"citationItems": [{"id": "ITEM-1", "itemData": {"author": [{"dropping-particle": "", "family": "Njoroge", "given": "Harun", "non-dropping-particle": "", "parse-names": false, "suffix": ""}, {"dropping-particle": "", "family": "Oruni", </vt:lpwstr>
  </property>
  <property fmtid="{D5CDD505-2E9C-101B-9397-08002B2CF9AE}" pid="1542" name="Mendeley_Bookmark_dKtWLZtarh_10">
    <vt:lpwstr>{"dropping-particle": "", "family": "Donnelly", "given": "Martin J", "non-dropping-particle": "", "parse-names": false, "suffix": ""}, {"dropping-particle": "", "family": "Place", "given": "Pembroke", "non-dropping-particle": "", "parse-names": false, "su</vt:lpwstr>
  </property>
  <property fmtid="{D5CDD505-2E9C-101B-9397-08002B2CF9AE}" pid="1543" name="Mendeley_Bookmark_dKtWLZtarh_11">
    <vt:lpwstr>ffix": ""}, {"dropping-particle": "", "family": "Resources", "given": "Animal", "non-dropping-particle": "", "parse-names": false, "suffix": ""}, {"dropping-particle": "", "family": "Project", "given": "Vectorlink", "non-dropping-particle": "", "parse-nam</vt:lpwstr>
  </property>
  <property fmtid="{D5CDD505-2E9C-101B-9397-08002B2CF9AE}" pid="1544" name="Mendeley_Bookmark_dKtWLZtarh_12">
    <vt:lpwstr>es": false, "suffix": ""}, {"dropping-particle": "", "family": "Associates", "given": "Abt", "non-dropping-particle": "", "parse-names": false, "suffix": ""}, {"dropping-particle": "", "family": "Unit", "given": "Population Health", "non-dropping-particle</vt:lpwstr>
  </property>
  <property fmtid="{D5CDD505-2E9C-101B-9397-08002B2CF9AE}" pid="1545" name="Mendeley_Bookmark_dKtWLZtarh_13">
    <vt:lpwstr>": "", "parse-names": false, "suffix": ""}, {"dropping-particle": "", "family": "Programme", "given": "Microbes", "non-dropping-particle": "", "parse-names": false, "suffix": ""}, {"dropping-particle": "", "family": "Place", "given": "Pembroke", "non-drop</vt:lpwstr>
  </property>
  <property fmtid="{D5CDD505-2E9C-101B-9397-08002B2CF9AE}" pid="1546" name="Mendeley_Bookmark_dKtWLZtarh_14">
    <vt:lpwstr>ping-particle": "", "parse-names": false, "suffix": ""}], "container-title": "bioRxiv", "id": "ITEM-1", "issued": {"date-parts": [["2021"]]}, "page": "1-23", "title": "Identification of a rapidly-spreading triple mutant for high-level metabolic insecticid</vt:lpwstr>
  </property>
  <property fmtid="{D5CDD505-2E9C-101B-9397-08002B2CF9AE}" pid="1547" name="Mendeley_Bookmark_dKtWLZtarh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48" name="Mendeley_Bookmark_dKtWLZtarh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49" name="Mendeley_Bookmark_dKtWLZtarh_17">
    <vt:lpwstr>age/schema/raw/master/csl-citation.json"}</vt:lpwstr>
  </property>
  <property fmtid="{D5CDD505-2E9C-101B-9397-08002B2CF9AE}" pid="1550" name="Mendeley_Bookmark_dKtWLZtarh_2">
    <vt:lpwstr>"given": "Ambrose", "non-dropping-particle": "", "parse-names": false, "suffix": ""}, {"dropping-particle": "", "family": "Pipini", "given": "Dimitra", "non-dropping-particle": "", "parse-names": false, "suffix": ""}, {"dropping-particle": "", "family": "</vt:lpwstr>
  </property>
  <property fmtid="{D5CDD505-2E9C-101B-9397-08002B2CF9AE}" pid="1551" name="Mendeley_Bookmark_dKtWLZtarh_3">
    <vt:lpwstr>Nagi", "given": "Sanjay C", "non-dropping-particle": "", "parse-names": false, "suffix": ""}, {"dropping-particle": "", "family": "Lynd", "given": "Amy", "non-dropping-particle": "", "parse-names": false, "suffix": ""}, {"dropping-particle": "", "family":</vt:lpwstr>
  </property>
  <property fmtid="{D5CDD505-2E9C-101B-9397-08002B2CF9AE}" pid="1552" name="Mendeley_Bookmark_dKtWLZtarh_4">
    <vt:lpwstr> "Eric", "given": "R", "non-dropping-particle": "", "parse-names": false, "suffix": ""}, {"dropping-particle": "", "family": "Tomlinson", "given": "Sean", "non-dropping-particle": "", "parse-names": false, "suffix": ""}, {"dropping-particle": "", "family"</vt:lpwstr>
  </property>
  <property fmtid="{D5CDD505-2E9C-101B-9397-08002B2CF9AE}" pid="1553" name="Mendeley_Bookmark_dKtWLZtarh_5">
    <vt:lpwstr>: "Grau-bove", "given": "Xavi", "non-dropping-particle": "", "parse-names": false, "suffix": ""}, {"dropping-particle": "", "family": "Mcdermott", "given": "Daniel", "non-dropping-particle": "", "parse-names": false, "suffix": ""}, {"dropping-particle": "</vt:lpwstr>
  </property>
  <property fmtid="{D5CDD505-2E9C-101B-9397-08002B2CF9AE}" pid="1554" name="Mendeley_Bookmark_dKtWLZtarh_6">
    <vt:lpwstr>", "family": "Emile", "given": "Z", "non-dropping-particle": "", "parse-names": false, "suffix": ""}, {"dropping-particle": "", "family": "Agossa", "given": "Fiacre R", "non-dropping-particle": "", "parse-names": false, "suffix": ""}, {"dropping-particle"</vt:lpwstr>
  </property>
  <property fmtid="{D5CDD505-2E9C-101B-9397-08002B2CF9AE}" pid="1555" name="Mendeley_Bookmark_dKtWLZtarh_7">
    <vt:lpwstr>: "", "family": "Mokuba", "given": "Arlette", "non-dropping-particle": "", "parse-names": false, "suffix": ""}, {"dropping-particle": "", "family": "Irish", "given": "Seth", "non-dropping-particle": "", "parse-names": false, "suffix": ""}, {"dropping-part</vt:lpwstr>
  </property>
  <property fmtid="{D5CDD505-2E9C-101B-9397-08002B2CF9AE}" pid="1556" name="Mendeley_Bookmark_dKtWLZtarh_8">
    <vt:lpwstr>icle": "", "family": "Kabula", "given": "Bilali", "non-dropping-particle": "", "parse-names": false, "suffix": ""}, {"dropping-particle": "", "family": "Mbogo", "given": "Charles", "non-dropping-particle": "", "parse-names": false, "suffix": ""}, {"droppi</vt:lpwstr>
  </property>
  <property fmtid="{D5CDD505-2E9C-101B-9397-08002B2CF9AE}" pid="1557" name="Mendeley_Bookmark_dKtWLZtarh_9">
    <vt:lpwstr>ng-particle": "", "family": "Paine", "given": "Mark J I", "non-dropping-particle": "", "parse-names": false, "suffix": ""}, {"dropping-particle": "", "family": "Weetman", "given": "David", "non-dropping-particle": "", "parse-names": false, "suffix": ""}, </vt:lpwstr>
  </property>
  <property fmtid="{D5CDD505-2E9C-101B-9397-08002B2CF9AE}" pid="1558" name="Mendeley_Bookmark_da8FKe0RLZ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59" name="Mendeley_Bookmark_da8FKe0RLZ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60" name="Mendeley_Bookmark_da8FKe0RLZ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61" name="Mendeley_Bookmark_da8FKe0RLZ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62" name="Mendeley_Bookmark_da8FKe0RLZ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63" name="Mendeley_Bookmark_da8FKe0RLZ_6">
    <vt:lpwstr>st", "given": "Gregory G.", "non-dropping-particle": "", "parse-names": false, "suffix": ""}, {"dropping-particle": "", "family": "Hall", "given": "Ira M.", "non-dropping-particle": "", "parse-names": false, "suffix": ""}], "container-title": "Bioinformat</vt:lpwstr>
  </property>
  <property fmtid="{D5CDD505-2E9C-101B-9397-08002B2CF9AE}" pid="1564" name="Mendeley_Bookmark_da8FKe0RLZ_7">
    <vt:lpwstr>ics", "id": "ITEM-1", "issue": "17", "issued": {"date-parts": [["2014"]]}, "page": "2503-2505", "title": "SAMBLASTER: Fast duplicate marking and structural variant read extraction", "type": "article-journal", "volume": "30"}, "uris": ["http://www.mendeley</vt:lpwstr>
  </property>
  <property fmtid="{D5CDD505-2E9C-101B-9397-08002B2CF9AE}" pid="1565" name="Mendeley_Bookmark_da8FKe0RLZ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66" name="Mendeley_Bookmark_da8FKe0RLZ_9">
    <vt:lpwstr>teIndex": 0}, "schema": "https://github.com/citation-style-language/schema/raw/master/csl-citation.json"}</vt:lpwstr>
  </property>
  <property fmtid="{D5CDD505-2E9C-101B-9397-08002B2CF9AE}" pid="1567" name="Mendeley_Bookmark_df104q7RjN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568" name="Mendeley_Bookmark_df104q7RjN_10">
    <vt:lpwstr>": "Pombi", "given": "Marco", "non-dropping-particle": "", "parse-names": false, "suffix": ""}, {"dropping-particle": "", "family": "Caputo", "given": "Beniamino", "non-dropping-particle": "", "parse-names": false, "suffix": ""}, {"dropping-particle": "",</vt:lpwstr>
  </property>
  <property fmtid="{D5CDD505-2E9C-101B-9397-08002B2CF9AE}" pid="1569" name="Mendeley_Bookmark_df104q7RjN_11">
    <vt:lpwstr> "family": "Petrarca", "given": "Vincenzo", "non-dropping-particle": "", "parse-names": false, "suffix": ""}, {"dropping-particle": "", "family": "Torre", "given": "Alessandra", "non-dropping-particle": "della", "parse-names": false, "suffix": ""}, {"drop</vt:lpwstr>
  </property>
  <property fmtid="{D5CDD505-2E9C-101B-9397-08002B2CF9AE}" pid="1570" name="Mendeley_Bookmark_df104q7RjN_12">
    <vt:lpwstr>ping-particle": "", "family": "Besansky", "given": "Nora J.", "non-dropping-particle": "", "parse-names": false, "suffix": ""}], "container-title": "G3: Genes, Genomes, Genetics", "id": "ITEM-1", "issue": "10", "issued": {"date-parts": [["2019"]]}, "page"</vt:lpwstr>
  </property>
  <property fmtid="{D5CDD505-2E9C-101B-9397-08002B2CF9AE}" pid="1571" name="Mendeley_Bookmark_df104q7RjN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572" name="Mendeley_Bookmark_df104q7RjN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573" name="Mendeley_Bookmark_df104q7RjN_15">
    <vt:lpwstr>ema": "https://github.com/citation-style-language/schema/raw/master/csl-citation.json"}</vt:lpwstr>
  </property>
  <property fmtid="{D5CDD505-2E9C-101B-9397-08002B2CF9AE}" pid="1574" name="Mendeley_Bookmark_df104q7RjN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575" name="Mendeley_Bookmark_df104q7RjN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576" name="Mendeley_Bookmark_df104q7RjN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577" name="Mendeley_Bookmark_df104q7RjN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578" name="Mendeley_Bookmark_df104q7RjN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579" name="Mendeley_Bookmark_df104q7RjN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580" name="Mendeley_Bookmark_df104q7RjN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581" name="Mendeley_Bookmark_df104q7RjN_9">
    <vt:lpwstr>"given": "Rebecca R.", "non-dropping-particle": "", "parse-names": false, "suffix": ""}, {"dropping-particle": "", "family": "Redmond", "given": "Seth N.", "non-dropping-particle": "", "parse-names": false, "suffix": ""}, {"dropping-particle": "", "family</vt:lpwstr>
  </property>
  <property fmtid="{D5CDD505-2E9C-101B-9397-08002B2CF9AE}" pid="1582" name="Mendeley_Bookmark_e22zxuIOl4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83" name="Mendeley_Bookmark_e22zxuIOl4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84" name="Mendeley_Bookmark_e22zxuIOl4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85" name="Mendeley_Bookmark_e22zxuIOl4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86" name="Mendeley_Bookmark_e22zxuIOl4_5">
    <vt:lpwstr>on-dropping-particle": "", "parse-names": false, "suffix": ""}, {"dropping-particle": "", "family": "Lissenden", "given": "Natalie", "non-dropping-particle": "", "parse-names": false, "suffix": ""}], "container-title": "Trends in Parasitology", "id": "ITE</vt:lpwstr>
  </property>
  <property fmtid="{D5CDD505-2E9C-101B-9397-08002B2CF9AE}" pid="1587" name="Mendeley_Bookmark_e22zxuIOl4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88" name="Mendeley_Bookmark_e22zxuIOl4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89" name="Mendeley_Bookmark_e22zxuIOl4_8">
    <vt:lpwstr>anson and Lissenden, 2016)"}, "properties": {"noteIndex": 0}, "schema": "https://github.com/citation-style-language/schema/raw/master/csl-citation.json"}</vt:lpwstr>
  </property>
  <property fmtid="{D5CDD505-2E9C-101B-9397-08002B2CF9AE}" pid="1590" name="Mendeley_Bookmark_e6wYzmzrBw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591" name="Mendeley_Bookmark_e6wYzmzrBw_10">
    <vt:lpwstr>ames": false, "suffix": ""}, {"dropping-particle": "", "family": "Vontas", "given": "John", "non-dropping-particle": "", "parse-names": false, "suffix": ""}, {"dropping-particle": "", "family": "Ranson", "given": "Hilary", "non-dropping-particle": "", "pa</vt:lpwstr>
  </property>
  <property fmtid="{D5CDD505-2E9C-101B-9397-08002B2CF9AE}" pid="1592" name="Mendeley_Bookmark_e6wYzmzrBw_11">
    <vt:lpwstr>rse-names": false, "suffix": ""}], "container-title": "Nature", "id": "ITEM-1", "issue": "7790", "issued": {"date-parts": [["2020"]]}, "page": "376-380", "publisher": "Springer US", "title": "A sensory appendage protein protects malaria vectors from pyret</vt:lpwstr>
  </property>
  <property fmtid="{D5CDD505-2E9C-101B-9397-08002B2CF9AE}" pid="1593" name="Mendeley_Bookmark_e6wYzmzrBw_12">
    <vt:lpwstr>hroids", "type": "article-journal", "volume": "577"}, "uris": ["http://www.mendeley.com/documents/?uuid=183fb8e3-7b73-4de4-8a5e-6927d2a756dd"]}], "mendeley": {"formattedCitation": "(Ingham &lt;i&gt;et al.&lt;/i&gt;, 2020)", "manualFormatting": "(Ingham et al., 2020).</vt:lpwstr>
  </property>
  <property fmtid="{D5CDD505-2E9C-101B-9397-08002B2CF9AE}" pid="1594" name="Mendeley_Bookmark_e6wYzmzrBw_13">
    <vt:lpwstr>", "plainTextFormattedCitation": "(Ingham et al., 2020)", "previouslyFormattedCitation": "(Ingham &lt;i&gt;et al.&lt;/i&gt;, 2020)"}, "properties": {"noteIndex": 0}, "schema": "https://github.com/citation-style-language/schema/raw/master/csl-citation.json"}</vt:lpwstr>
  </property>
  <property fmtid="{D5CDD505-2E9C-101B-9397-08002B2CF9AE}" pid="1595" name="Mendeley_Bookmark_e6wYzmzrBw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596" name="Mendeley_Bookmark_e6wYzmzrBw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597" name="Mendeley_Bookmark_e6wYzmzrBw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598" name="Mendeley_Bookmark_e6wYzmzrBw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599" name="Mendeley_Bookmark_e6wYzmzrBw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00" name="Mendeley_Bookmark_e6wYzmzrBw_7">
    <vt:lpwstr>ing-particle": "", "family": "Ingham", "given": "Victoria A.", "non-dropping-particle": "", "parse-names": false, "suffix": ""}, {"dropping-particle": "", "family": "Anthousi", "given": "Amalia", "non-dropping-particle": "", "parse-names": false, "suffix"</vt:lpwstr>
  </property>
  <property fmtid="{D5CDD505-2E9C-101B-9397-08002B2CF9AE}" pid="1601" name="Mendeley_Bookmark_e6wYzmzrBw_8">
    <vt:lpwstr>: ""}, {"dropping-particle": "", "family": "Douris", "given": "Vassilis", "non-dropping-particle": "", "parse-names": false, "suffix": ""}, {"dropping-particle": "", "family": "Harding", "given": "Nicholas J.", "non-dropping-particle": "", "parse-names": </vt:lpwstr>
  </property>
  <property fmtid="{D5CDD505-2E9C-101B-9397-08002B2CF9AE}" pid="1602" name="Mendeley_Bookmark_e6wYzmzrBw_9">
    <vt:lpwstr>false, "suffix": ""}, {"dropping-particle": "", "family": "Lycett", "given": "Gareth", "non-dropping-particle": "", "parse-names": false, "suffix": ""}, {"dropping-particle": "", "family": "Morris", "given": "Marion", "non-dropping-particle": "", "parse-n</vt:lpwstr>
  </property>
  <property fmtid="{D5CDD505-2E9C-101B-9397-08002B2CF9AE}" pid="1603" name="Mendeley_Bookmark_eVcZvjg0pH_1">
    <vt:lpwstr>ADDIN Mendeley Bibliography CSL_BIBLIOGRAPHY </vt:lpwstr>
  </property>
  <property fmtid="{D5CDD505-2E9C-101B-9397-08002B2CF9AE}" pid="1604" name="Mendeley_Bookmark_g10mQUvuP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605" name="Mendeley_Bookmark_g10mQUvuPn_10">
    <vt:lpwstr>n-dropping-particle": "", "parse-names": false, "suffix": ""}, {"dropping-particle": "", "family": "Nguyen", "given": "Tung", "non-dropping-particle": "", "parse-names": false, "suffix": ""}, {"dropping-particle": "", "family": "Wang", "given": "Luan", "n</vt:lpwstr>
  </property>
  <property fmtid="{D5CDD505-2E9C-101B-9397-08002B2CF9AE}" pid="1606" name="Mendeley_Bookmark_g10mQUvuPn_11">
    <vt:lpwstr>on-dropping-particle": "", "parse-names": false, "suffix": ""}, {"dropping-particle": "", "family": "Land", "given": "Susan J", "non-dropping-particle": "", "parse-names": false, "suffix": ""}, {"dropping-particle": "", "family": "Lu", "given": "Xiangyi",</vt:lpwstr>
  </property>
  <property fmtid="{D5CDD505-2E9C-101B-9397-08002B2CF9AE}" pid="1607" name="Mendeley_Bookmark_g10mQUvuPn_12">
    <vt:lpwstr> "non-dropping-particle": "", "parse-names": false, "suffix": ""}, {"dropping-particle": "", "family": "Ruden", "given": "Douglas M", "non-dropping-particle": "", "parse-names": false, "suffix": ""}], "container-title": "Fly", "id": "ITEM-1", "issue": "2"</vt:lpwstr>
  </property>
  <property fmtid="{D5CDD505-2E9C-101B-9397-08002B2CF9AE}" pid="1608" name="Mendeley_Bookmark_g10mQUvuP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609" name="Mendeley_Bookmark_g10mQUvuP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610" name="Mendeley_Bookmark_g10mQUvuPn_15">
    <vt:lpwstr>ttedCitation": "(Cingolani et al., 2012)", "previouslyFormattedCitation": "(Cingolani &lt;i&gt;et al.&lt;/i&gt;, 2012)"}, "properties": {"noteIndex": 0}, "schema": "https://github.com/citation-style-language/schema/raw/master/csl-citation.json"}</vt:lpwstr>
  </property>
  <property fmtid="{D5CDD505-2E9C-101B-9397-08002B2CF9AE}" pid="1611" name="Mendeley_Bookmark_g10mQUvuP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612" name="Mendeley_Bookmark_g10mQUvuP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613" name="Mendeley_Bookmark_g10mQUvuP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614" name="Mendeley_Bookmark_g10mQUvuP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615" name="Mendeley_Bookmark_g10mQUvuP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616" name="Mendeley_Bookmark_g10mQUvuP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617" name="Mendeley_Bookmark_g10mQUvuPn_8">
    <vt:lpwstr>formed by an individual laboratory.", "author": [{"dropping-particle": "", "family": "Cingolani", "given": "Pablo", "non-dropping-particle": "", "parse-names": false, "suffix": ""}, {"dropping-particle": "", "family": "Platts", "given": "Adrian", "non-dro</vt:lpwstr>
  </property>
  <property fmtid="{D5CDD505-2E9C-101B-9397-08002B2CF9AE}" pid="1618" name="Mendeley_Bookmark_g10mQUvuPn_9">
    <vt:lpwstr>pping-particle": "", "parse-names": false, "suffix": ""}, {"dropping-particle": "", "family": "Wang", "given": "Le Lily", "non-dropping-particle": "", "parse-names": false, "suffix": ""}, {"dropping-particle": "", "family": "Coon", "given": "Melissa", "no</vt:lpwstr>
  </property>
  <property fmtid="{D5CDD505-2E9C-101B-9397-08002B2CF9AE}" pid="1619" name="Mendeley_Bookmark_gHT7GTQIkp_1">
    <vt:lpwstr>ADDIN CSL_CITATION {"citationItems": [{"id": "ITEM-1", "itemData": {"author": [{"dropping-particle": "", "family": "Njoroge", "given": "Harun", "non-dropping-particle": "", "parse-names": false, "suffix": ""}, {"dropping-particle": "", "family": "Oruni", </vt:lpwstr>
  </property>
  <property fmtid="{D5CDD505-2E9C-101B-9397-08002B2CF9AE}" pid="1620" name="Mendeley_Bookmark_gHT7GTQIkp_10">
    <vt:lpwstr>{"dropping-particle": "", "family": "Donnelly", "given": "Martin J", "non-dropping-particle": "", "parse-names": false, "suffix": ""}, {"dropping-particle": "", "family": "Place", "given": "Pembroke", "non-dropping-particle": "", "parse-names": false, "su</vt:lpwstr>
  </property>
  <property fmtid="{D5CDD505-2E9C-101B-9397-08002B2CF9AE}" pid="1621" name="Mendeley_Bookmark_gHT7GTQIkp_11">
    <vt:lpwstr>ffix": ""}, {"dropping-particle": "", "family": "Resources", "given": "Animal", "non-dropping-particle": "", "parse-names": false, "suffix": ""}, {"dropping-particle": "", "family": "Project", "given": "Vectorlink", "non-dropping-particle": "", "parse-nam</vt:lpwstr>
  </property>
  <property fmtid="{D5CDD505-2E9C-101B-9397-08002B2CF9AE}" pid="1622" name="Mendeley_Bookmark_gHT7GTQIkp_12">
    <vt:lpwstr>es": false, "suffix": ""}, {"dropping-particle": "", "family": "Associates", "given": "Abt", "non-dropping-particle": "", "parse-names": false, "suffix": ""}, {"dropping-particle": "", "family": "Unit", "given": "Population Health", "non-dropping-particle</vt:lpwstr>
  </property>
  <property fmtid="{D5CDD505-2E9C-101B-9397-08002B2CF9AE}" pid="1623" name="Mendeley_Bookmark_gHT7GTQIkp_13">
    <vt:lpwstr>": "", "parse-names": false, "suffix": ""}, {"dropping-particle": "", "family": "Programme", "given": "Microbes", "non-dropping-particle": "", "parse-names": false, "suffix": ""}, {"dropping-particle": "", "family": "Place", "given": "Pembroke", "non-drop</vt:lpwstr>
  </property>
  <property fmtid="{D5CDD505-2E9C-101B-9397-08002B2CF9AE}" pid="1624" name="Mendeley_Bookmark_gHT7GTQIkp_14">
    <vt:lpwstr>ping-particle": "", "parse-names": false, "suffix": ""}], "container-title": "bioRxiv", "id": "ITEM-1", "issued": {"date-parts": [["2021"]]}, "page": "1-23", "title": "Identification of a rapidly-spreading triple mutant for high-level metabolic insecticid</vt:lpwstr>
  </property>
  <property fmtid="{D5CDD505-2E9C-101B-9397-08002B2CF9AE}" pid="1625" name="Mendeley_Bookmark_gHT7GTQIk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26" name="Mendeley_Bookmark_gHT7GTQIk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627" name="Mendeley_Bookmark_gHT7GTQIkp_17">
    <vt:lpwstr>age/schema/raw/master/csl-citation.json"}</vt:lpwstr>
  </property>
  <property fmtid="{D5CDD505-2E9C-101B-9397-08002B2CF9AE}" pid="1628" name="Mendeley_Bookmark_gHT7GTQIkp_2">
    <vt:lpwstr>"given": "Ambrose", "non-dropping-particle": "", "parse-names": false, "suffix": ""}, {"dropping-particle": "", "family": "Pipini", "given": "Dimitra", "non-dropping-particle": "", "parse-names": false, "suffix": ""}, {"dropping-particle": "", "family": "</vt:lpwstr>
  </property>
  <property fmtid="{D5CDD505-2E9C-101B-9397-08002B2CF9AE}" pid="1629" name="Mendeley_Bookmark_gHT7GTQIkp_3">
    <vt:lpwstr>Nagi", "given": "Sanjay C", "non-dropping-particle": "", "parse-names": false, "suffix": ""}, {"dropping-particle": "", "family": "Lynd", "given": "Amy", "non-dropping-particle": "", "parse-names": false, "suffix": ""}, {"dropping-particle": "", "family":</vt:lpwstr>
  </property>
  <property fmtid="{D5CDD505-2E9C-101B-9397-08002B2CF9AE}" pid="1630" name="Mendeley_Bookmark_gHT7GTQIkp_4">
    <vt:lpwstr> "Eric", "given": "R", "non-dropping-particle": "", "parse-names": false, "suffix": ""}, {"dropping-particle": "", "family": "Tomlinson", "given": "Sean", "non-dropping-particle": "", "parse-names": false, "suffix": ""}, {"dropping-particle": "", "family"</vt:lpwstr>
  </property>
  <property fmtid="{D5CDD505-2E9C-101B-9397-08002B2CF9AE}" pid="1631" name="Mendeley_Bookmark_gHT7GTQIkp_5">
    <vt:lpwstr>: "Grau-bove", "given": "Xavi", "non-dropping-particle": "", "parse-names": false, "suffix": ""}, {"dropping-particle": "", "family": "Mcdermott", "given": "Daniel", "non-dropping-particle": "", "parse-names": false, "suffix": ""}, {"dropping-particle": "</vt:lpwstr>
  </property>
  <property fmtid="{D5CDD505-2E9C-101B-9397-08002B2CF9AE}" pid="1632" name="Mendeley_Bookmark_gHT7GTQIkp_6">
    <vt:lpwstr>", "family": "Emile", "given": "Z", "non-dropping-particle": "", "parse-names": false, "suffix": ""}, {"dropping-particle": "", "family": "Agossa", "given": "Fiacre R", "non-dropping-particle": "", "parse-names": false, "suffix": ""}, {"dropping-particle"</vt:lpwstr>
  </property>
  <property fmtid="{D5CDD505-2E9C-101B-9397-08002B2CF9AE}" pid="1633" name="Mendeley_Bookmark_gHT7GTQIkp_7">
    <vt:lpwstr>: "", "family": "Mokuba", "given": "Arlette", "non-dropping-particle": "", "parse-names": false, "suffix": ""}, {"dropping-particle": "", "family": "Irish", "given": "Seth", "non-dropping-particle": "", "parse-names": false, "suffix": ""}, {"dropping-part</vt:lpwstr>
  </property>
  <property fmtid="{D5CDD505-2E9C-101B-9397-08002B2CF9AE}" pid="1634" name="Mendeley_Bookmark_gHT7GTQIkp_8">
    <vt:lpwstr>icle": "", "family": "Kabula", "given": "Bilali", "non-dropping-particle": "", "parse-names": false, "suffix": ""}, {"dropping-particle": "", "family": "Mbogo", "given": "Charles", "non-dropping-particle": "", "parse-names": false, "suffix": ""}, {"droppi</vt:lpwstr>
  </property>
  <property fmtid="{D5CDD505-2E9C-101B-9397-08002B2CF9AE}" pid="1635" name="Mendeley_Bookmark_gHT7GTQIkp_9">
    <vt:lpwstr>ng-particle": "", "family": "Paine", "given": "Mark J I", "non-dropping-particle": "", "parse-names": false, "suffix": ""}, {"dropping-particle": "", "family": "Weetman", "given": "David", "non-dropping-particle": "", "parse-names": false, "suffix": ""}, </vt:lpwstr>
  </property>
  <property fmtid="{D5CDD505-2E9C-101B-9397-08002B2CF9AE}" pid="1636" name="Mendeley_Bookmark_gVaKTEzClm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637" name="Mendeley_Bookmark_gVaKTEzClm_10">
    <vt:lpwstr>ames": false, "suffix": ""}, {"dropping-particle": "", "family": "Vontas", "given": "John", "non-dropping-particle": "", "parse-names": false, "suffix": ""}, {"dropping-particle": "", "family": "Ranson", "given": "Hilary", "non-dropping-particle": "", "pa</vt:lpwstr>
  </property>
  <property fmtid="{D5CDD505-2E9C-101B-9397-08002B2CF9AE}" pid="1638" name="Mendeley_Bookmark_gVaKTEzClm_11">
    <vt:lpwstr>rse-names": false, "suffix": ""}], "container-title": "Nature", "id": "ITEM-1", "issue": "7790", "issued": {"date-parts": [["2020"]]}, "page": "376-380", "publisher": "Springer US", "title": "A sensory appendage protein protects malaria vectors from pyret</vt:lpwstr>
  </property>
  <property fmtid="{D5CDD505-2E9C-101B-9397-08002B2CF9AE}" pid="1639" name="Mendeley_Bookmark_gVaKTEzClm_12">
    <vt:lpwstr>hroids", "type": "article-journal", "volume": "577"}, "uris": ["http://www.mendeley.com/documents/?uuid=183fb8e3-7b73-4de4-8a5e-6927d2a756dd"]}], "mendeley": {"formattedCitation": "(Ingham &lt;i&gt;et al.&lt;/i&gt;, 2020)", "manualFormatting": "(Ingham et al., 2020).</vt:lpwstr>
  </property>
  <property fmtid="{D5CDD505-2E9C-101B-9397-08002B2CF9AE}" pid="1640" name="Mendeley_Bookmark_gVaKTEzClm_13">
    <vt:lpwstr>", "plainTextFormattedCitation": "(Ingham et al., 2020)", "previouslyFormattedCitation": "(Ingham &lt;i&gt;et al.&lt;/i&gt;, 2020)"}, "properties": {"noteIndex": 0}, "schema": "https://github.com/citation-style-language/schema/raw/master/csl-citation.json"}</vt:lpwstr>
  </property>
  <property fmtid="{D5CDD505-2E9C-101B-9397-08002B2CF9AE}" pid="1641" name="Mendeley_Bookmark_gVaKTEzClm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642" name="Mendeley_Bookmark_gVaKTEzClm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643" name="Mendeley_Bookmark_gVaKTEzClm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644" name="Mendeley_Bookmark_gVaKTEzClm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645" name="Mendeley_Bookmark_gVaKTEzClm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46" name="Mendeley_Bookmark_gVaKTEzClm_7">
    <vt:lpwstr>ing-particle": "", "family": "Ingham", "given": "Victoria A.", "non-dropping-particle": "", "parse-names": false, "suffix": ""}, {"dropping-particle": "", "family": "Anthousi", "given": "Amalia", "non-dropping-particle": "", "parse-names": false, "suffix"</vt:lpwstr>
  </property>
  <property fmtid="{D5CDD505-2E9C-101B-9397-08002B2CF9AE}" pid="1647" name="Mendeley_Bookmark_gVaKTEzClm_8">
    <vt:lpwstr>: ""}, {"dropping-particle": "", "family": "Douris", "given": "Vassilis", "non-dropping-particle": "", "parse-names": false, "suffix": ""}, {"dropping-particle": "", "family": "Harding", "given": "Nicholas J.", "non-dropping-particle": "", "parse-names": </vt:lpwstr>
  </property>
  <property fmtid="{D5CDD505-2E9C-101B-9397-08002B2CF9AE}" pid="1648" name="Mendeley_Bookmark_gVaKTEzClm_9">
    <vt:lpwstr>false, "suffix": ""}, {"dropping-particle": "", "family": "Lycett", "given": "Gareth", "non-dropping-particle": "", "parse-names": false, "suffix": ""}, {"dropping-particle": "", "family": "Morris", "given": "Marion", "non-dropping-particle": "", "parse-n</vt:lpwstr>
  </property>
  <property fmtid="{D5CDD505-2E9C-101B-9397-08002B2CF9AE}" pid="1649" name="Mendeley_Bookmark_hAL5dbLF0o_1">
    <vt:lpwstr>ADDIN CSL_CITATION {"citationItems": [{"id": "ITEM-1", "itemData": {"DOI": "10.1016/S0140-6736(18)30844-4", "ISSN": "0140-6736", "author": [{"dropping-particle": "", "family": "Killeen", "given": "Gerry F", "non-dropping-particle": "", "parse-names": fals</vt:lpwstr>
  </property>
  <property fmtid="{D5CDD505-2E9C-101B-9397-08002B2CF9AE}" pid="1650" name="Mendeley_Bookmark_hAL5dbLF0o_2">
    <vt:lpwstr>e, "suffix": ""}, {"dropping-particle": "", "family": "Ranson", "given": "Hilary", "non-dropping-particle": "", "parse-names": false, "suffix": ""}], "container-title": "The Lancet", "id": "ITEM-1", "issue": "10130", "issued": {"date-parts": [["2018"]]}, </vt:lpwstr>
  </property>
  <property fmtid="{D5CDD505-2E9C-101B-9397-08002B2CF9AE}" pid="1651" name="Mendeley_Bookmark_hAL5dbLF0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52" name="Mendeley_Bookmark_hAL5dbLF0o_4">
    <vt:lpwstr>: ["http://www.mendeley.com/documents/?uuid=8c4919f6-60ad-4113-8a56-5deeb7df020d"]}, {"id": "ITEM-2", "itemData": {"ISBN": "9789241565653", "author": [{"dropping-particle": "", "family": "World Health Organization", "given": "", "non-dropping-particle": "</vt:lpwstr>
  </property>
  <property fmtid="{D5CDD505-2E9C-101B-9397-08002B2CF9AE}" pid="1653" name="Mendeley_Bookmark_hAL5dbLF0o_5">
    <vt:lpwstr>", "parse-names": false, "suffix": ""}], "id": "ITEM-2", "issued": {"date-parts": [["2018"]]}, "publisher-place": "Geneva", "title": "World Malaria Report 2018", "type": "book"}, "uris": ["http://www.mendeley.com/documents/?uuid=827a3f41-6da5-4da0-a583-33</vt:lpwstr>
  </property>
  <property fmtid="{D5CDD505-2E9C-101B-9397-08002B2CF9AE}" pid="1654" name="Mendeley_Bookmark_hAL5dbLF0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55" name="Mendeley_Bookmark_hAL5dbLF0o_7">
    <vt:lpwstr>on, 2018; World Health Organization, 2018)"}, "properties": {"noteIndex": 0}, "schema": "https://github.com/citation-style-language/schema/raw/master/csl-citation.json"}</vt:lpwstr>
  </property>
  <property fmtid="{D5CDD505-2E9C-101B-9397-08002B2CF9AE}" pid="1656" name="Mendeley_Bookmark_hTJ57WgP58_1">
    <vt:lpwstr>ADDIN CSL_CITATION {"citationItems": [{"id": "ITEM-1", "itemData": {"URL": "http://www.bioinformatics.babraham.ac.uk/projects/fastqc", "author": [{"dropping-particle": "", "family": "Andrews", "given": "Simon", "non-dropping-particle": "", "parse-names": </vt:lpwstr>
  </property>
  <property fmtid="{D5CDD505-2E9C-101B-9397-08002B2CF9AE}" pid="1657" name="Mendeley_Bookmark_hTJ57WgP58_2">
    <vt:lpwstr>false, "suffix": ""}], "id": "ITEM-1", "issued": {"date-parts": [["2010"]]}, "title": "FastQC: a quality control tool for high throughput sequence data.", "type": "webpage"}, "uris": ["http://www.mendeley.com/documents/?uuid=a1f8396c-b979-4e29-b211-282067</vt:lpwstr>
  </property>
  <property fmtid="{D5CDD505-2E9C-101B-9397-08002B2CF9AE}" pid="1658" name="Mendeley_Bookmark_hTJ57WgP58_3">
    <vt:lpwstr>17ac05"]}], "mendeley": {"formattedCitation": "(Andrews, 2010)", "plainTextFormattedCitation": "(Andrews, 2010)", "previouslyFormattedCitation": "(Andrews, 2010)"}, "properties": {"noteIndex": 0}, "schema": "https://github.com/citation-style-language/sche</vt:lpwstr>
  </property>
  <property fmtid="{D5CDD505-2E9C-101B-9397-08002B2CF9AE}" pid="1659" name="Mendeley_Bookmark_hTJ57WgP58_4">
    <vt:lpwstr>ma/raw/master/csl-citation.json"}</vt:lpwstr>
  </property>
  <property fmtid="{D5CDD505-2E9C-101B-9397-08002B2CF9AE}" pid="1660" name="Mendeley_Bookmark_hZ3Vww2EdM_1">
    <vt:lpwstr>ADDIN CSL_CITATION {"citationItems": [{"id": "ITEM-1", "itemData": {"DOI": "10.1016/S0140-6736(18)30844-4", "ISSN": "0140-6736", "author": [{"dropping-particle": "", "family": "Killeen", "given": "Gerry F", "non-dropping-particle": "", "parse-names": fals</vt:lpwstr>
  </property>
  <property fmtid="{D5CDD505-2E9C-101B-9397-08002B2CF9AE}" pid="1661" name="Mendeley_Bookmark_hZ3Vww2EdM_2">
    <vt:lpwstr>e, "suffix": ""}, {"dropping-particle": "", "family": "Ranson", "given": "Hilary", "non-dropping-particle": "", "parse-names": false, "suffix": ""}], "container-title": "The Lancet", "id": "ITEM-1", "issue": "10130", "issued": {"date-parts": [["2018"]]}, </vt:lpwstr>
  </property>
  <property fmtid="{D5CDD505-2E9C-101B-9397-08002B2CF9AE}" pid="1662" name="Mendeley_Bookmark_hZ3Vww2EdM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63" name="Mendeley_Bookmark_hZ3Vww2EdM_4">
    <vt:lpwstr>: ["http://www.mendeley.com/documents/?uuid=8c4919f6-60ad-4113-8a56-5deeb7df020d"]}, {"id": "ITEM-2", "itemData": {"ISBN": "9789241565653", "author": [{"dropping-particle": "", "family": "World Health Organization", "given": "", "non-dropping-particle": "</vt:lpwstr>
  </property>
  <property fmtid="{D5CDD505-2E9C-101B-9397-08002B2CF9AE}" pid="1664" name="Mendeley_Bookmark_hZ3Vww2EdM_5">
    <vt:lpwstr>", "parse-names": false, "suffix": ""}], "id": "ITEM-2", "issued": {"date-parts": [["2018"]]}, "publisher-place": "Geneva", "title": "World Malaria Report 2018", "type": "book"}, "uris": ["http://www.mendeley.com/documents/?uuid=827a3f41-6da5-4da0-a583-33</vt:lpwstr>
  </property>
  <property fmtid="{D5CDD505-2E9C-101B-9397-08002B2CF9AE}" pid="1665" name="Mendeley_Bookmark_hZ3Vww2EdM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66" name="Mendeley_Bookmark_hZ3Vww2EdM_7">
    <vt:lpwstr>on, 2018; World Health Organization, 2018)"}, "properties": {"noteIndex": 0}, "schema": "https://github.com/citation-style-language/schema/raw/master/csl-citation.json"}</vt:lpwstr>
  </property>
  <property fmtid="{D5CDD505-2E9C-101B-9397-08002B2CF9AE}" pid="1667" name="Mendeley_Bookmark_hjOj7TO3f2_1">
    <vt:lpwstr>ADDIN CSL_CITATION {"citationItems": [{"id": "ITEM-1", "itemData": {"author": [{"dropping-particle": "", "family": "Garrison", "given": "Erik", "non-dropping-particle": "", "parse-names": false, "suffix": ""}, {"dropping-particle": "", "family": "Kronenbe</vt:lpwstr>
  </property>
  <property fmtid="{D5CDD505-2E9C-101B-9397-08002B2CF9AE}" pid="1668" name="Mendeley_Bookmark_hjOj7TO3f2_2">
    <vt:lpwstr>rg", "given": "Zev N", "non-dropping-particle": "", "parse-names": false, "suffix": ""}, {"dropping-particle": "", "family": "Dawson", "given": "Eric T", "non-dropping-particle": "", "parse-names": false, "suffix": ""}, {"dropping-particle": "", "family":</vt:lpwstr>
  </property>
  <property fmtid="{D5CDD505-2E9C-101B-9397-08002B2CF9AE}" pid="1669" name="Mendeley_Bookmark_hjOj7TO3f2_3">
    <vt:lpwstr> "Pedersen", "given": "Brent S", "non-dropping-particle": "", "parse-names": false, "suffix": ""}], "id": "ITEM-1", "issued": {"date-parts": [["2021"]]}, "page": "1-15", "title": "Vcflib and tools for processing the VCF variant call format Author summary"</vt:lpwstr>
  </property>
  <property fmtid="{D5CDD505-2E9C-101B-9397-08002B2CF9AE}" pid="1670" name="Mendeley_Bookmark_hjOj7TO3f2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671" name="Mendeley_Bookmark_hjOj7TO3f2_5">
    <vt:lpwstr>slyFormattedCitation": "(Garrison &lt;i&gt;et al.&lt;/i&gt;, 2021)"}, "properties": {"noteIndex": 0}, "schema": "https://github.com/citation-style-language/schema/raw/master/csl-citation.json"}</vt:lpwstr>
  </property>
  <property fmtid="{D5CDD505-2E9C-101B-9397-08002B2CF9AE}" pid="1672" name="Mendeley_Bookmark_hpkqGWzXk7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1673" name="Mendeley_Bookmark_hpkqGWzXk7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1674" name="Mendeley_Bookmark_hpkqGWzXk7_3">
    <vt:lpwstr>mily": "Garrison", "given": "Erik", "non-dropping-particle": "", "parse-names": false, "suffix": ""}, {"dropping-particle": "", "family": "Marth", "given": "Gabor", "non-dropping-particle": "", "parse-names": false, "suffix": ""}], "id": "ITEM-1", "issued</vt:lpwstr>
  </property>
  <property fmtid="{D5CDD505-2E9C-101B-9397-08002B2CF9AE}" pid="1675" name="Mendeley_Bookmark_hpkqGWzXk7_4">
    <vt:lpwstr>": {"date-parts": [["2012"]]}, "page": "1-9", "title": "Haplotype-based variant detection from short-read sequencing", "type": "article-journal"}, "uris": ["http://www.mendeley.com/documents/?uuid=3cb2db34-2831-48ac-a838-79379e2c5b08"]}], "mendeley": {"fo</vt:lpwstr>
  </property>
  <property fmtid="{D5CDD505-2E9C-101B-9397-08002B2CF9AE}" pid="1676" name="Mendeley_Bookmark_hpkqGWzXk7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1677" name="Mendeley_Bookmark_hpkqGWzXk7_6">
    <vt:lpwstr>/schema/raw/master/csl-citation.json"}</vt:lpwstr>
  </property>
  <property fmtid="{D5CDD505-2E9C-101B-9397-08002B2CF9AE}" pid="1678" name="Mendeley_Bookmark_iQ4sjQsfpd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679" name="Mendeley_Bookmark_iQ4sjQsfpd_10">
    <vt:lpwstr> false, "suffix": ""}, {"dropping-particle": "", "family": "Assour", "given": "LA", "non-dropping-particle": "", "parse-names": false, "suffix": ""}, {"dropping-particle": "", "family": "Basseri", "given": "H", "non-dropping-particle": "", "parse-names": </vt:lpwstr>
  </property>
  <property fmtid="{D5CDD505-2E9C-101B-9397-08002B2CF9AE}" pid="1680" name="Mendeley_Bookmark_iQ4sjQsfpd_11">
    <vt:lpwstr>false, "suffix": ""}, {"dropping-particle": "", "family": "Berlin", "given": "A", "non-dropping-particle": "", "parse-names": false, "suffix": ""}, {"dropping-particle": "", "family": "Birren", "given": "BW", "non-dropping-particle": "", "parse-names": fa</vt:lpwstr>
  </property>
  <property fmtid="{D5CDD505-2E9C-101B-9397-08002B2CF9AE}" pid="1681" name="Mendeley_Bookmark_iQ4sjQsfpd_12">
    <vt:lpwstr>lse, "suffix": ""}, {"dropping-particle": "", "family": "Blandin", "given": "SA", "non-dropping-particle": "", "parse-names": false, "suffix": ""}, {"dropping-particle": "", "family": "Brockman", "given": "AI", "non-dropping-particle": "", "parse-names": </vt:lpwstr>
  </property>
  <property fmtid="{D5CDD505-2E9C-101B-9397-08002B2CF9AE}" pid="1682" name="Mendeley_Bookmark_iQ4sjQsfpd_13">
    <vt:lpwstr>false, "suffix": ""}, {"dropping-particle": "", "family": "Burkot", "given": "TR", "non-dropping-particle": "", "parse-names": false, "suffix": ""}, {"dropping-particle": "", "family": "Burt", "given": "A", "non-dropping-particle": "", "parse-names": fals</vt:lpwstr>
  </property>
  <property fmtid="{D5CDD505-2E9C-101B-9397-08002B2CF9AE}" pid="1683" name="Mendeley_Bookmark_iQ4sjQsfpd_14">
    <vt:lpwstr>e, "suffix": ""}, {"dropping-particle": "", "family": "Chan", "given": "CS", "non-dropping-particle": "", "parse-names": false, "suffix": ""}, {"dropping-particle": "", "family": "Chauve", "given": "C", "non-dropping-particle": "", "parse-names": false, "</vt:lpwstr>
  </property>
  <property fmtid="{D5CDD505-2E9C-101B-9397-08002B2CF9AE}" pid="1684" name="Mendeley_Bookmark_iQ4sjQsfpd_15">
    <vt:lpwstr>suffix": ""}, {"dropping-particle": "", "family": "Chiu", "given": "JC", "non-dropping-particle": "", "parse-names": false, "suffix": ""}, {"dropping-particle": "", "family": "Christensen", "given": "M", "non-dropping-particle": "", "parse-names": false, </vt:lpwstr>
  </property>
  <property fmtid="{D5CDD505-2E9C-101B-9397-08002B2CF9AE}" pid="1685" name="Mendeley_Bookmark_iQ4sjQsfpd_16">
    <vt:lpwstr>"suffix": ""}, {"dropping-particle": "", "family": "Costantini", "given": "C", "non-dropping-particle": "", "parse-names": false, "suffix": ""}, {"dropping-particle": "", "family": "Davidson", "given": "VLM", "non-dropping-particle": "", "parse-names": fa</vt:lpwstr>
  </property>
  <property fmtid="{D5CDD505-2E9C-101B-9397-08002B2CF9AE}" pid="1686" name="Mendeley_Bookmark_iQ4sjQsfpd_17">
    <vt:lpwstr>lse, "suffix": ""}, {"dropping-particle": "", "family": "Deligianni", "given": "E", "non-dropping-particle": "", "parse-names": false, "suffix": ""}, {"dropping-particle": "", "family": "Dottorini", "given": "T", "non-dropping-particle": "", "parse-names"</vt:lpwstr>
  </property>
  <property fmtid="{D5CDD505-2E9C-101B-9397-08002B2CF9AE}" pid="1687" name="Mendeley_Bookmark_iQ4sjQsfpd_18">
    <vt:lpwstr>: false, "suffix": ""}, {"dropping-particle": "", "family": "Dritsou", "given": "V", "non-dropping-particle": "", "parse-names": false, "suffix": ""}, {"dropping-particle": "", "family": "Gabriel", "given": "SB", "non-dropping-particle": "", "parse-names"</vt:lpwstr>
  </property>
  <property fmtid="{D5CDD505-2E9C-101B-9397-08002B2CF9AE}" pid="1688" name="Mendeley_Bookmark_iQ4sjQsfpd_19">
    <vt:lpwstr>: false, "suffix": ""}, {"dropping-particle": "", "family": "Guelbeogo", "given": "WM", "non-dropping-particle": "", "parse-names": false, "suffix": ""}, {"dropping-particle": "", "family": "Hall", "given": "AB", "non-dropping-particle": "", "parse-names"</vt:lpwstr>
  </property>
  <property fmtid="{D5CDD505-2E9C-101B-9397-08002B2CF9AE}" pid="1689" name="Mendeley_Bookmark_iQ4sjQsfpd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690" name="Mendeley_Bookmark_iQ4sjQsfpd_20">
    <vt:lpwstr>: false, "suffix": ""}, {"dropping-particle": "", "family": "Han", "given": "MV", "non-dropping-particle": "", "parse-names": false, "suffix": ""}, {"dropping-particle": "", "family": "Hlaing", "given": "T.", "non-dropping-particle": "", "parse-names": fa</vt:lpwstr>
  </property>
  <property fmtid="{D5CDD505-2E9C-101B-9397-08002B2CF9AE}" pid="1691" name="Mendeley_Bookmark_iQ4sjQsfpd_21">
    <vt:lpwstr>lse, "suffix": ""}, {"dropping-particle": "", "family": "Hughes", "given": "DST", "non-dropping-particle": "", "parse-names": false, "suffix": ""}, {"dropping-particle": "", "family": "Jenkins", "given": "AM", "non-dropping-particle": "", "parse-names": f</vt:lpwstr>
  </property>
  <property fmtid="{D5CDD505-2E9C-101B-9397-08002B2CF9AE}" pid="1692" name="Mendeley_Bookmark_iQ4sjQsfpd_22">
    <vt:lpwstr>alse, "suffix": ""}, {"dropping-particle": "", "family": "Jiang", "given": "X", "non-dropping-particle": "", "parse-names": false, "suffix": ""}, {"dropping-particle": "", "family": "Jungreis", "given": "I", "non-dropping-particle": "", "parse-names": fal</vt:lpwstr>
  </property>
  <property fmtid="{D5CDD505-2E9C-101B-9397-08002B2CF9AE}" pid="1693" name="Mendeley_Bookmark_iQ4sjQsfpd_23">
    <vt:lpwstr>se, "suffix": ""}, {"dropping-particle": "", "family": "Kakani", "given": "EG", "non-dropping-particle": "", "parse-names": false, "suffix": ""}, {"dropping-particle": "", "family": "Kamali", "given": "M", "non-dropping-particle": "", "parse-names": false</vt:lpwstr>
  </property>
  <property fmtid="{D5CDD505-2E9C-101B-9397-08002B2CF9AE}" pid="1694" name="Mendeley_Bookmark_iQ4sjQsfpd_24">
    <vt:lpwstr>, "suffix": ""}, {"dropping-particle": "", "family": "Kemppainen", "given": "P", "non-dropping-particle": "", "parse-names": false, "suffix": ""}, {"dropping-particle": "", "family": "Kennedy", "given": "RC", "non-dropping-particle": "", "parse-names": fa</vt:lpwstr>
  </property>
  <property fmtid="{D5CDD505-2E9C-101B-9397-08002B2CF9AE}" pid="1695" name="Mendeley_Bookmark_iQ4sjQsfpd_25">
    <vt:lpwstr>lse, "suffix": ""}, {"dropping-particle": "", "family": "Kirmitzoglou", "given": "IK", "non-dropping-particle": "", "parse-names": false, "suffix": ""}, {"dropping-particle": "", "family": "Koekemoer", "given": "LL", "non-dropping-particle": "", "parse-na</vt:lpwstr>
  </property>
  <property fmtid="{D5CDD505-2E9C-101B-9397-08002B2CF9AE}" pid="1696" name="Mendeley_Bookmark_iQ4sjQsfpd_26">
    <vt:lpwstr>mes": false, "suffix": ""}, {"dropping-particle": "", "family": "Laban", "given": "N", "non-dropping-particle": "", "parse-names": false, "suffix": ""}, {"dropping-particle": "", "family": "Langridge", "given": "N", "non-dropping-particle": "", "parse-nam</vt:lpwstr>
  </property>
  <property fmtid="{D5CDD505-2E9C-101B-9397-08002B2CF9AE}" pid="1697" name="Mendeley_Bookmark_iQ4sjQsfpd_27">
    <vt:lpwstr>es": false, "suffix": ""}, {"dropping-particle": "", "family": "Lawniczak", "given": "MKN", "non-dropping-particle": "", "parse-names": false, "suffix": ""}, {"dropping-particle": "", "family": "Lirakis", "given": "M", "non-dropping-particle": "", "parse-</vt:lpwstr>
  </property>
  <property fmtid="{D5CDD505-2E9C-101B-9397-08002B2CF9AE}" pid="1698" name="Mendeley_Bookmark_iQ4sjQsfpd_28">
    <vt:lpwstr>names": false, "suffix": ""}, {"dropping-particle": "", "family": "Lobo", "given": "NF", "non-dropping-particle": "", "parse-names": false, "suffix": ""}, {"dropping-particle": "", "family": "Lowy", "given": "E", "non-dropping-particle": "", "parse-names"</vt:lpwstr>
  </property>
  <property fmtid="{D5CDD505-2E9C-101B-9397-08002B2CF9AE}" pid="1699" name="Mendeley_Bookmark_iQ4sjQsfpd_29">
    <vt:lpwstr>: false, "suffix": ""}, {"dropping-particle": "", "family": "MacCallum", "given": "RM", "non-dropping-particle": "", "parse-names": false, "suffix": ""}, {"dropping-particle": "", "family": "Mao", "given": "C", "non-dropping-particle": "", "parse-names": </vt:lpwstr>
  </property>
  <property fmtid="{D5CDD505-2E9C-101B-9397-08002B2CF9AE}" pid="1700" name="Mendeley_Bookmark_iQ4sjQsfpd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701" name="Mendeley_Bookmark_iQ4sjQsfpd_30">
    <vt:lpwstr>false, "suffix": ""}, {"dropping-particle": "", "family": "Maslen", "given": "G", "non-dropping-particle": "", "parse-names": false, "suffix": ""}, {"dropping-particle": "", "family": "Mbogo", "given": "C", "non-dropping-particle": "", "parse-names": fals</vt:lpwstr>
  </property>
  <property fmtid="{D5CDD505-2E9C-101B-9397-08002B2CF9AE}" pid="1702" name="Mendeley_Bookmark_iQ4sjQsfpd_31">
    <vt:lpwstr>e, "suffix": ""}, {"dropping-particle": "", "family": "McCarthy", "given": "J", "non-dropping-particle": "", "parse-names": false, "suffix": ""}, {"dropping-particle": "", "family": "Michel", "given": "K", "non-dropping-particle": "", "parse-names": false</vt:lpwstr>
  </property>
  <property fmtid="{D5CDD505-2E9C-101B-9397-08002B2CF9AE}" pid="1703" name="Mendeley_Bookmark_iQ4sjQsfpd_32">
    <vt:lpwstr>, "suffix": ""}, {"dropping-particle": "", "family": "Mitchell", "given": "SN", "non-dropping-particle": "", "parse-names": false, "suffix": ""}, {"dropping-particle": "", "family": "Moore", "given": "W", "non-dropping-particle": "", "parse-names": false,</vt:lpwstr>
  </property>
  <property fmtid="{D5CDD505-2E9C-101B-9397-08002B2CF9AE}" pid="1704" name="Mendeley_Bookmark_iQ4sjQsfpd_33">
    <vt:lpwstr> "suffix": ""}, {"dropping-particle": "", "family": "Murphy", "given": "KA", "non-dropping-particle": "", "parse-names": false, "suffix": ""}, {"dropping-particle": "", "family": "Naumenko", "given": "AN", "non-dropping-particle": "", "parse-names": false</vt:lpwstr>
  </property>
  <property fmtid="{D5CDD505-2E9C-101B-9397-08002B2CF9AE}" pid="1705" name="Mendeley_Bookmark_iQ4sjQsfpd_34">
    <vt:lpwstr>, "suffix": ""}, {"dropping-particle": "", "family": "Nolan", "given": "T", "non-dropping-particle": "", "parse-names": false, "suffix": ""}, {"dropping-particle": "", "family": "Novoa", "given": "EM", "non-dropping-particle": "", "parse-names": false, "s</vt:lpwstr>
  </property>
  <property fmtid="{D5CDD505-2E9C-101B-9397-08002B2CF9AE}" pid="1706" name="Mendeley_Bookmark_iQ4sjQsfpd_35">
    <vt:lpwstr>uffix": ""}, {"dropping-particle": "", "family": "O'Loughlin", "given": "S", "non-dropping-particle": "", "parse-names": false, "suffix": ""}, {"dropping-particle": "", "family": "Oringanje", "given": "C", "non-dropping-particle": "", "parse-names": false</vt:lpwstr>
  </property>
  <property fmtid="{D5CDD505-2E9C-101B-9397-08002B2CF9AE}" pid="1707" name="Mendeley_Bookmark_iQ4sjQsfpd_36">
    <vt:lpwstr>, "suffix": ""}, {"dropping-particle": "", "family": "Oshaghi", "given": "MA", "non-dropping-particle": "", "parse-names": false, "suffix": ""}, {"dropping-particle": "", "family": "Pakpour", "given": "N", "non-dropping-particle": "", "parse-names": false</vt:lpwstr>
  </property>
  <property fmtid="{D5CDD505-2E9C-101B-9397-08002B2CF9AE}" pid="1708" name="Mendeley_Bookmark_iQ4sjQsfpd_37">
    <vt:lpwstr>, "suffix": ""}, {"dropping-particle": "", "family": "Papathanos", "given": "PA", "non-dropping-particle": "", "parse-names": false, "suffix": ""}, {"dropping-particle": "", "family": "Peery", "given": "AN", "non-dropping-particle": "", "parse-names": fal</vt:lpwstr>
  </property>
  <property fmtid="{D5CDD505-2E9C-101B-9397-08002B2CF9AE}" pid="1709" name="Mendeley_Bookmark_iQ4sjQsfpd_38">
    <vt:lpwstr>se, "suffix": ""}, {"dropping-particle": "", "family": "Povelones", "given": "M", "non-dropping-particle": "", "parse-names": false, "suffix": ""}, {"dropping-particle": "", "family": "Prakash", "given": "A", "non-dropping-particle": "", "parse-names": fa</vt:lpwstr>
  </property>
  <property fmtid="{D5CDD505-2E9C-101B-9397-08002B2CF9AE}" pid="1710" name="Mendeley_Bookmark_iQ4sjQsfpd_39">
    <vt:lpwstr>lse, "suffix": ""}, {"dropping-particle": "", "family": "Price", "given": "DP", "non-dropping-particle": "", "parse-names": false, "suffix": ""}, {"dropping-particle": "", "family": "Rajaraman", "given": "A", "non-dropping-particle": "", "parse-names": fa</vt:lpwstr>
  </property>
  <property fmtid="{D5CDD505-2E9C-101B-9397-08002B2CF9AE}" pid="1711" name="Mendeley_Bookmark_iQ4sjQsfpd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712" name="Mendeley_Bookmark_iQ4sjQsfpd_40">
    <vt:lpwstr>lse, "suffix": ""}, {"dropping-particle": "", "family": "Reimer", "given": "LJ", "non-dropping-particle": "", "parse-names": false, "suffix": ""}, {"dropping-particle": "", "family": "Rinker", "given": "DC", "non-dropping-particle": "", "parse-names": fal</vt:lpwstr>
  </property>
  <property fmtid="{D5CDD505-2E9C-101B-9397-08002B2CF9AE}" pid="1713" name="Mendeley_Bookmark_iQ4sjQsfpd_41">
    <vt:lpwstr>se, "suffix": ""}, {"dropping-particle": "", "family": "Rokas", "given": "A", "non-dropping-particle": "", "parse-names": false, "suffix": ""}, {"dropping-particle": "", "family": "Russell", "given": "TL", "non-dropping-particle": "", "parse-names": false</vt:lpwstr>
  </property>
  <property fmtid="{D5CDD505-2E9C-101B-9397-08002B2CF9AE}" pid="1714" name="Mendeley_Bookmark_iQ4sjQsfpd_42">
    <vt:lpwstr>, "suffix": ""}, {"dropping-particle": "", "family": "Sagnon", "given": "N", "non-dropping-particle": "", "parse-names": false, "suffix": ""}, {"dropping-particle": "", "family": "Sharakhova", "given": "MV", "non-dropping-particle": "", "parse-names": fal</vt:lpwstr>
  </property>
  <property fmtid="{D5CDD505-2E9C-101B-9397-08002B2CF9AE}" pid="1715" name="Mendeley_Bookmark_iQ4sjQsfpd_43">
    <vt:lpwstr>se, "suffix": ""}, {"dropping-particle": "", "family": "Shea", "given": "T", "non-dropping-particle": "", "parse-names": false, "suffix": ""}, {"dropping-particle": "", "family": "Simao", "given": "F", "non-dropping-particle": "", "parse-names": false, "s</vt:lpwstr>
  </property>
  <property fmtid="{D5CDD505-2E9C-101B-9397-08002B2CF9AE}" pid="1716" name="Mendeley_Bookmark_iQ4sjQsfpd_44">
    <vt:lpwstr>uffix": ""}, {"dropping-particle": "", "family": "Simard", "given": "F", "non-dropping-particle": "", "parse-names": false, "suffix": ""}, {"dropping-particle": "", "family": "Slotman", "given": "MA", "non-dropping-particle": "", "parse-names": false, "su</vt:lpwstr>
  </property>
  <property fmtid="{D5CDD505-2E9C-101B-9397-08002B2CF9AE}" pid="1717" name="Mendeley_Bookmark_iQ4sjQsfpd_45">
    <vt:lpwstr>ffix": ""}, {"dropping-particle": "", "family": "Somboon", "given": "P", "non-dropping-particle": "", "parse-names": false, "suffix": ""}, {"dropping-particle": "", "family": "Stegniy", "given": "V", "non-dropping-particle": "", "parse-names": false, "suf</vt:lpwstr>
  </property>
  <property fmtid="{D5CDD505-2E9C-101B-9397-08002B2CF9AE}" pid="1718" name="Mendeley_Bookmark_iQ4sjQsfpd_46">
    <vt:lpwstr>fix": ""}, {"dropping-particle": "", "family": "Struchiner", "given": "CJ", "non-dropping-particle": "", "parse-names": false, "suffix": ""}, {"dropping-particle": "", "family": "Thomas", "given": "GWC", "non-dropping-particle": "", "parse-names": false, </vt:lpwstr>
  </property>
  <property fmtid="{D5CDD505-2E9C-101B-9397-08002B2CF9AE}" pid="1719" name="Mendeley_Bookmark_iQ4sjQsfpd_47">
    <vt:lpwstr>"suffix": ""}, {"dropping-particle": "", "family": "Tojo", "given": "M", "non-dropping-particle": "", "parse-names": false, "suffix": ""}, {"dropping-particle": "", "family": "Topalis", "given": "P", "non-dropping-particle": "", "parse-names": false, "suf</vt:lpwstr>
  </property>
  <property fmtid="{D5CDD505-2E9C-101B-9397-08002B2CF9AE}" pid="1720" name="Mendeley_Bookmark_iQ4sjQsfpd_48">
    <vt:lpwstr>fix": ""}, {"dropping-particle": "", "family": "Tubio", "given": "JMC", "non-dropping-particle": "", "parse-names": false, "suffix": ""}, {"dropping-particle": "", "family": "Unger", "given": "MF", "non-dropping-particle": "", "parse-names": false, "suffi</vt:lpwstr>
  </property>
  <property fmtid="{D5CDD505-2E9C-101B-9397-08002B2CF9AE}" pid="1721" name="Mendeley_Bookmark_iQ4sjQsfpd_49">
    <vt:lpwstr>x": ""}, {"dropping-particle": "", "family": "Vontas", "given": "J", "non-dropping-particle": "", "parse-names": false, "suffix": ""}, {"dropping-particle": "", "family": "Walton", "given": "C", "non-dropping-particle": "", "parse-names": false, "suffix":</vt:lpwstr>
  </property>
  <property fmtid="{D5CDD505-2E9C-101B-9397-08002B2CF9AE}" pid="1722" name="Mendeley_Bookmark_iQ4sjQsfpd_5">
    <vt:lpwstr>ry hosts.", "author": [{"dropping-particle": "", "family": "Neafsey", "given": "DE", "non-dropping-particle": "", "parse-names": false, "suffix": ""}, {"dropping-particle": "", "family": "Waterhouse", "given": "RM", "non-dropping-particle": "", "parse-nam</vt:lpwstr>
  </property>
  <property fmtid="{D5CDD505-2E9C-101B-9397-08002B2CF9AE}" pid="1723" name="Mendeley_Bookmark_iQ4sjQsfpd_50">
    <vt:lpwstr> ""}, {"dropping-particle": "", "family": "Wilding", "given": "CS", "non-dropping-particle": "", "parse-names": false, "suffix": ""}, {"dropping-particle": "", "family": "Willis", "given": "JH", "non-dropping-particle": "", "parse-names": false, "suffix":</vt:lpwstr>
  </property>
  <property fmtid="{D5CDD505-2E9C-101B-9397-08002B2CF9AE}" pid="1724" name="Mendeley_Bookmark_iQ4sjQsfpd_51">
    <vt:lpwstr> ""}, {"dropping-particle": "", "family": "Wu", "given": "Y-C", "non-dropping-particle": "", "parse-names": false, "suffix": ""}, {"dropping-particle": "", "family": "Yan", "given": "G", "non-dropping-particle": "", "parse-names": false, "suffix": ""}, {"</vt:lpwstr>
  </property>
  <property fmtid="{D5CDD505-2E9C-101B-9397-08002B2CF9AE}" pid="1725" name="Mendeley_Bookmark_iQ4sjQsfpd_52">
    <vt:lpwstr>dropping-particle": "", "family": "Zdobnov", "given": "EM", "non-dropping-particle": "", "parse-names": false, "suffix": ""}, {"dropping-particle": "", "family": "Zhou", "given": "X", "non-dropping-particle": "", "parse-names": false, "suffix": ""}, {"dro</vt:lpwstr>
  </property>
  <property fmtid="{D5CDD505-2E9C-101B-9397-08002B2CF9AE}" pid="1726" name="Mendeley_Bookmark_iQ4sjQsfpd_53">
    <vt:lpwstr>pping-particle": "", "family": "Catteruccia", "given": "F", "non-dropping-particle": "", "parse-names": false, "suffix": ""}, {"dropping-particle": "", "family": "Christophides", "given": "GK", "non-dropping-particle": "", "parse-names": false, "suffix": </vt:lpwstr>
  </property>
  <property fmtid="{D5CDD505-2E9C-101B-9397-08002B2CF9AE}" pid="1727" name="Mendeley_Bookmark_iQ4sjQsfpd_54">
    <vt:lpwstr>""}, {"dropping-particle": "", "family": "Collins", "given": "FH", "non-dropping-particle": "", "parse-names": false, "suffix": ""}, {"dropping-particle": "", "family": "Cornman", "given": "RS", "non-dropping-particle": "", "parse-names": false, "suffix":</vt:lpwstr>
  </property>
  <property fmtid="{D5CDD505-2E9C-101B-9397-08002B2CF9AE}" pid="1728" name="Mendeley_Bookmark_iQ4sjQsfpd_55">
    <vt:lpwstr> ""}, {"dropping-particle": "", "family": "Crisanti", "given": "A", "non-dropping-particle": "", "parse-names": false, "suffix": ""}, {"dropping-particle": "", "family": "Donnelly", "given": "MJ", "non-dropping-particle": "", "parse-names": false, "suffix</vt:lpwstr>
  </property>
  <property fmtid="{D5CDD505-2E9C-101B-9397-08002B2CF9AE}" pid="1729" name="Mendeley_Bookmark_iQ4sjQsfpd_56">
    <vt:lpwstr>": ""}, {"dropping-particle": "", "family": "Emrich", "given": "SJ", "non-dropping-particle": "", "parse-names": false, "suffix": ""}, {"dropping-particle": "", "family": "Fontaine", "given": "MC", "non-dropping-particle": "", "parse-names": false, "suffi</vt:lpwstr>
  </property>
  <property fmtid="{D5CDD505-2E9C-101B-9397-08002B2CF9AE}" pid="1730" name="Mendeley_Bookmark_iQ4sjQsfpd_57">
    <vt:lpwstr>x": ""}, {"dropping-particle": "", "family": "Gelbart", "given": "W", "non-dropping-particle": "", "parse-names": false, "suffix": ""}, {"dropping-particle": "", "family": "Hahn", "given": "MW", "non-dropping-particle": "", "parse-names": false, "suffix":</vt:lpwstr>
  </property>
  <property fmtid="{D5CDD505-2E9C-101B-9397-08002B2CF9AE}" pid="1731" name="Mendeley_Bookmark_iQ4sjQsfpd_58">
    <vt:lpwstr> ""}, {"dropping-particle": "", "family": "Hansen", "given": "IA", "non-dropping-particle": "", "parse-names": false, "suffix": ""}, {"dropping-particle": "", "family": "Howell", "given": "PI", "non-dropping-particle": "", "parse-names": false, "suffix": </vt:lpwstr>
  </property>
  <property fmtid="{D5CDD505-2E9C-101B-9397-08002B2CF9AE}" pid="1732" name="Mendeley_Bookmark_iQ4sjQsfpd_59">
    <vt:lpwstr>""}, {"dropping-particle": "", "family": "Kafatos", "given": "FC", "non-dropping-particle": "", "parse-names": false, "suffix": ""}, {"dropping-particle": "", "family": "Kellis", "given": "M", "non-dropping-particle": "", "parse-names": false, "suffix": "</vt:lpwstr>
  </property>
  <property fmtid="{D5CDD505-2E9C-101B-9397-08002B2CF9AE}" pid="1733" name="Mendeley_Bookmark_iQ4sjQsfpd_6">
    <vt:lpwstr>es": false, "suffix": ""}, {"dropping-particle": "", "family": "Abai", "given": "MR", "non-dropping-particle": "", "parse-names": false, "suffix": ""}, {"dropping-particle": "", "family": "Aganezov", "given": "SS", "non-dropping-particle": "", "parse-name</vt:lpwstr>
  </property>
  <property fmtid="{D5CDD505-2E9C-101B-9397-08002B2CF9AE}" pid="1734" name="Mendeley_Bookmark_iQ4sjQsfpd_60">
    <vt:lpwstr>"}, {"dropping-particle": "", "family": "Lawson", "given": "D", "non-dropping-particle": "", "parse-names": false, "suffix": ""}, {"dropping-particle": "", "family": "Louis", "given": "C", "non-dropping-particle": "", "parse-names": false, "suffix": ""}, </vt:lpwstr>
  </property>
  <property fmtid="{D5CDD505-2E9C-101B-9397-08002B2CF9AE}" pid="1735" name="Mendeley_Bookmark_iQ4sjQsfpd_61">
    <vt:lpwstr>{"dropping-particle": "", "family": "Luckhart", "given": "S", "non-dropping-particle": "", "parse-names": false, "suffix": ""}, {"dropping-particle": "", "family": "Muskavitch", "given": "MAT", "non-dropping-particle": "", "parse-names": false, "suffix": </vt:lpwstr>
  </property>
  <property fmtid="{D5CDD505-2E9C-101B-9397-08002B2CF9AE}" pid="1736" name="Mendeley_Bookmark_iQ4sjQsfpd_62">
    <vt:lpwstr>""}, {"dropping-particle": "", "family": "Ribeiro", "given": "JM", "non-dropping-particle": "", "parse-names": false, "suffix": ""}, {"dropping-particle": "", "family": "Riehle", "given": "MA", "non-dropping-particle": "", "parse-names": false, "suffix": </vt:lpwstr>
  </property>
  <property fmtid="{D5CDD505-2E9C-101B-9397-08002B2CF9AE}" pid="1737" name="Mendeley_Bookmark_iQ4sjQsfpd_63">
    <vt:lpwstr>""}, {"dropping-particle": "", "family": "Sharakhov", "given": "IV", "non-dropping-particle": "", "parse-names": false, "suffix": ""}, {"dropping-particle": "", "family": "Tu", "given": "Z", "non-dropping-particle": "", "parse-names": false, "suffix": ""}</vt:lpwstr>
  </property>
  <property fmtid="{D5CDD505-2E9C-101B-9397-08002B2CF9AE}" pid="1738" name="Mendeley_Bookmark_iQ4sjQsfpd_64">
    <vt:lpwstr>, {"dropping-particle": "", "family": "Zwiebel", "given": "LJ", "non-dropping-particle": "", "parse-names": false, "suffix": ""}, {"dropping-particle": "", "family": "Besansky", "given": "NJ", "non-dropping-particle": "", "parse-names": false, "suffix": "</vt:lpwstr>
  </property>
  <property fmtid="{D5CDD505-2E9C-101B-9397-08002B2CF9AE}" pid="1739" name="Mendeley_Bookmark_iQ4sjQsfpd_65">
    <vt:lpwstr>"}], "container-title": "Science", "id": "ITEM-1", "issue": "6217", "issued": {"date-parts": [["2015"]]}, "page": "1258522-1258522", "title": "Highly evolvable malaria vectors: the genomes of 16 Anopheles mosquitoes", "type": "article-journal", "volume": </vt:lpwstr>
  </property>
  <property fmtid="{D5CDD505-2E9C-101B-9397-08002B2CF9AE}" pid="1740" name="Mendeley_Bookmark_iQ4sjQsfpd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41" name="Mendeley_Bookmark_iQ4sjQsfpd_67">
    <vt:lpwstr>(Neafsey &lt;i&gt;et al.&lt;/i&gt;, 2015)"}, "properties": {"noteIndex": 0}, "schema": "https://github.com/citation-style-language/schema/raw/master/csl-citation.json"}</vt:lpwstr>
  </property>
  <property fmtid="{D5CDD505-2E9C-101B-9397-08002B2CF9AE}" pid="1742" name="Mendeley_Bookmark_iQ4sjQsfpd_7">
    <vt:lpwstr>s": false, "suffix": ""}, {"dropping-particle": "", "family": "Alekseyev", "given": "MA", "non-dropping-particle": "", "parse-names": false, "suffix": ""}, {"dropping-particle": "", "family": "Allen", "given": "JE", "non-dropping-particle": "", "parse-nam</vt:lpwstr>
  </property>
  <property fmtid="{D5CDD505-2E9C-101B-9397-08002B2CF9AE}" pid="1743" name="Mendeley_Bookmark_iQ4sjQsfpd_8">
    <vt:lpwstr>es": false, "suffix": ""}, {"dropping-particle": "", "family": "Amon", "given": "J", "non-dropping-particle": "", "parse-names": false, "suffix": ""}, {"dropping-particle": "", "family": "Arca", "given": "B", "non-dropping-particle": "", "parse-names": fa</vt:lpwstr>
  </property>
  <property fmtid="{D5CDD505-2E9C-101B-9397-08002B2CF9AE}" pid="1744" name="Mendeley_Bookmark_iQ4sjQsfpd_9">
    <vt:lpwstr>lse, "suffix": ""}, {"dropping-particle": "", "family": "Arensburger", "given": "P", "non-dropping-particle": "", "parse-names": false, "suffix": ""}, {"dropping-particle": "", "family": "Artemov", "given": "G", "non-dropping-particle": "", "parse-names":</vt:lpwstr>
  </property>
  <property fmtid="{D5CDD505-2E9C-101B-9397-08002B2CF9AE}" pid="1745" name="Mendeley_Bookmark_jB3s4JwX5u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46" name="Mendeley_Bookmark_jB3s4JwX5u_10">
    <vt:lpwstr>citation.json"}</vt:lpwstr>
  </property>
  <property fmtid="{D5CDD505-2E9C-101B-9397-08002B2CF9AE}" pid="1747" name="Mendeley_Bookmark_jB3s4JwX5u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48" name="Mendeley_Bookmark_jB3s4JwX5u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49" name="Mendeley_Bookmark_jB3s4JwX5u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50" name="Mendeley_Bookmark_jB3s4JwX5u_5">
    <vt:lpwstr>onda. Documentation and example reports are available at http://multiqc.info.", "author": [{"dropping-particle": "", "family": "Ewels", "given": "Philip", "non-dropping-particle": "", "parse-names": false, "suffix": ""}, {"dropping-particle": "", "family"</vt:lpwstr>
  </property>
  <property fmtid="{D5CDD505-2E9C-101B-9397-08002B2CF9AE}" pid="1751" name="Mendeley_Bookmark_jB3s4JwX5u_6">
    <vt:lpwstr>: "Magnusson", "given": "M\u00e5ns", "non-dropping-particle": "", "parse-names": false, "suffix": ""}, {"dropping-particle": "", "family": "Lundin", "given": "Sverker", "non-dropping-particle": "", "parse-names": false, "suffix": ""}, {"dropping-particle"</vt:lpwstr>
  </property>
  <property fmtid="{D5CDD505-2E9C-101B-9397-08002B2CF9AE}" pid="1752" name="Mendeley_Bookmark_jB3s4JwX5u_7">
    <vt:lpwstr>: "", "family": "K\u00e4ller", "given": "Max", "non-dropping-particle": "", "parse-names": false, "suffix": ""}], "container-title": "Bioinformatics", "id": "ITEM-1", "issue": "19", "issued": {"date-parts": [["2016"]]}, "page": "3047-3048", "title": "Mult</vt:lpwstr>
  </property>
  <property fmtid="{D5CDD505-2E9C-101B-9397-08002B2CF9AE}" pid="1753" name="Mendeley_Bookmark_jB3s4JwX5u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54" name="Mendeley_Bookmark_jB3s4JwX5u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55" name="Mendeley_Bookmark_jzStXAFm5t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56" name="Mendeley_Bookmark_jzStXAFm5t_10">
    <vt:lpwstr>citation.json"}</vt:lpwstr>
  </property>
  <property fmtid="{D5CDD505-2E9C-101B-9397-08002B2CF9AE}" pid="1757" name="Mendeley_Bookmark_jzStXAFm5t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58" name="Mendeley_Bookmark_jzStXAFm5t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59" name="Mendeley_Bookmark_jzStXAFm5t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60" name="Mendeley_Bookmark_jzStXAFm5t_5">
    <vt:lpwstr>onda. Documentation and example reports are available at http://multiqc.info.", "author": [{"dropping-particle": "", "family": "Ewels", "given": "Philip", "non-dropping-particle": "", "parse-names": false, "suffix": ""}, {"dropping-particle": "", "family"</vt:lpwstr>
  </property>
  <property fmtid="{D5CDD505-2E9C-101B-9397-08002B2CF9AE}" pid="1761" name="Mendeley_Bookmark_jzStXAFm5t_6">
    <vt:lpwstr>: "Magnusson", "given": "M\u00e5ns", "non-dropping-particle": "", "parse-names": false, "suffix": ""}, {"dropping-particle": "", "family": "Lundin", "given": "Sverker", "non-dropping-particle": "", "parse-names": false, "suffix": ""}, {"dropping-particle"</vt:lpwstr>
  </property>
  <property fmtid="{D5CDD505-2E9C-101B-9397-08002B2CF9AE}" pid="1762" name="Mendeley_Bookmark_jzStXAFm5t_7">
    <vt:lpwstr>: "", "family": "K\u00e4ller", "given": "Max", "non-dropping-particle": "", "parse-names": false, "suffix": ""}], "container-title": "Bioinformatics", "id": "ITEM-1", "issue": "19", "issued": {"date-parts": [["2016"]]}, "page": "3047-3048", "title": "Mult</vt:lpwstr>
  </property>
  <property fmtid="{D5CDD505-2E9C-101B-9397-08002B2CF9AE}" pid="1763" name="Mendeley_Bookmark_jzStXAFm5t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64" name="Mendeley_Bookmark_jzStXAFm5t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65" name="Mendeley_Bookmark_leV6E0vXW6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766" name="Mendeley_Bookmark_leV6E0vXW6_10">
    <vt:lpwstr>: "", "family": "Monnin", "given": "David", "non-dropping-particle": "", "parse-names": false, "suffix": ""}, {"dropping-particle": "El", "family": "Filali", "given": "Adil", "non-dropping-particle": "", "parse-names": false, "suffix": ""}, {"dropping-par</vt:lpwstr>
  </property>
  <property fmtid="{D5CDD505-2E9C-101B-9397-08002B2CF9AE}" pid="1767" name="Mendeley_Bookmark_leV6E0vXW6_11">
    <vt:lpwstr>ticle": "", "family": "Carareto", "given": "Claudia Marcia", "non-dropping-particle": "", "parse-names": false, "suffix": ""}, {"dropping-particle": "", "family": "Vieira", "given": "Cristina", "non-dropping-particle": "", "parse-names": false, "suffix": </vt:lpwstr>
  </property>
  <property fmtid="{D5CDD505-2E9C-101B-9397-08002B2CF9AE}" pid="1768" name="Mendeley_Bookmark_leV6E0vXW6_12">
    <vt:lpwstr>""}, {"dropping-particle": "", "family": "Picard", "given": "Franck", "non-dropping-particle": "", "parse-names": false, "suffix": ""}, {"dropping-particle": "", "family": "Kremer", "given": "Natacha", "non-dropping-particle": "", "parse-names": false, "s</vt:lpwstr>
  </property>
  <property fmtid="{D5CDD505-2E9C-101B-9397-08002B2CF9AE}" pid="1769" name="Mendeley_Bookmark_leV6E0vXW6_13">
    <vt:lpwstr>uffix": ""}, {"dropping-particle": "", "family": "Vavre", "given": "Fabrice", "non-dropping-particle": "", "parse-names": false, "suffix": ""}, {"dropping-particle": "", "family": "Sagot", "given": "Marie France", "non-dropping-particle": "", "parse-names</vt:lpwstr>
  </property>
  <property fmtid="{D5CDD505-2E9C-101B-9397-08002B2CF9AE}" pid="1770" name="Mendeley_Bookmark_leV6E0vXW6_14">
    <vt:lpwstr>": false, "suffix": ""}, {"dropping-particle": "", "family": "Lacroix", "given": "Vincent", "non-dropping-particle": "", "parse-names": false, "suffix": ""}], "container-title": "Nucleic Acids Research", "id": "ITEM-1", "issue": "19", "issued": {"date-par</vt:lpwstr>
  </property>
  <property fmtid="{D5CDD505-2E9C-101B-9397-08002B2CF9AE}" pid="1771" name="Mendeley_Bookmark_leV6E0vXW6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772" name="Mendeley_Bookmark_leV6E0vXW6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773" name="Mendeley_Bookmark_leV6E0vXW6_17">
    <vt:lpwstr> &lt;i&gt;et al.&lt;/i&gt;, 2016)"}, "properties": {"noteIndex": 0}, "schema": "https://github.com/citation-style-language/schema/raw/master/csl-citation.json"}</vt:lpwstr>
  </property>
  <property fmtid="{D5CDD505-2E9C-101B-9397-08002B2CF9AE}" pid="1774" name="Mendeley_Bookmark_leV6E0vXW6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775" name="Mendeley_Bookmark_leV6E0vXW6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776" name="Mendeley_Bookmark_leV6E0vXW6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777" name="Mendeley_Bookmark_leV6E0vXW6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778" name="Mendeley_Bookmark_leV6E0vXW6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779" name="Mendeley_Bookmark_leV6E0vXW6_7">
    <vt:lpwstr>00e8ne", "non-dropping-particle": "", "parse-names": false, "suffix": ""}, {"dropping-particle": "", "family": "Brinza", "given": "Lilia", "non-dropping-particle": "", "parse-names": false, "suffix": ""}, {"dropping-particle": "", "family": "Marchet", "gi</vt:lpwstr>
  </property>
  <property fmtid="{D5CDD505-2E9C-101B-9397-08002B2CF9AE}" pid="1780" name="Mendeley_Bookmark_leV6E0vXW6_8">
    <vt:lpwstr>ven": "Camille", "non-dropping-particle": "", "parse-names": false, "suffix": ""}, {"dropping-particle": "", "family": "Kielbassa", "given": "Janice", "non-dropping-particle": "", "parse-names": false, "suffix": ""}, {"dropping-particle": "", "family": "B</vt:lpwstr>
  </property>
  <property fmtid="{D5CDD505-2E9C-101B-9397-08002B2CF9AE}" pid="1781" name="Mendeley_Bookmark_leV6E0vXW6_9">
    <vt:lpwstr>astien", "given": "Sylv\u00e8re", "non-dropping-particle": "", "parse-names": false, "suffix": ""}, {"dropping-particle": "", "family": "Boutigny", "given": "Mathilde", "non-dropping-particle": "", "parse-names": false, "suffix": ""}, {"dropping-particle"</vt:lpwstr>
  </property>
  <property fmtid="{D5CDD505-2E9C-101B-9397-08002B2CF9AE}" pid="1782" name="Mendeley_Bookmark_lrGBDNnOXT_1">
    <vt:lpwstr>ADDIN CSL_CITATION {"citationItems": [{"id": "ITEM-1", "itemData": {"DOI": "10.1073/pnas.0409348102", "ISBN": "0027-8424 (Print)\\n0027-8424 (Linking)", "ISSN": "0027-8424", "PMID": "15753317", "abstract": "Metabolic pathways play an important role in ins</vt:lpwstr>
  </property>
  <property fmtid="{D5CDD505-2E9C-101B-9397-08002B2CF9AE}" pid="1783" name="Mendeley_Bookmark_lrGBDNnOXT_10">
    <vt:lpwstr>", "non-dropping-particle": "", "parse-names": false, "suffix": ""}, {"dropping-particle": "", "family": "Hemingway", "given": "Janet", "non-dropping-particle": "", "parse-names": false, "suffix": ""}, {"dropping-particle": "", "family": "Ranson", "given"</vt:lpwstr>
  </property>
  <property fmtid="{D5CDD505-2E9C-101B-9397-08002B2CF9AE}" pid="1784" name="Mendeley_Bookmark_lrGBDNnOXT_11">
    <vt:lpwstr>: "Hilary", "non-dropping-particle": "", "parse-names": false, "suffix": ""}], "container-title": "Proceedings of the National Academy of Sciences of the United States of America", "id": "ITEM-1", "issue": "11", "issued": {"date-parts": [["2005"]]}, "page</vt:lpwstr>
  </property>
  <property fmtid="{D5CDD505-2E9C-101B-9397-08002B2CF9AE}" pid="1785" name="Mendeley_Bookmark_lrGBDNnOXT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786" name="Mendeley_Bookmark_lrGBDNnOXT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787" name="Mendeley_Bookmark_lrGBDNnOXT_14">
    <vt:lpwstr>: 0}, "schema": "https://github.com/citation-style-language/schema/raw/master/csl-citation.json"}</vt:lpwstr>
  </property>
  <property fmtid="{D5CDD505-2E9C-101B-9397-08002B2CF9AE}" pid="1788" name="Mendeley_Bookmark_lrGBDNnOXT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789" name="Mendeley_Bookmark_lrGBDNnOXT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790" name="Mendeley_Bookmark_lrGBDNnOXT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791" name="Mendeley_Bookmark_lrGBDNnOXT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792" name="Mendeley_Bookmark_lrGBDNnOXT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793" name="Mendeley_Bookmark_lrGBDNnOXT_7">
    <vt:lpwstr>"", "parse-names": false, "suffix": ""}, {"dropping-particle": "", "family": "Strode", "given": "Clare", "non-dropping-particle": "", "parse-names": false, "suffix": ""}, {"dropping-particle": "", "family": "Vontas", "given": "John", "non-dropping-particl</vt:lpwstr>
  </property>
  <property fmtid="{D5CDD505-2E9C-101B-9397-08002B2CF9AE}" pid="1794" name="Mendeley_Bookmark_lrGBDNnOXT_8">
    <vt:lpwstr>e": "", "parse-names": false, "suffix": ""}, {"dropping-particle": "", "family": "Nikou", "given": "Dimitra", "non-dropping-particle": "", "parse-names": false, "suffix": ""}, {"dropping-particle": "", "family": "Vaughan", "given": "Ashley", "non-dropping</vt:lpwstr>
  </property>
  <property fmtid="{D5CDD505-2E9C-101B-9397-08002B2CF9AE}" pid="1795" name="Mendeley_Bookmark_lrGBDNnOXT_9">
    <vt:lpwstr>-particle": "", "parse-names": false, "suffix": ""}, {"dropping-particle": "", "family": "Pignatelli", "given": "Patricia M", "non-dropping-particle": "", "parse-names": false, "suffix": ""}, {"dropping-particle": "", "family": "Louis", "given": "Christos</vt:lpwstr>
  </property>
  <property fmtid="{D5CDD505-2E9C-101B-9397-08002B2CF9AE}" pid="1796" name="Mendeley_Bookmark_m4yI5pBr3z_1">
    <vt:lpwstr>ADDIN CSL_CITATION {"citationItems": [{"id": "ITEM-1", "itemData": {"author": [{"dropping-particle": "", "family": "Bray", "given": "Nicolas L", "non-dropping-particle": "", "parse-names": false, "suffix": ""}, {"dropping-particle": "", "family": "Pimente</vt:lpwstr>
  </property>
  <property fmtid="{D5CDD505-2E9C-101B-9397-08002B2CF9AE}" pid="1797" name="Mendeley_Bookmark_m4yI5pBr3z_2">
    <vt:lpwstr>l", "given": "Harold", "non-dropping-particle": "", "parse-names": false, "suffix": ""}, {"dropping-particle": "", "family": "Melsted", "given": "P\u00e1ll", "non-dropping-particle": "", "parse-names": false, "suffix": ""}, {"dropping-particle": "", "fami</vt:lpwstr>
  </property>
  <property fmtid="{D5CDD505-2E9C-101B-9397-08002B2CF9AE}" pid="1798" name="Mendeley_Bookmark_m4yI5pBr3z_3">
    <vt:lpwstr>ly": "Pachter", "given": "Lior", "non-dropping-particle": "", "parse-names": false, "suffix": ""}], "id": "ITEM-1", "issued": {"date-parts": [["2015"]]}, "page": "1-21", "title": "Near-optimal RNA-Seq quantification", "type": "article-journal"}, "uris": [</vt:lpwstr>
  </property>
  <property fmtid="{D5CDD505-2E9C-101B-9397-08002B2CF9AE}" pid="1799" name="Mendeley_Bookmark_m4yI5pBr3z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800" name="Mendeley_Bookmark_m4yI5pBr3z_5">
    <vt:lpwstr>15)"}, "properties": {"noteIndex": 0}, "schema": "https://github.com/citation-style-language/schema/raw/master/csl-citation.json"}</vt:lpwstr>
  </property>
  <property fmtid="{D5CDD505-2E9C-101B-9397-08002B2CF9AE}" pid="1801" name="Mendeley_Bookmark_mPTZPYGkg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802" name="Mendeley_Bookmark_mPTZPYGkg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803" name="Mendeley_Bookmark_mPTZPYGkg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804" name="Mendeley_Bookmark_mPTZPYGkg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805" name="Mendeley_Bookmark_mPTZPYGkgN_5">
    <vt:lpwstr>e-names": false, "suffix": ""}, {"dropping-particle": "", "family": "Huber", "given": "Wolfgang", "non-dropping-particle": "", "parse-names": false, "suffix": ""}, {"dropping-particle": "", "family": "Anders", "given": "Simon", "non-dropping-particle": ""</vt:lpwstr>
  </property>
  <property fmtid="{D5CDD505-2E9C-101B-9397-08002B2CF9AE}" pid="1806" name="Mendeley_Bookmark_mPTZPYGkgN_6">
    <vt:lpwstr>, "parse-names": false, "suffix": ""}], "container-title": "Genome Biology", "id": "ITEM-1", "issue": "12", "issued": {"date-parts": [["2014"]]}, "page": "1-21", "title": "Moderated estimation of fold change and dispersion for RNA-seq data with DESeq2", "</vt:lpwstr>
  </property>
  <property fmtid="{D5CDD505-2E9C-101B-9397-08002B2CF9AE}" pid="1807" name="Mendeley_Bookmark_mPTZPYGkgN_7">
    <vt:lpwstr>type": "article-journal", "volume": "15"}, "uris": ["http://www.mendeley.com/documents/?uuid=bc6bf258-6379-4640-8b96-2db1b0bd449f"]}], "mendeley": {"formattedCitation": "(Love, Huber and Anders, 2014)", "plainTextFormattedCitation": "(Love, Huber and Ande</vt:lpwstr>
  </property>
  <property fmtid="{D5CDD505-2E9C-101B-9397-08002B2CF9AE}" pid="1808" name="Mendeley_Bookmark_mPTZPYGkgN_8">
    <vt:lpwstr>rs, 2014)", "previouslyFormattedCitation": "(Love, Huber and Anders, 2014)"}, "properties": {"noteIndex": 0}, "schema": "https://github.com/citation-style-language/schema/raw/master/csl-citation.json"}</vt:lpwstr>
  </property>
  <property fmtid="{D5CDD505-2E9C-101B-9397-08002B2CF9AE}" pid="1809" name="Mendeley_Bookmark_n0Bo5ivTtr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810" name="Mendeley_Bookmark_n0Bo5ivTtr_10">
    <vt:lpwstr>citation.json"}</vt:lpwstr>
  </property>
  <property fmtid="{D5CDD505-2E9C-101B-9397-08002B2CF9AE}" pid="1811" name="Mendeley_Bookmark_n0Bo5ivTtr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812" name="Mendeley_Bookmark_n0Bo5ivTtr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813" name="Mendeley_Bookmark_n0Bo5ivTtr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814" name="Mendeley_Bookmark_n0Bo5ivTtr_5">
    <vt:lpwstr>onda. Documentation and example reports are available at http://multiqc.info.", "author": [{"dropping-particle": "", "family": "Ewels", "given": "Philip", "non-dropping-particle": "", "parse-names": false, "suffix": ""}, {"dropping-particle": "", "family"</vt:lpwstr>
  </property>
  <property fmtid="{D5CDD505-2E9C-101B-9397-08002B2CF9AE}" pid="1815" name="Mendeley_Bookmark_n0Bo5ivTtr_6">
    <vt:lpwstr>: "Magnusson", "given": "M\u00e5ns", "non-dropping-particle": "", "parse-names": false, "suffix": ""}, {"dropping-particle": "", "family": "Lundin", "given": "Sverker", "non-dropping-particle": "", "parse-names": false, "suffix": ""}, {"dropping-particle"</vt:lpwstr>
  </property>
  <property fmtid="{D5CDD505-2E9C-101B-9397-08002B2CF9AE}" pid="1816" name="Mendeley_Bookmark_n0Bo5ivTtr_7">
    <vt:lpwstr>: "", "family": "K\u00e4ller", "given": "Max", "non-dropping-particle": "", "parse-names": false, "suffix": ""}], "container-title": "Bioinformatics", "id": "ITEM-1", "issue": "19", "issued": {"date-parts": [["2016"]]}, "page": "3047-3048", "title": "Mult</vt:lpwstr>
  </property>
  <property fmtid="{D5CDD505-2E9C-101B-9397-08002B2CF9AE}" pid="1817" name="Mendeley_Bookmark_n0Bo5ivTtr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818" name="Mendeley_Bookmark_n0Bo5ivTtr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819" name="Mendeley_Bookmark_n8OdQk4M3o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20" name="Mendeley_Bookmark_n8OdQk4M3o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21" name="Mendeley_Bookmark_n8OdQk4M3o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22" name="Mendeley_Bookmark_n8OdQk4M3o_12">
    <vt:lpwstr> "", "family": "Chilton", "given": "John", "non-dropping-particle": "", "parse-names": false, "suffix": ""}, {"dropping-particle": "", "family": "K\u00f6ster", "given": "Johannes", "non-dropping-particle": "", "parse-names": false, "suffix": ""}, {"droppi</vt:lpwstr>
  </property>
  <property fmtid="{D5CDD505-2E9C-101B-9397-08002B2CF9AE}" pid="1823" name="Mendeley_Bookmark_n8OdQk4M3o_13">
    <vt:lpwstr>ng-particle": "", "family": "Dale", "given": "Ryan", "non-dropping-particle": "", "parse-names": false, "suffix": ""}, {"dropping-particle": "", "family": "Soranzo", "given": "Nicola", "non-dropping-particle": "", "parse-names": false, "suffix": ""}, {"dr</vt:lpwstr>
  </property>
  <property fmtid="{D5CDD505-2E9C-101B-9397-08002B2CF9AE}" pid="1824" name="Mendeley_Bookmark_n8OdQk4M3o_14">
    <vt:lpwstr>opping-particle": "", "family": "Beek", "given": "Marius", "non-dropping-particle": "van den", "parse-names": false, "suffix": ""}, {"dropping-particle": "", "family": "Goecks", "given": "Jeremy", "non-dropping-particle": "", "parse-names": false, "suffix</vt:lpwstr>
  </property>
  <property fmtid="{D5CDD505-2E9C-101B-9397-08002B2CF9AE}" pid="1825" name="Mendeley_Bookmark_n8OdQk4M3o_15">
    <vt:lpwstr>": ""}, {"dropping-particle": "", "family": "Backofen", "given": "Rolf", "non-dropping-particle": "", "parse-names": false, "suffix": ""}, {"dropping-particle": "", "family": "Nekrutenko", "given": "Anton", "non-dropping-particle": "", "parse-names": fals</vt:lpwstr>
  </property>
  <property fmtid="{D5CDD505-2E9C-101B-9397-08002B2CF9AE}" pid="1826" name="Mendeley_Bookmark_n8OdQk4M3o_16">
    <vt:lpwstr>e, "suffix": ""}, {"dropping-particle": "", "family": "Taylor", "given": "James", "non-dropping-particle": "", "parse-names": false, "suffix": ""}], "container-title": "Cell Systems", "id": "ITEM-1", "issue": "6", "issued": {"date-parts": [["2018"]]}, "pa</vt:lpwstr>
  </property>
  <property fmtid="{D5CDD505-2E9C-101B-9397-08002B2CF9AE}" pid="1827" name="Mendeley_Bookmark_n8OdQk4M3o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28" name="Mendeley_Bookmark_n8OdQk4M3o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29" name="Mendeley_Bookmark_n8OdQk4M3o_19">
    <vt:lpwstr>ge/schema/raw/master/csl-citation.json"}</vt:lpwstr>
  </property>
  <property fmtid="{D5CDD505-2E9C-101B-9397-08002B2CF9AE}" pid="1830" name="Mendeley_Bookmark_n8OdQk4M3o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31" name="Mendeley_Bookmark_n8OdQk4M3o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32" name="Mendeley_Bookmark_n8OdQk4M3o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33" name="Mendeley_Bookmark_n8OdQk4M3o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34" name="Mendeley_Bookmark_n8OdQk4M3o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35" name="Mendeley_Bookmark_n8OdQk4M3o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36" name="Mendeley_Bookmark_n8OdQk4M3o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37" name="Mendeley_Bookmark_n8OdQk4M3o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38" name="Mendeley_Bookmark_nUqO2StGIG_1">
    <vt:lpwstr>ADDIN CSL_CITATION {"citationItems": [{"id": "ITEM-1", "itemData": {"DOI": "10.5281/zenodo.3935797", "URL": "%0A%0A10.5281/zenodo.3935797%0A%0A", "author": [{"dropping-particle": "", "family": "Miles", "given": "Alistair", "non-dropping-particle": "", "pa</vt:lpwstr>
  </property>
  <property fmtid="{D5CDD505-2E9C-101B-9397-08002B2CF9AE}" pid="1839" name="Mendeley_Bookmark_nUqO2StGIG_2">
    <vt:lpwstr>rse-names": false, "suffix": ""}, {"dropping-particle": "", "family": "Harding", "given": "Nicholas J.", "non-dropping-particle": "", "parse-names": false, "suffix": ""}], "id": "ITEM-1", "issued": {"date-parts": [["2017"]]}, "title": "Scikit-allel", "typ</vt:lpwstr>
  </property>
  <property fmtid="{D5CDD505-2E9C-101B-9397-08002B2CF9AE}" pid="1840" name="Mendeley_Bookmark_nUqO2StGIG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1" name="Mendeley_Bookmark_nUqO2StGIG_4">
    <vt:lpwstr>ion": "(Miles and Harding, 2017)"}, "properties": {"noteIndex": 0}, "schema": "https://github.com/citation-style-language/schema/raw/master/csl-citation.json"}</vt:lpwstr>
  </property>
  <property fmtid="{D5CDD505-2E9C-101B-9397-08002B2CF9AE}" pid="1842" name="Mendeley_Bookmark_naBa7QHOQk_1">
    <vt:lpwstr>ADDIN CSL_CITATION {"citationItems": [{"id": "ITEM-1", "itemData": {"DOI": "10.5281/zenodo.3935797", "URL": "%0A%0A10.5281/zenodo.3935797%0A%0A", "author": [{"dropping-particle": "", "family": "Miles", "given": "Alistair", "non-dropping-particle": "", "pa</vt:lpwstr>
  </property>
  <property fmtid="{D5CDD505-2E9C-101B-9397-08002B2CF9AE}" pid="1843" name="Mendeley_Bookmark_naBa7QHOQk_2">
    <vt:lpwstr>rse-names": false, "suffix": ""}, {"dropping-particle": "", "family": "Harding", "given": "Nicholas J.", "non-dropping-particle": "", "parse-names": false, "suffix": ""}], "id": "ITEM-1", "issued": {"date-parts": [["2017"]]}, "title": "Scikit-allel", "typ</vt:lpwstr>
  </property>
  <property fmtid="{D5CDD505-2E9C-101B-9397-08002B2CF9AE}" pid="1844" name="Mendeley_Bookmark_naBa7QHOQk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5" name="Mendeley_Bookmark_naBa7QHOQk_4">
    <vt:lpwstr>ion": "(Miles and Harding, 2017)"}, "properties": {"noteIndex": 0}, "schema": "https://github.com/citation-style-language/schema/raw/master/csl-citation.json"}</vt:lpwstr>
  </property>
  <property fmtid="{D5CDD505-2E9C-101B-9397-08002B2CF9AE}" pid="1846" name="Mendeley_Bookmark_odvjwxR1cE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47" name="Mendeley_Bookmark_odvjwxR1cE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48" name="Mendeley_Bookmark_odvjwxR1cE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49" name="Mendeley_Bookmark_odvjwxR1cE_12">
    <vt:lpwstr> "", "family": "Chilton", "given": "John", "non-dropping-particle": "", "parse-names": false, "suffix": ""}, {"dropping-particle": "", "family": "K\u00f6ster", "given": "Johannes", "non-dropping-particle": "", "parse-names": false, "suffix": ""}, {"droppi</vt:lpwstr>
  </property>
  <property fmtid="{D5CDD505-2E9C-101B-9397-08002B2CF9AE}" pid="1850" name="Mendeley_Bookmark_odvjwxR1cE_13">
    <vt:lpwstr>ng-particle": "", "family": "Dale", "given": "Ryan", "non-dropping-particle": "", "parse-names": false, "suffix": ""}, {"dropping-particle": "", "family": "Soranzo", "given": "Nicola", "non-dropping-particle": "", "parse-names": false, "suffix": ""}, {"dr</vt:lpwstr>
  </property>
  <property fmtid="{D5CDD505-2E9C-101B-9397-08002B2CF9AE}" pid="1851" name="Mendeley_Bookmark_odvjwxR1cE_14">
    <vt:lpwstr>opping-particle": "", "family": "Beek", "given": "Marius", "non-dropping-particle": "van den", "parse-names": false, "suffix": ""}, {"dropping-particle": "", "family": "Goecks", "given": "Jeremy", "non-dropping-particle": "", "parse-names": false, "suffix</vt:lpwstr>
  </property>
  <property fmtid="{D5CDD505-2E9C-101B-9397-08002B2CF9AE}" pid="1852" name="Mendeley_Bookmark_odvjwxR1cE_15">
    <vt:lpwstr>": ""}, {"dropping-particle": "", "family": "Backofen", "given": "Rolf", "non-dropping-particle": "", "parse-names": false, "suffix": ""}, {"dropping-particle": "", "family": "Nekrutenko", "given": "Anton", "non-dropping-particle": "", "parse-names": fals</vt:lpwstr>
  </property>
  <property fmtid="{D5CDD505-2E9C-101B-9397-08002B2CF9AE}" pid="1853" name="Mendeley_Bookmark_odvjwxR1cE_16">
    <vt:lpwstr>e, "suffix": ""}, {"dropping-particle": "", "family": "Taylor", "given": "James", "non-dropping-particle": "", "parse-names": false, "suffix": ""}], "container-title": "Cell Systems", "id": "ITEM-1", "issue": "6", "issued": {"date-parts": [["2018"]]}, "pa</vt:lpwstr>
  </property>
  <property fmtid="{D5CDD505-2E9C-101B-9397-08002B2CF9AE}" pid="1854" name="Mendeley_Bookmark_odvjwxR1cE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55" name="Mendeley_Bookmark_odvjwxR1cE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56" name="Mendeley_Bookmark_odvjwxR1cE_19">
    <vt:lpwstr>ge/schema/raw/master/csl-citation.json"}</vt:lpwstr>
  </property>
  <property fmtid="{D5CDD505-2E9C-101B-9397-08002B2CF9AE}" pid="1857" name="Mendeley_Bookmark_odvjwxR1cE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58" name="Mendeley_Bookmark_odvjwxR1cE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59" name="Mendeley_Bookmark_odvjwxR1cE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60" name="Mendeley_Bookmark_odvjwxR1cE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61" name="Mendeley_Bookmark_odvjwxR1cE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62" name="Mendeley_Bookmark_odvjwxR1cE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63" name="Mendeley_Bookmark_odvjwxR1cE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64" name="Mendeley_Bookmark_odvjwxR1cE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65" name="Mendeley_Bookmark_otkOYGQQAw_1">
    <vt:lpwstr>ADDIN CSL_CITATION {"citationItems": [{"id": "ITEM-1", "itemData": {"DOI": "10.1093/molbev/msq002", "ISBN": "1537-1719 (Electronic)\\n0737-4038 (Linking)", "ISSN": "07374038", "PMID": "20056691", "abstract": "Alleles subject to strong, recent positive sel</vt:lpwstr>
  </property>
  <property fmtid="{D5CDD505-2E9C-101B-9397-08002B2CF9AE}" pid="1866" name="Mendeley_Bookmark_otkOYGQQAw_10">
    <vt:lpwstr> "Martin J.", "non-dropping-particle": "", "parse-names": false, "suffix": ""}], "container-title": "Molecular Biology and Evolution", "id": "ITEM-1", "issue": "5", "issued": {"date-parts": [["2010"]]}, "page": "1117-1125", "title": "Field, genetic, and m</vt:lpwstr>
  </property>
  <property fmtid="{D5CDD505-2E9C-101B-9397-08002B2CF9AE}" pid="1867" name="Mendeley_Bookmark_otkOYGQQAw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1868" name="Mendeley_Bookmark_otkOYGQQAw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1869" name="Mendeley_Bookmark_otkOYGQQAw_13">
    <vt:lpwstr>-style-language/schema/raw/master/csl-citation.json"}</vt:lpwstr>
  </property>
  <property fmtid="{D5CDD505-2E9C-101B-9397-08002B2CF9AE}" pid="1870" name="Mendeley_Bookmark_otkOYGQQAw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1871" name="Mendeley_Bookmark_otkOYGQQAw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1872" name="Mendeley_Bookmark_otkOYGQQAw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1873" name="Mendeley_Bookmark_otkOYGQQAw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1874" name="Mendeley_Bookmark_otkOYGQQAw_6">
    <vt:lpwstr>fied in wild insect populations.", "author": [{"dropping-particle": "", "family": "Lynd", "given": "Amy", "non-dropping-particle": "", "parse-names": false, "suffix": ""}, {"dropping-particle": "", "family": "Weetman", "given": "David", "non-dropping-part</vt:lpwstr>
  </property>
  <property fmtid="{D5CDD505-2E9C-101B-9397-08002B2CF9AE}" pid="1875" name="Mendeley_Bookmark_otkOYGQQAw_7">
    <vt:lpwstr>icle": "", "parse-names": false, "suffix": ""}, {"dropping-particle": "", "family": "Barbosa", "given": "Susana", "non-dropping-particle": "", "parse-names": false, "suffix": ""}, {"dropping-particle": "", "family": "Egyir Yawson", "given": "Alexander", "</vt:lpwstr>
  </property>
  <property fmtid="{D5CDD505-2E9C-101B-9397-08002B2CF9AE}" pid="1876" name="Mendeley_Bookmark_otkOYGQQAw_8">
    <vt:lpwstr>non-dropping-particle": "", "parse-names": false, "suffix": ""}, {"dropping-particle": "", "family": "Mitchell", "given": "Sara", "non-dropping-particle": "", "parse-names": false, "suffix": ""}, {"dropping-particle": "", "family": "Pinto", "given": "Joao</vt:lpwstr>
  </property>
  <property fmtid="{D5CDD505-2E9C-101B-9397-08002B2CF9AE}" pid="1877" name="Mendeley_Bookmark_otkOYGQQAw_9">
    <vt:lpwstr>", "non-dropping-particle": "", "parse-names": false, "suffix": ""}, {"dropping-particle": "", "family": "Hastings", "given": "Ian", "non-dropping-particle": "", "parse-names": false, "suffix": ""}, {"dropping-particle": "", "family": "Donnelly", "given":</vt:lpwstr>
  </property>
  <property fmtid="{D5CDD505-2E9C-101B-9397-08002B2CF9AE}" pid="1878" name="Mendeley_Bookmark_oxoRkcJgq6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879" name="Mendeley_Bookmark_oxoRkcJgq6_10">
    <vt:lpwstr> false, "suffix": ""}, {"dropping-particle": "", "family": "Assour", "given": "LA", "non-dropping-particle": "", "parse-names": false, "suffix": ""}, {"dropping-particle": "", "family": "Basseri", "given": "H", "non-dropping-particle": "", "parse-names": </vt:lpwstr>
  </property>
  <property fmtid="{D5CDD505-2E9C-101B-9397-08002B2CF9AE}" pid="1880" name="Mendeley_Bookmark_oxoRkcJgq6_11">
    <vt:lpwstr>false, "suffix": ""}, {"dropping-particle": "", "family": "Berlin", "given": "A", "non-dropping-particle": "", "parse-names": false, "suffix": ""}, {"dropping-particle": "", "family": "Birren", "given": "BW", "non-dropping-particle": "", "parse-names": fa</vt:lpwstr>
  </property>
  <property fmtid="{D5CDD505-2E9C-101B-9397-08002B2CF9AE}" pid="1881" name="Mendeley_Bookmark_oxoRkcJgq6_12">
    <vt:lpwstr>lse, "suffix": ""}, {"dropping-particle": "", "family": "Blandin", "given": "SA", "non-dropping-particle": "", "parse-names": false, "suffix": ""}, {"dropping-particle": "", "family": "Brockman", "given": "AI", "non-dropping-particle": "", "parse-names": </vt:lpwstr>
  </property>
  <property fmtid="{D5CDD505-2E9C-101B-9397-08002B2CF9AE}" pid="1882" name="Mendeley_Bookmark_oxoRkcJgq6_13">
    <vt:lpwstr>false, "suffix": ""}, {"dropping-particle": "", "family": "Burkot", "given": "TR", "non-dropping-particle": "", "parse-names": false, "suffix": ""}, {"dropping-particle": "", "family": "Burt", "given": "A", "non-dropping-particle": "", "parse-names": fals</vt:lpwstr>
  </property>
  <property fmtid="{D5CDD505-2E9C-101B-9397-08002B2CF9AE}" pid="1883" name="Mendeley_Bookmark_oxoRkcJgq6_14">
    <vt:lpwstr>e, "suffix": ""}, {"dropping-particle": "", "family": "Chan", "given": "CS", "non-dropping-particle": "", "parse-names": false, "suffix": ""}, {"dropping-particle": "", "family": "Chauve", "given": "C", "non-dropping-particle": "", "parse-names": false, "</vt:lpwstr>
  </property>
  <property fmtid="{D5CDD505-2E9C-101B-9397-08002B2CF9AE}" pid="1884" name="Mendeley_Bookmark_oxoRkcJgq6_15">
    <vt:lpwstr>suffix": ""}, {"dropping-particle": "", "family": "Chiu", "given": "JC", "non-dropping-particle": "", "parse-names": false, "suffix": ""}, {"dropping-particle": "", "family": "Christensen", "given": "M", "non-dropping-particle": "", "parse-names": false, </vt:lpwstr>
  </property>
  <property fmtid="{D5CDD505-2E9C-101B-9397-08002B2CF9AE}" pid="1885" name="Mendeley_Bookmark_oxoRkcJgq6_16">
    <vt:lpwstr>"suffix": ""}, {"dropping-particle": "", "family": "Costantini", "given": "C", "non-dropping-particle": "", "parse-names": false, "suffix": ""}, {"dropping-particle": "", "family": "Davidson", "given": "VLM", "non-dropping-particle": "", "parse-names": fa</vt:lpwstr>
  </property>
  <property fmtid="{D5CDD505-2E9C-101B-9397-08002B2CF9AE}" pid="1886" name="Mendeley_Bookmark_oxoRkcJgq6_17">
    <vt:lpwstr>lse, "suffix": ""}, {"dropping-particle": "", "family": "Deligianni", "given": "E", "non-dropping-particle": "", "parse-names": false, "suffix": ""}, {"dropping-particle": "", "family": "Dottorini", "given": "T", "non-dropping-particle": "", "parse-names"</vt:lpwstr>
  </property>
  <property fmtid="{D5CDD505-2E9C-101B-9397-08002B2CF9AE}" pid="1887" name="Mendeley_Bookmark_oxoRkcJgq6_18">
    <vt:lpwstr>: false, "suffix": ""}, {"dropping-particle": "", "family": "Dritsou", "given": "V", "non-dropping-particle": "", "parse-names": false, "suffix": ""}, {"dropping-particle": "", "family": "Gabriel", "given": "SB", "non-dropping-particle": "", "parse-names"</vt:lpwstr>
  </property>
  <property fmtid="{D5CDD505-2E9C-101B-9397-08002B2CF9AE}" pid="1888" name="Mendeley_Bookmark_oxoRkcJgq6_19">
    <vt:lpwstr>: false, "suffix": ""}, {"dropping-particle": "", "family": "Guelbeogo", "given": "WM", "non-dropping-particle": "", "parse-names": false, "suffix": ""}, {"dropping-particle": "", "family": "Hall", "given": "AB", "non-dropping-particle": "", "parse-names"</vt:lpwstr>
  </property>
  <property fmtid="{D5CDD505-2E9C-101B-9397-08002B2CF9AE}" pid="1889" name="Mendeley_Bookmark_oxoRkcJgq6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890" name="Mendeley_Bookmark_oxoRkcJgq6_20">
    <vt:lpwstr>: false, "suffix": ""}, {"dropping-particle": "", "family": "Han", "given": "MV", "non-dropping-particle": "", "parse-names": false, "suffix": ""}, {"dropping-particle": "", "family": "Hlaing", "given": "T.", "non-dropping-particle": "", "parse-names": fa</vt:lpwstr>
  </property>
  <property fmtid="{D5CDD505-2E9C-101B-9397-08002B2CF9AE}" pid="1891" name="Mendeley_Bookmark_oxoRkcJgq6_21">
    <vt:lpwstr>lse, "suffix": ""}, {"dropping-particle": "", "family": "Hughes", "given": "DST", "non-dropping-particle": "", "parse-names": false, "suffix": ""}, {"dropping-particle": "", "family": "Jenkins", "given": "AM", "non-dropping-particle": "", "parse-names": f</vt:lpwstr>
  </property>
  <property fmtid="{D5CDD505-2E9C-101B-9397-08002B2CF9AE}" pid="1892" name="Mendeley_Bookmark_oxoRkcJgq6_22">
    <vt:lpwstr>alse, "suffix": ""}, {"dropping-particle": "", "family": "Jiang", "given": "X", "non-dropping-particle": "", "parse-names": false, "suffix": ""}, {"dropping-particle": "", "family": "Jungreis", "given": "I", "non-dropping-particle": "", "parse-names": fal</vt:lpwstr>
  </property>
  <property fmtid="{D5CDD505-2E9C-101B-9397-08002B2CF9AE}" pid="1893" name="Mendeley_Bookmark_oxoRkcJgq6_23">
    <vt:lpwstr>se, "suffix": ""}, {"dropping-particle": "", "family": "Kakani", "given": "EG", "non-dropping-particle": "", "parse-names": false, "suffix": ""}, {"dropping-particle": "", "family": "Kamali", "given": "M", "non-dropping-particle": "", "parse-names": false</vt:lpwstr>
  </property>
  <property fmtid="{D5CDD505-2E9C-101B-9397-08002B2CF9AE}" pid="1894" name="Mendeley_Bookmark_oxoRkcJgq6_24">
    <vt:lpwstr>, "suffix": ""}, {"dropping-particle": "", "family": "Kemppainen", "given": "P", "non-dropping-particle": "", "parse-names": false, "suffix": ""}, {"dropping-particle": "", "family": "Kennedy", "given": "RC", "non-dropping-particle": "", "parse-names": fa</vt:lpwstr>
  </property>
  <property fmtid="{D5CDD505-2E9C-101B-9397-08002B2CF9AE}" pid="1895" name="Mendeley_Bookmark_oxoRkcJgq6_25">
    <vt:lpwstr>lse, "suffix": ""}, {"dropping-particle": "", "family": "Kirmitzoglou", "given": "IK", "non-dropping-particle": "", "parse-names": false, "suffix": ""}, {"dropping-particle": "", "family": "Koekemoer", "given": "LL", "non-dropping-particle": "", "parse-na</vt:lpwstr>
  </property>
  <property fmtid="{D5CDD505-2E9C-101B-9397-08002B2CF9AE}" pid="1896" name="Mendeley_Bookmark_oxoRkcJgq6_26">
    <vt:lpwstr>mes": false, "suffix": ""}, {"dropping-particle": "", "family": "Laban", "given": "N", "non-dropping-particle": "", "parse-names": false, "suffix": ""}, {"dropping-particle": "", "family": "Langridge", "given": "N", "non-dropping-particle": "", "parse-nam</vt:lpwstr>
  </property>
  <property fmtid="{D5CDD505-2E9C-101B-9397-08002B2CF9AE}" pid="1897" name="Mendeley_Bookmark_oxoRkcJgq6_27">
    <vt:lpwstr>es": false, "suffix": ""}, {"dropping-particle": "", "family": "Lawniczak", "given": "MKN", "non-dropping-particle": "", "parse-names": false, "suffix": ""}, {"dropping-particle": "", "family": "Lirakis", "given": "M", "non-dropping-particle": "", "parse-</vt:lpwstr>
  </property>
  <property fmtid="{D5CDD505-2E9C-101B-9397-08002B2CF9AE}" pid="1898" name="Mendeley_Bookmark_oxoRkcJgq6_28">
    <vt:lpwstr>names": false, "suffix": ""}, {"dropping-particle": "", "family": "Lobo", "given": "NF", "non-dropping-particle": "", "parse-names": false, "suffix": ""}, {"dropping-particle": "", "family": "Lowy", "given": "E", "non-dropping-particle": "", "parse-names"</vt:lpwstr>
  </property>
  <property fmtid="{D5CDD505-2E9C-101B-9397-08002B2CF9AE}" pid="1899" name="Mendeley_Bookmark_oxoRkcJgq6_29">
    <vt:lpwstr>: false, "suffix": ""}, {"dropping-particle": "", "family": "MacCallum", "given": "RM", "non-dropping-particle": "", "parse-names": false, "suffix": ""}, {"dropping-particle": "", "family": "Mao", "given": "C", "non-dropping-particle": "", "parse-names": </vt:lpwstr>
  </property>
  <property fmtid="{D5CDD505-2E9C-101B-9397-08002B2CF9AE}" pid="1900" name="Mendeley_Bookmark_oxoRkcJgq6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901" name="Mendeley_Bookmark_oxoRkcJgq6_30">
    <vt:lpwstr>false, "suffix": ""}, {"dropping-particle": "", "family": "Maslen", "given": "G", "non-dropping-particle": "", "parse-names": false, "suffix": ""}, {"dropping-particle": "", "family": "Mbogo", "given": "C", "non-dropping-particle": "", "parse-names": fals</vt:lpwstr>
  </property>
  <property fmtid="{D5CDD505-2E9C-101B-9397-08002B2CF9AE}" pid="1902" name="Mendeley_Bookmark_oxoRkcJgq6_31">
    <vt:lpwstr>e, "suffix": ""}, {"dropping-particle": "", "family": "McCarthy", "given": "J", "non-dropping-particle": "", "parse-names": false, "suffix": ""}, {"dropping-particle": "", "family": "Michel", "given": "K", "non-dropping-particle": "", "parse-names": false</vt:lpwstr>
  </property>
  <property fmtid="{D5CDD505-2E9C-101B-9397-08002B2CF9AE}" pid="1903" name="Mendeley_Bookmark_oxoRkcJgq6_32">
    <vt:lpwstr>, "suffix": ""}, {"dropping-particle": "", "family": "Mitchell", "given": "SN", "non-dropping-particle": "", "parse-names": false, "suffix": ""}, {"dropping-particle": "", "family": "Moore", "given": "W", "non-dropping-particle": "", "parse-names": false,</vt:lpwstr>
  </property>
  <property fmtid="{D5CDD505-2E9C-101B-9397-08002B2CF9AE}" pid="1904" name="Mendeley_Bookmark_oxoRkcJgq6_33">
    <vt:lpwstr> "suffix": ""}, {"dropping-particle": "", "family": "Murphy", "given": "KA", "non-dropping-particle": "", "parse-names": false, "suffix": ""}, {"dropping-particle": "", "family": "Naumenko", "given": "AN", "non-dropping-particle": "", "parse-names": false</vt:lpwstr>
  </property>
  <property fmtid="{D5CDD505-2E9C-101B-9397-08002B2CF9AE}" pid="1905" name="Mendeley_Bookmark_oxoRkcJgq6_34">
    <vt:lpwstr>, "suffix": ""}, {"dropping-particle": "", "family": "Nolan", "given": "T", "non-dropping-particle": "", "parse-names": false, "suffix": ""}, {"dropping-particle": "", "family": "Novoa", "given": "EM", "non-dropping-particle": "", "parse-names": false, "s</vt:lpwstr>
  </property>
  <property fmtid="{D5CDD505-2E9C-101B-9397-08002B2CF9AE}" pid="1906" name="Mendeley_Bookmark_oxoRkcJgq6_35">
    <vt:lpwstr>uffix": ""}, {"dropping-particle": "", "family": "O'Loughlin", "given": "S", "non-dropping-particle": "", "parse-names": false, "suffix": ""}, {"dropping-particle": "", "family": "Oringanje", "given": "C", "non-dropping-particle": "", "parse-names": false</vt:lpwstr>
  </property>
  <property fmtid="{D5CDD505-2E9C-101B-9397-08002B2CF9AE}" pid="1907" name="Mendeley_Bookmark_oxoRkcJgq6_36">
    <vt:lpwstr>, "suffix": ""}, {"dropping-particle": "", "family": "Oshaghi", "given": "MA", "non-dropping-particle": "", "parse-names": false, "suffix": ""}, {"dropping-particle": "", "family": "Pakpour", "given": "N", "non-dropping-particle": "", "parse-names": false</vt:lpwstr>
  </property>
  <property fmtid="{D5CDD505-2E9C-101B-9397-08002B2CF9AE}" pid="1908" name="Mendeley_Bookmark_oxoRkcJgq6_37">
    <vt:lpwstr>, "suffix": ""}, {"dropping-particle": "", "family": "Papathanos", "given": "PA", "non-dropping-particle": "", "parse-names": false, "suffix": ""}, {"dropping-particle": "", "family": "Peery", "given": "AN", "non-dropping-particle": "", "parse-names": fal</vt:lpwstr>
  </property>
  <property fmtid="{D5CDD505-2E9C-101B-9397-08002B2CF9AE}" pid="1909" name="Mendeley_Bookmark_oxoRkcJgq6_38">
    <vt:lpwstr>se, "suffix": ""}, {"dropping-particle": "", "family": "Povelones", "given": "M", "non-dropping-particle": "", "parse-names": false, "suffix": ""}, {"dropping-particle": "", "family": "Prakash", "given": "A", "non-dropping-particle": "", "parse-names": fa</vt:lpwstr>
  </property>
  <property fmtid="{D5CDD505-2E9C-101B-9397-08002B2CF9AE}" pid="1910" name="Mendeley_Bookmark_oxoRkcJgq6_39">
    <vt:lpwstr>lse, "suffix": ""}, {"dropping-particle": "", "family": "Price", "given": "DP", "non-dropping-particle": "", "parse-names": false, "suffix": ""}, {"dropping-particle": "", "family": "Rajaraman", "given": "A", "non-dropping-particle": "", "parse-names": fa</vt:lpwstr>
  </property>
  <property fmtid="{D5CDD505-2E9C-101B-9397-08002B2CF9AE}" pid="1911" name="Mendeley_Bookmark_oxoRkcJgq6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912" name="Mendeley_Bookmark_oxoRkcJgq6_40">
    <vt:lpwstr>lse, "suffix": ""}, {"dropping-particle": "", "family": "Reimer", "given": "LJ", "non-dropping-particle": "", "parse-names": false, "suffix": ""}, {"dropping-particle": "", "family": "Rinker", "given": "DC", "non-dropping-particle": "", "parse-names": fal</vt:lpwstr>
  </property>
  <property fmtid="{D5CDD505-2E9C-101B-9397-08002B2CF9AE}" pid="1913" name="Mendeley_Bookmark_oxoRkcJgq6_41">
    <vt:lpwstr>se, "suffix": ""}, {"dropping-particle": "", "family": "Rokas", "given": "A", "non-dropping-particle": "", "parse-names": false, "suffix": ""}, {"dropping-particle": "", "family": "Russell", "given": "TL", "non-dropping-particle": "", "parse-names": false</vt:lpwstr>
  </property>
  <property fmtid="{D5CDD505-2E9C-101B-9397-08002B2CF9AE}" pid="1914" name="Mendeley_Bookmark_oxoRkcJgq6_42">
    <vt:lpwstr>, "suffix": ""}, {"dropping-particle": "", "family": "Sagnon", "given": "N", "non-dropping-particle": "", "parse-names": false, "suffix": ""}, {"dropping-particle": "", "family": "Sharakhova", "given": "MV", "non-dropping-particle": "", "parse-names": fal</vt:lpwstr>
  </property>
  <property fmtid="{D5CDD505-2E9C-101B-9397-08002B2CF9AE}" pid="1915" name="Mendeley_Bookmark_oxoRkcJgq6_43">
    <vt:lpwstr>se, "suffix": ""}, {"dropping-particle": "", "family": "Shea", "given": "T", "non-dropping-particle": "", "parse-names": false, "suffix": ""}, {"dropping-particle": "", "family": "Simao", "given": "F", "non-dropping-particle": "", "parse-names": false, "s</vt:lpwstr>
  </property>
  <property fmtid="{D5CDD505-2E9C-101B-9397-08002B2CF9AE}" pid="1916" name="Mendeley_Bookmark_oxoRkcJgq6_44">
    <vt:lpwstr>uffix": ""}, {"dropping-particle": "", "family": "Simard", "given": "F", "non-dropping-particle": "", "parse-names": false, "suffix": ""}, {"dropping-particle": "", "family": "Slotman", "given": "MA", "non-dropping-particle": "", "parse-names": false, "su</vt:lpwstr>
  </property>
  <property fmtid="{D5CDD505-2E9C-101B-9397-08002B2CF9AE}" pid="1917" name="Mendeley_Bookmark_oxoRkcJgq6_45">
    <vt:lpwstr>ffix": ""}, {"dropping-particle": "", "family": "Somboon", "given": "P", "non-dropping-particle": "", "parse-names": false, "suffix": ""}, {"dropping-particle": "", "family": "Stegniy", "given": "V", "non-dropping-particle": "", "parse-names": false, "suf</vt:lpwstr>
  </property>
  <property fmtid="{D5CDD505-2E9C-101B-9397-08002B2CF9AE}" pid="1918" name="Mendeley_Bookmark_oxoRkcJgq6_46">
    <vt:lpwstr>fix": ""}, {"dropping-particle": "", "family": "Struchiner", "given": "CJ", "non-dropping-particle": "", "parse-names": false, "suffix": ""}, {"dropping-particle": "", "family": "Thomas", "given": "GWC", "non-dropping-particle": "", "parse-names": false, </vt:lpwstr>
  </property>
  <property fmtid="{D5CDD505-2E9C-101B-9397-08002B2CF9AE}" pid="1919" name="Mendeley_Bookmark_oxoRkcJgq6_47">
    <vt:lpwstr>"suffix": ""}, {"dropping-particle": "", "family": "Tojo", "given": "M", "non-dropping-particle": "", "parse-names": false, "suffix": ""}, {"dropping-particle": "", "family": "Topalis", "given": "P", "non-dropping-particle": "", "parse-names": false, "suf</vt:lpwstr>
  </property>
  <property fmtid="{D5CDD505-2E9C-101B-9397-08002B2CF9AE}" pid="1920" name="Mendeley_Bookmark_oxoRkcJgq6_48">
    <vt:lpwstr>fix": ""}, {"dropping-particle": "", "family": "Tubio", "given": "JMC", "non-dropping-particle": "", "parse-names": false, "suffix": ""}, {"dropping-particle": "", "family": "Unger", "given": "MF", "non-dropping-particle": "", "parse-names": false, "suffi</vt:lpwstr>
  </property>
  <property fmtid="{D5CDD505-2E9C-101B-9397-08002B2CF9AE}" pid="1921" name="Mendeley_Bookmark_oxoRkcJgq6_49">
    <vt:lpwstr>x": ""}, {"dropping-particle": "", "family": "Vontas", "given": "J", "non-dropping-particle": "", "parse-names": false, "suffix": ""}, {"dropping-particle": "", "family": "Walton", "given": "C", "non-dropping-particle": "", "parse-names": false, "suffix":</vt:lpwstr>
  </property>
  <property fmtid="{D5CDD505-2E9C-101B-9397-08002B2CF9AE}" pid="1922" name="Mendeley_Bookmark_oxoRkcJgq6_5">
    <vt:lpwstr>ry hosts.", "author": [{"dropping-particle": "", "family": "Neafsey", "given": "DE", "non-dropping-particle": "", "parse-names": false, "suffix": ""}, {"dropping-particle": "", "family": "Waterhouse", "given": "RM", "non-dropping-particle": "", "parse-nam</vt:lpwstr>
  </property>
  <property fmtid="{D5CDD505-2E9C-101B-9397-08002B2CF9AE}" pid="1923" name="Mendeley_Bookmark_oxoRkcJgq6_50">
    <vt:lpwstr> ""}, {"dropping-particle": "", "family": "Wilding", "given": "CS", "non-dropping-particle": "", "parse-names": false, "suffix": ""}, {"dropping-particle": "", "family": "Willis", "given": "JH", "non-dropping-particle": "", "parse-names": false, "suffix":</vt:lpwstr>
  </property>
  <property fmtid="{D5CDD505-2E9C-101B-9397-08002B2CF9AE}" pid="1924" name="Mendeley_Bookmark_oxoRkcJgq6_51">
    <vt:lpwstr> ""}, {"dropping-particle": "", "family": "Wu", "given": "Y-C", "non-dropping-particle": "", "parse-names": false, "suffix": ""}, {"dropping-particle": "", "family": "Yan", "given": "G", "non-dropping-particle": "", "parse-names": false, "suffix": ""}, {"</vt:lpwstr>
  </property>
  <property fmtid="{D5CDD505-2E9C-101B-9397-08002B2CF9AE}" pid="1925" name="Mendeley_Bookmark_oxoRkcJgq6_52">
    <vt:lpwstr>dropping-particle": "", "family": "Zdobnov", "given": "EM", "non-dropping-particle": "", "parse-names": false, "suffix": ""}, {"dropping-particle": "", "family": "Zhou", "given": "X", "non-dropping-particle": "", "parse-names": false, "suffix": ""}, {"dro</vt:lpwstr>
  </property>
  <property fmtid="{D5CDD505-2E9C-101B-9397-08002B2CF9AE}" pid="1926" name="Mendeley_Bookmark_oxoRkcJgq6_53">
    <vt:lpwstr>pping-particle": "", "family": "Catteruccia", "given": "F", "non-dropping-particle": "", "parse-names": false, "suffix": ""}, {"dropping-particle": "", "family": "Christophides", "given": "GK", "non-dropping-particle": "", "parse-names": false, "suffix": </vt:lpwstr>
  </property>
  <property fmtid="{D5CDD505-2E9C-101B-9397-08002B2CF9AE}" pid="1927" name="Mendeley_Bookmark_oxoRkcJgq6_54">
    <vt:lpwstr>""}, {"dropping-particle": "", "family": "Collins", "given": "FH", "non-dropping-particle": "", "parse-names": false, "suffix": ""}, {"dropping-particle": "", "family": "Cornman", "given": "RS", "non-dropping-particle": "", "parse-names": false, "suffix":</vt:lpwstr>
  </property>
  <property fmtid="{D5CDD505-2E9C-101B-9397-08002B2CF9AE}" pid="1928" name="Mendeley_Bookmark_oxoRkcJgq6_55">
    <vt:lpwstr> ""}, {"dropping-particle": "", "family": "Crisanti", "given": "A", "non-dropping-particle": "", "parse-names": false, "suffix": ""}, {"dropping-particle": "", "family": "Donnelly", "given": "MJ", "non-dropping-particle": "", "parse-names": false, "suffix</vt:lpwstr>
  </property>
  <property fmtid="{D5CDD505-2E9C-101B-9397-08002B2CF9AE}" pid="1929" name="Mendeley_Bookmark_oxoRkcJgq6_56">
    <vt:lpwstr>": ""}, {"dropping-particle": "", "family": "Emrich", "given": "SJ", "non-dropping-particle": "", "parse-names": false, "suffix": ""}, {"dropping-particle": "", "family": "Fontaine", "given": "MC", "non-dropping-particle": "", "parse-names": false, "suffi</vt:lpwstr>
  </property>
  <property fmtid="{D5CDD505-2E9C-101B-9397-08002B2CF9AE}" pid="1930" name="Mendeley_Bookmark_oxoRkcJgq6_57">
    <vt:lpwstr>x": ""}, {"dropping-particle": "", "family": "Gelbart", "given": "W", "non-dropping-particle": "", "parse-names": false, "suffix": ""}, {"dropping-particle": "", "family": "Hahn", "given": "MW", "non-dropping-particle": "", "parse-names": false, "suffix":</vt:lpwstr>
  </property>
  <property fmtid="{D5CDD505-2E9C-101B-9397-08002B2CF9AE}" pid="1931" name="Mendeley_Bookmark_oxoRkcJgq6_58">
    <vt:lpwstr> ""}, {"dropping-particle": "", "family": "Hansen", "given": "IA", "non-dropping-particle": "", "parse-names": false, "suffix": ""}, {"dropping-particle": "", "family": "Howell", "given": "PI", "non-dropping-particle": "", "parse-names": false, "suffix": </vt:lpwstr>
  </property>
  <property fmtid="{D5CDD505-2E9C-101B-9397-08002B2CF9AE}" pid="1932" name="Mendeley_Bookmark_oxoRkcJgq6_59">
    <vt:lpwstr>""}, {"dropping-particle": "", "family": "Kafatos", "given": "FC", "non-dropping-particle": "", "parse-names": false, "suffix": ""}, {"dropping-particle": "", "family": "Kellis", "given": "M", "non-dropping-particle": "", "parse-names": false, "suffix": "</vt:lpwstr>
  </property>
  <property fmtid="{D5CDD505-2E9C-101B-9397-08002B2CF9AE}" pid="1933" name="Mendeley_Bookmark_oxoRkcJgq6_6">
    <vt:lpwstr>es": false, "suffix": ""}, {"dropping-particle": "", "family": "Abai", "given": "MR", "non-dropping-particle": "", "parse-names": false, "suffix": ""}, {"dropping-particle": "", "family": "Aganezov", "given": "SS", "non-dropping-particle": "", "parse-name</vt:lpwstr>
  </property>
  <property fmtid="{D5CDD505-2E9C-101B-9397-08002B2CF9AE}" pid="1934" name="Mendeley_Bookmark_oxoRkcJgq6_60">
    <vt:lpwstr>"}, {"dropping-particle": "", "family": "Lawson", "given": "D", "non-dropping-particle": "", "parse-names": false, "suffix": ""}, {"dropping-particle": "", "family": "Louis", "given": "C", "non-dropping-particle": "", "parse-names": false, "suffix": ""}, </vt:lpwstr>
  </property>
  <property fmtid="{D5CDD505-2E9C-101B-9397-08002B2CF9AE}" pid="1935" name="Mendeley_Bookmark_oxoRkcJgq6_61">
    <vt:lpwstr>{"dropping-particle": "", "family": "Luckhart", "given": "S", "non-dropping-particle": "", "parse-names": false, "suffix": ""}, {"dropping-particle": "", "family": "Muskavitch", "given": "MAT", "non-dropping-particle": "", "parse-names": false, "suffix": </vt:lpwstr>
  </property>
  <property fmtid="{D5CDD505-2E9C-101B-9397-08002B2CF9AE}" pid="1936" name="Mendeley_Bookmark_oxoRkcJgq6_62">
    <vt:lpwstr>""}, {"dropping-particle": "", "family": "Ribeiro", "given": "JM", "non-dropping-particle": "", "parse-names": false, "suffix": ""}, {"dropping-particle": "", "family": "Riehle", "given": "MA", "non-dropping-particle": "", "parse-names": false, "suffix": </vt:lpwstr>
  </property>
  <property fmtid="{D5CDD505-2E9C-101B-9397-08002B2CF9AE}" pid="1937" name="Mendeley_Bookmark_oxoRkcJgq6_63">
    <vt:lpwstr>""}, {"dropping-particle": "", "family": "Sharakhov", "given": "IV", "non-dropping-particle": "", "parse-names": false, "suffix": ""}, {"dropping-particle": "", "family": "Tu", "given": "Z", "non-dropping-particle": "", "parse-names": false, "suffix": ""}</vt:lpwstr>
  </property>
  <property fmtid="{D5CDD505-2E9C-101B-9397-08002B2CF9AE}" pid="1938" name="Mendeley_Bookmark_oxoRkcJgq6_64">
    <vt:lpwstr>, {"dropping-particle": "", "family": "Zwiebel", "given": "LJ", "non-dropping-particle": "", "parse-names": false, "suffix": ""}, {"dropping-particle": "", "family": "Besansky", "given": "NJ", "non-dropping-particle": "", "parse-names": false, "suffix": "</vt:lpwstr>
  </property>
  <property fmtid="{D5CDD505-2E9C-101B-9397-08002B2CF9AE}" pid="1939" name="Mendeley_Bookmark_oxoRkcJgq6_65">
    <vt:lpwstr>"}], "container-title": "Science", "id": "ITEM-1", "issue": "6217", "issued": {"date-parts": [["2015"]]}, "page": "1258522-1258522", "title": "Highly evolvable malaria vectors: the genomes of 16 Anopheles mosquitoes", "type": "article-journal", "volume": </vt:lpwstr>
  </property>
  <property fmtid="{D5CDD505-2E9C-101B-9397-08002B2CF9AE}" pid="1940" name="Mendeley_Bookmark_oxoRkcJgq6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941" name="Mendeley_Bookmark_oxoRkcJgq6_67">
    <vt:lpwstr>(Neafsey &lt;i&gt;et al.&lt;/i&gt;, 2015)"}, "properties": {"noteIndex": 0}, "schema": "https://github.com/citation-style-language/schema/raw/master/csl-citation.json"}</vt:lpwstr>
  </property>
  <property fmtid="{D5CDD505-2E9C-101B-9397-08002B2CF9AE}" pid="1942" name="Mendeley_Bookmark_oxoRkcJgq6_7">
    <vt:lpwstr>s": false, "suffix": ""}, {"dropping-particle": "", "family": "Alekseyev", "given": "MA", "non-dropping-particle": "", "parse-names": false, "suffix": ""}, {"dropping-particle": "", "family": "Allen", "given": "JE", "non-dropping-particle": "", "parse-nam</vt:lpwstr>
  </property>
  <property fmtid="{D5CDD505-2E9C-101B-9397-08002B2CF9AE}" pid="1943" name="Mendeley_Bookmark_oxoRkcJgq6_8">
    <vt:lpwstr>es": false, "suffix": ""}, {"dropping-particle": "", "family": "Amon", "given": "J", "non-dropping-particle": "", "parse-names": false, "suffix": ""}, {"dropping-particle": "", "family": "Arca", "given": "B", "non-dropping-particle": "", "parse-names": fa</vt:lpwstr>
  </property>
  <property fmtid="{D5CDD505-2E9C-101B-9397-08002B2CF9AE}" pid="1944" name="Mendeley_Bookmark_oxoRkcJgq6_9">
    <vt:lpwstr>lse, "suffix": ""}, {"dropping-particle": "", "family": "Arensburger", "given": "P", "non-dropping-particle": "", "parse-names": false, "suffix": ""}, {"dropping-particle": "", "family": "Artemov", "given": "G", "non-dropping-particle": "", "parse-names":</vt:lpwstr>
  </property>
  <property fmtid="{D5CDD505-2E9C-101B-9397-08002B2CF9AE}" pid="1945" name="Mendeley_Bookmark_pAiO4YM7WG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946" name="Mendeley_Bookmark_pAiO4YM7WG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947" name="Mendeley_Bookmark_pAiO4YM7WG_11">
    <vt:lpwstr>m/citation-style-language/schema/raw/master/csl-citation.json"}</vt:lpwstr>
  </property>
  <property fmtid="{D5CDD505-2E9C-101B-9397-08002B2CF9AE}" pid="1948" name="Mendeley_Bookmark_pAiO4YM7WG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949" name="Mendeley_Bookmark_pAiO4YM7WG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950" name="Mendeley_Bookmark_pAiO4YM7WG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951" name="Mendeley_Bookmark_pAiO4YM7WG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952" name="Mendeley_Bookmark_pAiO4YM7WG_6">
    <vt:lpwstr>ng-particle": "", "family": "Kim", "given": "Daehwan", "non-dropping-particle": "", "parse-names": false, "suffix": ""}, {"dropping-particle": "", "family": "Paggi", "given": "Joseph M.", "non-dropping-particle": "", "parse-names": false, "suffix": ""}, {</vt:lpwstr>
  </property>
  <property fmtid="{D5CDD505-2E9C-101B-9397-08002B2CF9AE}" pid="1953" name="Mendeley_Bookmark_pAiO4YM7WG_7">
    <vt:lpwstr>"dropping-particle": "", "family": "Park", "given": "Chanhee", "non-dropping-particle": "", "parse-names": false, "suffix": ""}, {"dropping-particle": "", "family": "Bennett", "given": "Christopher", "non-dropping-particle": "", "parse-names": false, "suf</vt:lpwstr>
  </property>
  <property fmtid="{D5CDD505-2E9C-101B-9397-08002B2CF9AE}" pid="1954" name="Mendeley_Bookmark_pAiO4YM7WG_8">
    <vt:lpwstr>fix": ""}, {"dropping-particle": "", "family": "Salzberg", "given": "Steven L.", "non-dropping-particle": "", "parse-names": false, "suffix": ""}], "container-title": "Nature Biotechnology", "id": "ITEM-1", "issue": "8", "issued": {"date-parts": [["2019"]</vt:lpwstr>
  </property>
  <property fmtid="{D5CDD505-2E9C-101B-9397-08002B2CF9AE}" pid="1955" name="Mendeley_Bookmark_pAiO4YM7WG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956" name="Mendeley_Bookmark_phf0RCvEf6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957" name="Mendeley_Bookmark_phf0RCvEf6_10">
    <vt:lpwstr>ames": false, "suffix": ""}, {"dropping-particle": "", "family": "Vontas", "given": "John", "non-dropping-particle": "", "parse-names": false, "suffix": ""}, {"dropping-particle": "", "family": "Ranson", "given": "Hilary", "non-dropping-particle": "", "pa</vt:lpwstr>
  </property>
  <property fmtid="{D5CDD505-2E9C-101B-9397-08002B2CF9AE}" pid="1958" name="Mendeley_Bookmark_phf0RCvEf6_11">
    <vt:lpwstr>rse-names": false, "suffix": ""}], "container-title": "Nature", "id": "ITEM-1", "issue": "7790", "issued": {"date-parts": [["2020"]]}, "page": "376-380", "publisher": "Springer US", "title": "A sensory appendage protein protects malaria vectors from pyret</vt:lpwstr>
  </property>
  <property fmtid="{D5CDD505-2E9C-101B-9397-08002B2CF9AE}" pid="1959" name="Mendeley_Bookmark_phf0RCvEf6_12">
    <vt:lpwstr>hroids", "type": "article-journal", "volume": "577"}, "uris": ["http://www.mendeley.com/documents/?uuid=183fb8e3-7b73-4de4-8a5e-6927d2a756dd"]}], "mendeley": {"formattedCitation": "(Ingham &lt;i&gt;et al.&lt;/i&gt;, 2020)", "manualFormatting": "(Ingham et al., 2020).</vt:lpwstr>
  </property>
  <property fmtid="{D5CDD505-2E9C-101B-9397-08002B2CF9AE}" pid="1960" name="Mendeley_Bookmark_phf0RCvEf6_13">
    <vt:lpwstr>", "plainTextFormattedCitation": "(Ingham et al., 2020)", "previouslyFormattedCitation": "(Ingham &lt;i&gt;et al.&lt;/i&gt;, 2020)"}, "properties": {"noteIndex": 0}, "schema": "https://github.com/citation-style-language/schema/raw/master/csl-citation.json"}</vt:lpwstr>
  </property>
  <property fmtid="{D5CDD505-2E9C-101B-9397-08002B2CF9AE}" pid="1961" name="Mendeley_Bookmark_phf0RCvEf6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962" name="Mendeley_Bookmark_phf0RCvEf6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963" name="Mendeley_Bookmark_phf0RCvEf6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964" name="Mendeley_Bookmark_phf0RCvEf6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965" name="Mendeley_Bookmark_phf0RCvEf6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966" name="Mendeley_Bookmark_phf0RCvEf6_7">
    <vt:lpwstr>ing-particle": "", "family": "Ingham", "given": "Victoria A.", "non-dropping-particle": "", "parse-names": false, "suffix": ""}, {"dropping-particle": "", "family": "Anthousi", "given": "Amalia", "non-dropping-particle": "", "parse-names": false, "suffix"</vt:lpwstr>
  </property>
  <property fmtid="{D5CDD505-2E9C-101B-9397-08002B2CF9AE}" pid="1967" name="Mendeley_Bookmark_phf0RCvEf6_8">
    <vt:lpwstr>: ""}, {"dropping-particle": "", "family": "Douris", "given": "Vassilis", "non-dropping-particle": "", "parse-names": false, "suffix": ""}, {"dropping-particle": "", "family": "Harding", "given": "Nicholas J.", "non-dropping-particle": "", "parse-names": </vt:lpwstr>
  </property>
  <property fmtid="{D5CDD505-2E9C-101B-9397-08002B2CF9AE}" pid="1968" name="Mendeley_Bookmark_phf0RCvEf6_9">
    <vt:lpwstr>false, "suffix": ""}, {"dropping-particle": "", "family": "Lycett", "given": "Gareth", "non-dropping-particle": "", "parse-names": false, "suffix": ""}, {"dropping-particle": "", "family": "Morris", "given": "Marion", "non-dropping-particle": "", "parse-n</vt:lpwstr>
  </property>
  <property fmtid="{D5CDD505-2E9C-101B-9397-08002B2CF9AE}" pid="1969" name="Mendeley_Bookmark_qALHHhbM5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970" name="Mendeley_Bookmark_qALHHhbM5W_10">
    <vt:lpwstr>: "", "family": "Davies", "given": "Robert M.", "non-dropping-particle": "", "parse-names": false, "suffix": ""}, {"dropping-particle": "", "family": "Li", "given": "Heng", "non-dropping-particle": "", "parse-names": false, "suffix": ""}], "container-titl</vt:lpwstr>
  </property>
  <property fmtid="{D5CDD505-2E9C-101B-9397-08002B2CF9AE}" pid="1971" name="Mendeley_Bookmark_qALHHhbM5W_11">
    <vt:lpwstr>e": "GigaScience", "id": "ITEM-1", "issue": "2", "issued": {"date-parts": [["2021"]]}, "title": "Twelve years of SAMtools and BCFtools", "type": "article-journal", "volume": "10"}, "uris": ["http://www.mendeley.com/documents/?uuid=ff58baa3-6dab-4214-aab0-</vt:lpwstr>
  </property>
  <property fmtid="{D5CDD505-2E9C-101B-9397-08002B2CF9AE}" pid="1972" name="Mendeley_Bookmark_qALHHhbM5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973" name="Mendeley_Bookmark_qALHHhbM5W_13">
    <vt:lpwstr>//github.com/citation-style-language/schema/raw/master/csl-citation.json"}</vt:lpwstr>
  </property>
  <property fmtid="{D5CDD505-2E9C-101B-9397-08002B2CF9AE}" pid="1974" name="Mendeley_Bookmark_qALHHhbM5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975" name="Mendeley_Bookmark_qALHHhbM5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976" name="Mendeley_Bookmark_qALHHhbM5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977" name="Mendeley_Bookmark_qALHHhbM5W_5">
    <vt:lpwstr>tation are available from https://www.htslib.org.", "author": [{"dropping-particle": "", "family": "Danecek", "given": "Petr", "non-dropping-particle": "", "parse-names": false, "suffix": ""}, {"dropping-particle": "", "family": "Bonfield", "given": "Jame</vt:lpwstr>
  </property>
  <property fmtid="{D5CDD505-2E9C-101B-9397-08002B2CF9AE}" pid="1978" name="Mendeley_Bookmark_qALHHhbM5W_6">
    <vt:lpwstr>s K.", "non-dropping-particle": "", "parse-names": false, "suffix": ""}, {"dropping-particle": "", "family": "Liddle", "given": "Jennifer", "non-dropping-particle": "", "parse-names": false, "suffix": ""}, {"dropping-particle": "", "family": "Marshall", "</vt:lpwstr>
  </property>
  <property fmtid="{D5CDD505-2E9C-101B-9397-08002B2CF9AE}" pid="1979" name="Mendeley_Bookmark_qALHHhbM5W_7">
    <vt:lpwstr>given": "John", "non-dropping-particle": "", "parse-names": false, "suffix": ""}, {"dropping-particle": "", "family": "Ohan", "given": "Valeriu", "non-dropping-particle": "", "parse-names": false, "suffix": ""}, {"dropping-particle": "", "family": "Pollar</vt:lpwstr>
  </property>
  <property fmtid="{D5CDD505-2E9C-101B-9397-08002B2CF9AE}" pid="1980" name="Mendeley_Bookmark_qALHHhbM5W_8">
    <vt:lpwstr>d", "given": "Martin O.", "non-dropping-particle": "", "parse-names": false, "suffix": ""}, {"dropping-particle": "", "family": "Whitwham", "given": "Andrew", "non-dropping-particle": "", "parse-names": false, "suffix": ""}, {"dropping-particle": "", "fam</vt:lpwstr>
  </property>
  <property fmtid="{D5CDD505-2E9C-101B-9397-08002B2CF9AE}" pid="1981" name="Mendeley_Bookmark_qALHHhbM5W_9">
    <vt:lpwstr>ily": "Keane", "given": "Thomas", "non-dropping-particle": "", "parse-names": false, "suffix": ""}, {"dropping-particle": "", "family": "McCarthy", "given": "Shane A.", "non-dropping-particle": "", "parse-names": false, "suffix": ""}, {"dropping-particle"</vt:lpwstr>
  </property>
  <property fmtid="{D5CDD505-2E9C-101B-9397-08002B2CF9AE}" pid="1982" name="Mendeley_Bookmark_qrnLnwioGV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983" name="Mendeley_Bookmark_qrnLnwioGV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984" name="Mendeley_Bookmark_qrnLnwioGV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985" name="Mendeley_Bookmark_qrnLnwioGV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986" name="Mendeley_Bookmark_qrnLnwioGV_5">
    <vt:lpwstr>e-names": false, "suffix": ""}, {"dropping-particle": "", "family": "Huber", "given": "Wolfgang", "non-dropping-particle": "", "parse-names": false, "suffix": ""}, {"dropping-particle": "", "family": "Anders", "given": "Simon", "non-dropping-particle": ""</vt:lpwstr>
  </property>
  <property fmtid="{D5CDD505-2E9C-101B-9397-08002B2CF9AE}" pid="1987" name="Mendeley_Bookmark_qrnLnwioGV_6">
    <vt:lpwstr>, "parse-names": false, "suffix": ""}], "container-title": "Genome Biology", "id": "ITEM-1", "issue": "12", "issued": {"date-parts": [["2014"]]}, "page": "1-21", "title": "Moderated estimation of fold change and dispersion for RNA-seq data with DESeq2", "</vt:lpwstr>
  </property>
  <property fmtid="{D5CDD505-2E9C-101B-9397-08002B2CF9AE}" pid="1988" name="Mendeley_Bookmark_qrnLnwioGV_7">
    <vt:lpwstr>type": "article-journal", "volume": "15"}, "uris": ["http://www.mendeley.com/documents/?uuid=bc6bf258-6379-4640-8b96-2db1b0bd449f"]}], "mendeley": {"formattedCitation": "(Love, Huber and Anders, 2014)", "plainTextFormattedCitation": "(Love, Huber and Ande</vt:lpwstr>
  </property>
  <property fmtid="{D5CDD505-2E9C-101B-9397-08002B2CF9AE}" pid="1989" name="Mendeley_Bookmark_qrnLnwioGV_8">
    <vt:lpwstr>rs, 2014)", "previouslyFormattedCitation": "(Love, Huber and Anders, 2014)"}, "properties": {"noteIndex": 0}, "schema": "https://github.com/citation-style-language/schema/raw/master/csl-citation.json"}</vt:lpwstr>
  </property>
  <property fmtid="{D5CDD505-2E9C-101B-9397-08002B2CF9AE}" pid="1990" name="Mendeley_Bookmark_r7EuRxVIT3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991" name="Mendeley_Bookmark_r7EuRxVIT3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992" name="Mendeley_Bookmark_r7EuRxVIT3_11">
    <vt:lpwstr>text.].", "author": [{"dropping-particle": "", "family": "Williams", "given": "Jessica", "non-dropping-particle": "", "parse-names": false, "suffix": ""}, {"dropping-particle": "", "family": "Flood", "given": "Lori", "non-dropping-particle": "", "parse-na</vt:lpwstr>
  </property>
  <property fmtid="{D5CDD505-2E9C-101B-9397-08002B2CF9AE}" pid="1993" name="Mendeley_Bookmark_r7EuRxVIT3_12">
    <vt:lpwstr>mes": false, "suffix": ""}, {"dropping-particle": "", "family": "Praulins", "given": "Giorgio", "non-dropping-particle": "", "parse-names": false, "suffix": ""}, {"dropping-particle": "", "family": "Ingham", "given": "Victoria A.", "non-dropping-particle"</vt:lpwstr>
  </property>
  <property fmtid="{D5CDD505-2E9C-101B-9397-08002B2CF9AE}" pid="1994" name="Mendeley_Bookmark_r7EuRxVIT3_13">
    <vt:lpwstr>: "", "parse-names": false, "suffix": ""}, {"dropping-particle": "", "family": "Morgan", "given": "John", "non-dropping-particle": "", "parse-names": false, "suffix": ""}, {"dropping-particle": "", "family": "Lees", "given": "Rosemary Susan", "non-droppin</vt:lpwstr>
  </property>
  <property fmtid="{D5CDD505-2E9C-101B-9397-08002B2CF9AE}" pid="1995" name="Mendeley_Bookmark_r7EuRxVIT3_14">
    <vt:lpwstr>g-particle": "", "parse-names": false, "suffix": ""}, {"dropping-particle": "", "family": "Ranson", "given": "Hilary", "non-dropping-particle": "", "parse-names": false, "suffix": ""}], "container-title": "Parasites and Vectors", "id": "ITEM-1", "issue": </vt:lpwstr>
  </property>
  <property fmtid="{D5CDD505-2E9C-101B-9397-08002B2CF9AE}" pid="1996" name="Mendeley_Bookmark_r7EuRxVIT3_15">
    <vt:lpwstr>"1", "issued": {"date-parts": [["2019"]]}, "page": "1-14", "publisher": "BioMed Central", "title": "Characterisation of Anopheles strains used for laboratory screening of new vector control products", "type": "article-journal", "volume": "12"}, "uris": ["</vt:lpwstr>
  </property>
  <property fmtid="{D5CDD505-2E9C-101B-9397-08002B2CF9AE}" pid="1997" name="Mendeley_Bookmark_r7EuRxVIT3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998" name="Mendeley_Bookmark_r7EuRxVIT3_17">
    <vt:lpwstr>al.&lt;/i&gt;, 2019)"}, "properties": {"noteIndex": 0}, "schema": "https://github.com/citation-style-language/schema/raw/master/csl-citation.json"}</vt:lpwstr>
  </property>
  <property fmtid="{D5CDD505-2E9C-101B-9397-08002B2CF9AE}" pid="1999" name="Mendeley_Bookmark_r7EuRxVIT3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00" name="Mendeley_Bookmark_r7EuRxVIT3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01" name="Mendeley_Bookmark_r7EuRxVIT3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02" name="Mendeley_Bookmark_r7EuRxVIT3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03" name="Mendeley_Bookmark_r7EuRxVIT3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04" name="Mendeley_Bookmark_r7EuRxVIT3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05" name="Mendeley_Bookmark_r7EuRxVIT3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06" name="Mendeley_Bookmark_r7EuRxVIT3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07" name="Mendeley_Bookmark_sYvFfOU9B5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2008" name="Mendeley_Bookmark_sYvFfOU9B5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2009" name="Mendeley_Bookmark_sYvFfOU9B5_11">
    <vt:lpwstr>text.].", "author": [{"dropping-particle": "", "family": "Williams", "given": "Jessica", "non-dropping-particle": "", "parse-names": false, "suffix": ""}, {"dropping-particle": "", "family": "Flood", "given": "Lori", "non-dropping-particle": "", "parse-na</vt:lpwstr>
  </property>
  <property fmtid="{D5CDD505-2E9C-101B-9397-08002B2CF9AE}" pid="2010" name="Mendeley_Bookmark_sYvFfOU9B5_12">
    <vt:lpwstr>mes": false, "suffix": ""}, {"dropping-particle": "", "family": "Praulins", "given": "Giorgio", "non-dropping-particle": "", "parse-names": false, "suffix": ""}, {"dropping-particle": "", "family": "Ingham", "given": "Victoria A.", "non-dropping-particle"</vt:lpwstr>
  </property>
  <property fmtid="{D5CDD505-2E9C-101B-9397-08002B2CF9AE}" pid="2011" name="Mendeley_Bookmark_sYvFfOU9B5_13">
    <vt:lpwstr>: "", "parse-names": false, "suffix": ""}, {"dropping-particle": "", "family": "Morgan", "given": "John", "non-dropping-particle": "", "parse-names": false, "suffix": ""}, {"dropping-particle": "", "family": "Lees", "given": "Rosemary Susan", "non-droppin</vt:lpwstr>
  </property>
  <property fmtid="{D5CDD505-2E9C-101B-9397-08002B2CF9AE}" pid="2012" name="Mendeley_Bookmark_sYvFfOU9B5_14">
    <vt:lpwstr>g-particle": "", "parse-names": false, "suffix": ""}, {"dropping-particle": "", "family": "Ranson", "given": "Hilary", "non-dropping-particle": "", "parse-names": false, "suffix": ""}], "container-title": "Parasites and Vectors", "id": "ITEM-1", "issue": </vt:lpwstr>
  </property>
  <property fmtid="{D5CDD505-2E9C-101B-9397-08002B2CF9AE}" pid="2013" name="Mendeley_Bookmark_sYvFfOU9B5_15">
    <vt:lpwstr>"1", "issued": {"date-parts": [["2019"]]}, "page": "1-14", "publisher": "BioMed Central", "title": "Characterisation of Anopheles strains used for laboratory screening of new vector control products", "type": "article-journal", "volume": "12"}, "uris": ["</vt:lpwstr>
  </property>
  <property fmtid="{D5CDD505-2E9C-101B-9397-08002B2CF9AE}" pid="2014" name="Mendeley_Bookmark_sYvFfOU9B5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2015" name="Mendeley_Bookmark_sYvFfOU9B5_17">
    <vt:lpwstr>al.&lt;/i&gt;, 2019)"}, "properties": {"noteIndex": 0}, "schema": "https://github.com/citation-style-language/schema/raw/master/csl-citation.json"}</vt:lpwstr>
  </property>
  <property fmtid="{D5CDD505-2E9C-101B-9397-08002B2CF9AE}" pid="2016" name="Mendeley_Bookmark_sYvFfOU9B5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17" name="Mendeley_Bookmark_sYvFfOU9B5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18" name="Mendeley_Bookmark_sYvFfOU9B5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19" name="Mendeley_Bookmark_sYvFfOU9B5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20" name="Mendeley_Bookmark_sYvFfOU9B5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21" name="Mendeley_Bookmark_sYvFfOU9B5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22" name="Mendeley_Bookmark_sYvFfOU9B5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23" name="Mendeley_Bookmark_sYvFfOU9B5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24" name="Mendeley_Bookmark_skvWGOBa6L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025" name="Mendeley_Bookmark_skvWGOBa6L_10">
    <vt:lpwstr>: "", "family": "Monnin", "given": "David", "non-dropping-particle": "", "parse-names": false, "suffix": ""}, {"dropping-particle": "El", "family": "Filali", "given": "Adil", "non-dropping-particle": "", "parse-names": false, "suffix": ""}, {"dropping-par</vt:lpwstr>
  </property>
  <property fmtid="{D5CDD505-2E9C-101B-9397-08002B2CF9AE}" pid="2026" name="Mendeley_Bookmark_skvWGOBa6L_11">
    <vt:lpwstr>ticle": "", "family": "Carareto", "given": "Claudia Marcia", "non-dropping-particle": "", "parse-names": false, "suffix": ""}, {"dropping-particle": "", "family": "Vieira", "given": "Cristina", "non-dropping-particle": "", "parse-names": false, "suffix": </vt:lpwstr>
  </property>
  <property fmtid="{D5CDD505-2E9C-101B-9397-08002B2CF9AE}" pid="2027" name="Mendeley_Bookmark_skvWGOBa6L_12">
    <vt:lpwstr>""}, {"dropping-particle": "", "family": "Picard", "given": "Franck", "non-dropping-particle": "", "parse-names": false, "suffix": ""}, {"dropping-particle": "", "family": "Kremer", "given": "Natacha", "non-dropping-particle": "", "parse-names": false, "s</vt:lpwstr>
  </property>
  <property fmtid="{D5CDD505-2E9C-101B-9397-08002B2CF9AE}" pid="2028" name="Mendeley_Bookmark_skvWGOBa6L_13">
    <vt:lpwstr>uffix": ""}, {"dropping-particle": "", "family": "Vavre", "given": "Fabrice", "non-dropping-particle": "", "parse-names": false, "suffix": ""}, {"dropping-particle": "", "family": "Sagot", "given": "Marie France", "non-dropping-particle": "", "parse-names</vt:lpwstr>
  </property>
  <property fmtid="{D5CDD505-2E9C-101B-9397-08002B2CF9AE}" pid="2029" name="Mendeley_Bookmark_skvWGOBa6L_14">
    <vt:lpwstr>": false, "suffix": ""}, {"dropping-particle": "", "family": "Lacroix", "given": "Vincent", "non-dropping-particle": "", "parse-names": false, "suffix": ""}], "container-title": "Nucleic Acids Research", "id": "ITEM-1", "issue": "19", "issued": {"date-par</vt:lpwstr>
  </property>
  <property fmtid="{D5CDD505-2E9C-101B-9397-08002B2CF9AE}" pid="2030" name="Mendeley_Bookmark_skvWGOBa6L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2031" name="Mendeley_Bookmark_skvWGOBa6L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2032" name="Mendeley_Bookmark_skvWGOBa6L_17">
    <vt:lpwstr> &lt;i&gt;et al.&lt;/i&gt;, 2016)"}, "properties": {"noteIndex": 0}, "schema": "https://github.com/citation-style-language/schema/raw/master/csl-citation.json"}</vt:lpwstr>
  </property>
  <property fmtid="{D5CDD505-2E9C-101B-9397-08002B2CF9AE}" pid="2033" name="Mendeley_Bookmark_skvWGOBa6L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2034" name="Mendeley_Bookmark_skvWGOBa6L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2035" name="Mendeley_Bookmark_skvWGOBa6L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2036" name="Mendeley_Bookmark_skvWGOBa6L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2037" name="Mendeley_Bookmark_skvWGOBa6L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2038" name="Mendeley_Bookmark_skvWGOBa6L_7">
    <vt:lpwstr>00e8ne", "non-dropping-particle": "", "parse-names": false, "suffix": ""}, {"dropping-particle": "", "family": "Brinza", "given": "Lilia", "non-dropping-particle": "", "parse-names": false, "suffix": ""}, {"dropping-particle": "", "family": "Marchet", "gi</vt:lpwstr>
  </property>
  <property fmtid="{D5CDD505-2E9C-101B-9397-08002B2CF9AE}" pid="2039" name="Mendeley_Bookmark_skvWGOBa6L_8">
    <vt:lpwstr>ven": "Camille", "non-dropping-particle": "", "parse-names": false, "suffix": ""}, {"dropping-particle": "", "family": "Kielbassa", "given": "Janice", "non-dropping-particle": "", "parse-names": false, "suffix": ""}, {"dropping-particle": "", "family": "B</vt:lpwstr>
  </property>
  <property fmtid="{D5CDD505-2E9C-101B-9397-08002B2CF9AE}" pid="2040" name="Mendeley_Bookmark_skvWGOBa6L_9">
    <vt:lpwstr>astien", "given": "Sylv\u00e8re", "non-dropping-particle": "", "parse-names": false, "suffix": ""}, {"dropping-particle": "", "family": "Boutigny", "given": "Mathilde", "non-dropping-particle": "", "parse-names": false, "suffix": ""}, {"dropping-particle"</vt:lpwstr>
  </property>
  <property fmtid="{D5CDD505-2E9C-101B-9397-08002B2CF9AE}" pid="2041" name="Mendeley_Bookmark_syRZQU1StR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2042" name="Mendeley_Bookmark_syRZQU1StR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2043" name="Mendeley_Bookmark_syRZQU1StR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2044" name="Mendeley_Bookmark_syRZQU1StR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2045" name="Mendeley_Bookmark_syRZQU1StR_5">
    <vt:lpwstr>on-dropping-particle": "", "parse-names": false, "suffix": ""}, {"dropping-particle": "", "family": "Lissenden", "given": "Natalie", "non-dropping-particle": "", "parse-names": false, "suffix": ""}], "container-title": "Trends in Parasitology", "id": "ITE</vt:lpwstr>
  </property>
  <property fmtid="{D5CDD505-2E9C-101B-9397-08002B2CF9AE}" pid="2046" name="Mendeley_Bookmark_syRZQU1StR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2047" name="Mendeley_Bookmark_syRZQU1StR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2048" name="Mendeley_Bookmark_syRZQU1StR_8">
    <vt:lpwstr>anson and Lissenden, 2016)"}, "properties": {"noteIndex": 0}, "schema": "https://github.com/citation-style-language/schema/raw/master/csl-citation.json"}</vt:lpwstr>
  </property>
  <property fmtid="{D5CDD505-2E9C-101B-9397-08002B2CF9AE}" pid="2049" name="Mendeley_Bookmark_tJ2Ek0kUSl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050" name="Mendeley_Bookmark_tJ2Ek0kUSl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051" name="Mendeley_Bookmark_tJ2Ek0kUSl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052" name="Mendeley_Bookmark_tJ2Ek0kUSl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053" name="Mendeley_Bookmark_tJ2Ek0kUSl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054" name="Mendeley_Bookmark_tJ2Ek0kUSl_6">
    <vt:lpwstr>st", "given": "Gregory G.", "non-dropping-particle": "", "parse-names": false, "suffix": ""}, {"dropping-particle": "", "family": "Hall", "given": "Ira M.", "non-dropping-particle": "", "parse-names": false, "suffix": ""}], "container-title": "Bioinformat</vt:lpwstr>
  </property>
  <property fmtid="{D5CDD505-2E9C-101B-9397-08002B2CF9AE}" pid="2055" name="Mendeley_Bookmark_tJ2Ek0kUSl_7">
    <vt:lpwstr>ics", "id": "ITEM-1", "issue": "17", "issued": {"date-parts": [["2014"]]}, "page": "2503-2505", "title": "SAMBLASTER: Fast duplicate marking and structural variant read extraction", "type": "article-journal", "volume": "30"}, "uris": ["http://www.mendeley</vt:lpwstr>
  </property>
  <property fmtid="{D5CDD505-2E9C-101B-9397-08002B2CF9AE}" pid="2056" name="Mendeley_Bookmark_tJ2Ek0kUSl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057" name="Mendeley_Bookmark_tJ2Ek0kUSl_9">
    <vt:lpwstr>teIndex": 0}, "schema": "https://github.com/citation-style-language/schema/raw/master/csl-citation.json"}</vt:lpwstr>
  </property>
  <property fmtid="{D5CDD505-2E9C-101B-9397-08002B2CF9AE}" pid="2058" name="Mendeley_Bookmark_u00NBwy9ul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2059" name="Mendeley_Bookmark_u00NBwy9ul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2060" name="Mendeley_Bookmark_u00NBwy9ul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2061" name="Mendeley_Bookmark_u00NBwy9ul_12">
    <vt:lpwstr> "", "family": "Chilton", "given": "John", "non-dropping-particle": "", "parse-names": false, "suffix": ""}, {"dropping-particle": "", "family": "K\u00f6ster", "given": "Johannes", "non-dropping-particle": "", "parse-names": false, "suffix": ""}, {"droppi</vt:lpwstr>
  </property>
  <property fmtid="{D5CDD505-2E9C-101B-9397-08002B2CF9AE}" pid="2062" name="Mendeley_Bookmark_u00NBwy9ul_13">
    <vt:lpwstr>ng-particle": "", "family": "Dale", "given": "Ryan", "non-dropping-particle": "", "parse-names": false, "suffix": ""}, {"dropping-particle": "", "family": "Soranzo", "given": "Nicola", "non-dropping-particle": "", "parse-names": false, "suffix": ""}, {"dr</vt:lpwstr>
  </property>
  <property fmtid="{D5CDD505-2E9C-101B-9397-08002B2CF9AE}" pid="2063" name="Mendeley_Bookmark_u00NBwy9ul_14">
    <vt:lpwstr>opping-particle": "", "family": "Beek", "given": "Marius", "non-dropping-particle": "van den", "parse-names": false, "suffix": ""}, {"dropping-particle": "", "family": "Goecks", "given": "Jeremy", "non-dropping-particle": "", "parse-names": false, "suffix</vt:lpwstr>
  </property>
  <property fmtid="{D5CDD505-2E9C-101B-9397-08002B2CF9AE}" pid="2064" name="Mendeley_Bookmark_u00NBwy9ul_15">
    <vt:lpwstr>": ""}, {"dropping-particle": "", "family": "Backofen", "given": "Rolf", "non-dropping-particle": "", "parse-names": false, "suffix": ""}, {"dropping-particle": "", "family": "Nekrutenko", "given": "Anton", "non-dropping-particle": "", "parse-names": fals</vt:lpwstr>
  </property>
  <property fmtid="{D5CDD505-2E9C-101B-9397-08002B2CF9AE}" pid="2065" name="Mendeley_Bookmark_u00NBwy9ul_16">
    <vt:lpwstr>e, "suffix": ""}, {"dropping-particle": "", "family": "Taylor", "given": "James", "non-dropping-particle": "", "parse-names": false, "suffix": ""}], "container-title": "Cell Systems", "id": "ITEM-1", "issue": "6", "issued": {"date-parts": [["2018"]]}, "pa</vt:lpwstr>
  </property>
  <property fmtid="{D5CDD505-2E9C-101B-9397-08002B2CF9AE}" pid="2066" name="Mendeley_Bookmark_u00NBwy9ul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2067" name="Mendeley_Bookmark_u00NBwy9ul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2068" name="Mendeley_Bookmark_u00NBwy9ul_19">
    <vt:lpwstr>ge/schema/raw/master/csl-citation.json"}</vt:lpwstr>
  </property>
  <property fmtid="{D5CDD505-2E9C-101B-9397-08002B2CF9AE}" pid="2069" name="Mendeley_Bookmark_u00NBwy9ul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2070" name="Mendeley_Bookmark_u00NBwy9ul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2071" name="Mendeley_Bookmark_u00NBwy9ul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2072" name="Mendeley_Bookmark_u00NBwy9ul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2073" name="Mendeley_Bookmark_u00NBwy9ul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2074" name="Mendeley_Bookmark_u00NBwy9ul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2075" name="Mendeley_Bookmark_u00NBwy9ul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2076" name="Mendeley_Bookmark_u00NBwy9ul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2077" name="Mendeley_Bookmark_ufHyPwQSdX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2078" name="Mendeley_Bookmark_ufHyPwQSdX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2079" name="Mendeley_Bookmark_ufHyPwQSdX_11">
    <vt:lpwstr>citation.json"}</vt:lpwstr>
  </property>
  <property fmtid="{D5CDD505-2E9C-101B-9397-08002B2CF9AE}" pid="2080" name="Mendeley_Bookmark_ufHyPwQSdX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2081" name="Mendeley_Bookmark_ufHyPwQSdX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2082" name="Mendeley_Bookmark_ufHyPwQSdX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2083" name="Mendeley_Bookmark_ufHyPwQSdX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2084" name="Mendeley_Bookmark_ufHyPwQSdX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2085" name="Mendeley_Bookmark_ufHyPwQSdX_7">
    <vt:lpwstr>arse-names": false, "suffix": ""}, {"dropping-particle": "", "family": "Ramaswami", "given": "Gokul", "non-dropping-particle": "", "parse-names": false, "suffix": ""}, {"dropping-particle": "", "family": "Li", "given": "Jin Billy", "non-dropping-particle"</vt:lpwstr>
  </property>
  <property fmtid="{D5CDD505-2E9C-101B-9397-08002B2CF9AE}" pid="2086" name="Mendeley_Bookmark_ufHyPwQSdX_8">
    <vt:lpwstr>: "", "parse-names": false, "suffix": ""}], "container-title": "American Journal of Human Genetics", "id": "ITEM-1", "issue": "4", "issued": {"date-parts": [["2013"]]}, "page": "641-651", "publisher": "The American Society of Human Genetics", "title": "Re</vt:lpwstr>
  </property>
  <property fmtid="{D5CDD505-2E9C-101B-9397-08002B2CF9AE}" pid="2087" name="Mendeley_Bookmark_ufHyPwQSdX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2088" name="Mendeley_Bookmark_ux3rrVejnE_1">
    <vt:lpwstr>ADDIN CSL_CITATION {"citationItems": [{"id": "ITEM-1", "itemData": {"author": [{"dropping-particle": "", "family": "M\u00f6lder", "given": "Felix", "non-dropping-particle": "", "parse-names": false, "suffix": ""}, {"dropping-particle": "", "family": "Jabl</vt:lpwstr>
  </property>
  <property fmtid="{D5CDD505-2E9C-101B-9397-08002B2CF9AE}" pid="2089" name="Mendeley_Bookmark_ux3rrVejnE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090" name="Mendeley_Bookmark_ux3rrVejnE_11">
    <vt:lpwstr>r &lt;i&gt;et al.&lt;/i&gt;, 2021)"}, "properties": {"noteIndex": 0}, "schema": "https://github.com/citation-style-language/schema/raw/master/csl-citation.json"}</vt:lpwstr>
  </property>
  <property fmtid="{D5CDD505-2E9C-101B-9397-08002B2CF9AE}" pid="2091" name="Mendeley_Bookmark_ux3rrVejnE_2">
    <vt:lpwstr>onski", "given": "Kim Philipp", "non-dropping-particle": "", "parse-names": false, "suffix": ""}, {"dropping-particle": "", "family": "Letcher", "given": "Brice", "non-dropping-particle": "", "parse-names": false, "suffix": ""}, {"dropping-particle": "", </vt:lpwstr>
  </property>
  <property fmtid="{D5CDD505-2E9C-101B-9397-08002B2CF9AE}" pid="2092" name="Mendeley_Bookmark_ux3rrVejnE_3">
    <vt:lpwstr>"family": "Hall", "given": "Michael B", "non-dropping-particle": "", "parse-names": false, "suffix": ""}, {"dropping-particle": "", "family": "Tomkins-tinch", "given": "Christopher H", "non-dropping-particle": "", "parse-names": false, "suffix": ""}, {"dr</vt:lpwstr>
  </property>
  <property fmtid="{D5CDD505-2E9C-101B-9397-08002B2CF9AE}" pid="2093" name="Mendeley_Bookmark_ux3rrVejnE_4">
    <vt:lpwstr>opping-particle": "", "family": "Sochat", "given": "Vanessa", "non-dropping-particle": "", "parse-names": false, "suffix": ""}, {"dropping-particle": "", "family": "Forster", "given": "Jan", "non-dropping-particle": "", "parse-names": false, "suffix": ""}</vt:lpwstr>
  </property>
  <property fmtid="{D5CDD505-2E9C-101B-9397-08002B2CF9AE}" pid="2094" name="Mendeley_Bookmark_ux3rrVejnE_5">
    <vt:lpwstr>, {"dropping-particle": "", "family": "Lee", "given": "Soohyun", "non-dropping-particle": "", "parse-names": false, "suffix": ""}, {"dropping-particle": "", "family": "Twardziok", "given": "Sven O", "non-dropping-particle": "", "parse-names": false, "suff</vt:lpwstr>
  </property>
  <property fmtid="{D5CDD505-2E9C-101B-9397-08002B2CF9AE}" pid="2095" name="Mendeley_Bookmark_ux3rrVejnE_6">
    <vt:lpwstr>ix": ""}, {"dropping-particle": "", "family": "Kanitz", "given": "Alexander", "non-dropping-particle": "", "parse-names": false, "suffix": ""}, {"dropping-particle": "", "family": "Wilm", "given": "Andreas", "non-dropping-particle": "", "parse-names": fal</vt:lpwstr>
  </property>
  <property fmtid="{D5CDD505-2E9C-101B-9397-08002B2CF9AE}" pid="2096" name="Mendeley_Bookmark_ux3rrVejnE_7">
    <vt:lpwstr>se, "suffix": ""}, {"dropping-particle": "", "family": "Holtgrewe", "given": "Manuel", "non-dropping-particle": "", "parse-names": false, "suffix": ""}, {"dropping-particle": "", "family": "Rahmann", "given": "Sven", "non-dropping-particle": "", "parse-na</vt:lpwstr>
  </property>
  <property fmtid="{D5CDD505-2E9C-101B-9397-08002B2CF9AE}" pid="2097" name="Mendeley_Bookmark_ux3rrVejnE_8">
    <vt:lpwstr>mes": false, "suffix": ""}, {"dropping-particle": "", "family": "Nahnsen", "given": "Sven", "non-dropping-particle": "", "parse-names": false, "suffix": ""}, {"dropping-particle": "", "family": "K\u00f6ster", "given": "Johannes", "non-dropping-particle": </vt:lpwstr>
  </property>
  <property fmtid="{D5CDD505-2E9C-101B-9397-08002B2CF9AE}" pid="2098" name="Mendeley_Bookmark_ux3rrVejnE_9">
    <vt:lpwstr>"", "parse-names": false, "suffix": ""}], "id": "ITEM-1", "issued": {"date-parts": [["2021"]]}, "page": "1-17", "title": "Sustainable data analysis with Snakemake [ version 1 ; peer review : awaiting peer review ]", "type": "article-journal"}, "uris": ["h</vt:lpwstr>
  </property>
  <property fmtid="{D5CDD505-2E9C-101B-9397-08002B2CF9AE}" pid="2099" name="Mendeley_Bookmark_vtMf4bw1bJ_1">
    <vt:lpwstr>ADDIN CSL_CITATION {"citationItems": [{"id": "ITEM-1", "itemData": {"author": [{"dropping-particle": "", "family": "M\u00f6lder", "given": "Felix", "non-dropping-particle": "", "parse-names": false, "suffix": ""}, {"dropping-particle": "", "family": "Jabl</vt:lpwstr>
  </property>
  <property fmtid="{D5CDD505-2E9C-101B-9397-08002B2CF9AE}" pid="2100" name="Mendeley_Bookmark_vtMf4bw1bJ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101" name="Mendeley_Bookmark_vtMf4bw1bJ_11">
    <vt:lpwstr>r &lt;i&gt;et al.&lt;/i&gt;, 2021)"}, "properties": {"noteIndex": 0}, "schema": "https://github.com/citation-style-language/schema/raw/master/csl-citation.json"}</vt:lpwstr>
  </property>
  <property fmtid="{D5CDD505-2E9C-101B-9397-08002B2CF9AE}" pid="2102" name="Mendeley_Bookmark_vtMf4bw1bJ_2">
    <vt:lpwstr>onski", "given": "Kim Philipp", "non-dropping-particle": "", "parse-names": false, "suffix": ""}, {"dropping-particle": "", "family": "Letcher", "given": "Brice", "non-dropping-particle": "", "parse-names": false, "suffix": ""}, {"dropping-particle": "", </vt:lpwstr>
  </property>
  <property fmtid="{D5CDD505-2E9C-101B-9397-08002B2CF9AE}" pid="2103" name="Mendeley_Bookmark_vtMf4bw1bJ_3">
    <vt:lpwstr>"family": "Hall", "given": "Michael B", "non-dropping-particle": "", "parse-names": false, "suffix": ""}, {"dropping-particle": "", "family": "Tomkins-tinch", "given": "Christopher H", "non-dropping-particle": "", "parse-names": false, "suffix": ""}, {"dr</vt:lpwstr>
  </property>
  <property fmtid="{D5CDD505-2E9C-101B-9397-08002B2CF9AE}" pid="2104" name="Mendeley_Bookmark_vtMf4bw1bJ_4">
    <vt:lpwstr>opping-particle": "", "family": "Sochat", "given": "Vanessa", "non-dropping-particle": "", "parse-names": false, "suffix": ""}, {"dropping-particle": "", "family": "Forster", "given": "Jan", "non-dropping-particle": "", "parse-names": false, "suffix": ""}</vt:lpwstr>
  </property>
  <property fmtid="{D5CDD505-2E9C-101B-9397-08002B2CF9AE}" pid="2105" name="Mendeley_Bookmark_vtMf4bw1bJ_5">
    <vt:lpwstr>, {"dropping-particle": "", "family": "Lee", "given": "Soohyun", "non-dropping-particle": "", "parse-names": false, "suffix": ""}, {"dropping-particle": "", "family": "Twardziok", "given": "Sven O", "non-dropping-particle": "", "parse-names": false, "suff</vt:lpwstr>
  </property>
  <property fmtid="{D5CDD505-2E9C-101B-9397-08002B2CF9AE}" pid="2106" name="Mendeley_Bookmark_vtMf4bw1bJ_6">
    <vt:lpwstr>ix": ""}, {"dropping-particle": "", "family": "Kanitz", "given": "Alexander", "non-dropping-particle": "", "parse-names": false, "suffix": ""}, {"dropping-particle": "", "family": "Wilm", "given": "Andreas", "non-dropping-particle": "", "parse-names": fal</vt:lpwstr>
  </property>
  <property fmtid="{D5CDD505-2E9C-101B-9397-08002B2CF9AE}" pid="2107" name="Mendeley_Bookmark_vtMf4bw1bJ_7">
    <vt:lpwstr>se, "suffix": ""}, {"dropping-particle": "", "family": "Holtgrewe", "given": "Manuel", "non-dropping-particle": "", "parse-names": false, "suffix": ""}, {"dropping-particle": "", "family": "Rahmann", "given": "Sven", "non-dropping-particle": "", "parse-na</vt:lpwstr>
  </property>
  <property fmtid="{D5CDD505-2E9C-101B-9397-08002B2CF9AE}" pid="2108" name="Mendeley_Bookmark_vtMf4bw1bJ_8">
    <vt:lpwstr>mes": false, "suffix": ""}, {"dropping-particle": "", "family": "Nahnsen", "given": "Sven", "non-dropping-particle": "", "parse-names": false, "suffix": ""}, {"dropping-particle": "", "family": "K\u00f6ster", "given": "Johannes", "non-dropping-particle": </vt:lpwstr>
  </property>
  <property fmtid="{D5CDD505-2E9C-101B-9397-08002B2CF9AE}" pid="2109" name="Mendeley_Bookmark_vtMf4bw1bJ_9">
    <vt:lpwstr>"", "parse-names": false, "suffix": ""}], "id": "ITEM-1", "issued": {"date-parts": [["2021"]]}, "page": "1-17", "title": "Sustainable data analysis with Snakemake [ version 1 ; peer review : awaiting peer review ]", "type": "article-journal"}, "uris": ["h</vt:lpwstr>
  </property>
  <property fmtid="{D5CDD505-2E9C-101B-9397-08002B2CF9AE}" pid="2110" name="Mendeley_Bookmark_wEokW4EKL6_1">
    <vt:lpwstr>ADDIN CSL_CITATION {"citationItems": [{"id": "ITEM-1", "itemData": {"DOI": "10.1093/molbev/msq002", "ISBN": "1537-1719 (Electronic)\\n0737-4038 (Linking)", "ISSN": "07374038", "PMID": "20056691", "abstract": "Alleles subject to strong, recent positive sel</vt:lpwstr>
  </property>
  <property fmtid="{D5CDD505-2E9C-101B-9397-08002B2CF9AE}" pid="2111" name="Mendeley_Bookmark_wEokW4EKL6_10">
    <vt:lpwstr> "Martin J.", "non-dropping-particle": "", "parse-names": false, "suffix": ""}], "container-title": "Molecular Biology and Evolution", "id": "ITEM-1", "issue": "5", "issued": {"date-parts": [["2010"]]}, "page": "1117-1125", "title": "Field, genetic, and m</vt:lpwstr>
  </property>
  <property fmtid="{D5CDD505-2E9C-101B-9397-08002B2CF9AE}" pid="2112" name="Mendeley_Bookmark_wEokW4EKL6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2113" name="Mendeley_Bookmark_wEokW4EKL6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2114" name="Mendeley_Bookmark_wEokW4EKL6_13">
    <vt:lpwstr>-style-language/schema/raw/master/csl-citation.json"}</vt:lpwstr>
  </property>
  <property fmtid="{D5CDD505-2E9C-101B-9397-08002B2CF9AE}" pid="2115" name="Mendeley_Bookmark_wEokW4EKL6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2116" name="Mendeley_Bookmark_wEokW4EKL6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2117" name="Mendeley_Bookmark_wEokW4EKL6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2118" name="Mendeley_Bookmark_wEokW4EKL6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2119" name="Mendeley_Bookmark_wEokW4EKL6_6">
    <vt:lpwstr>fied in wild insect populations.", "author": [{"dropping-particle": "", "family": "Lynd", "given": "Amy", "non-dropping-particle": "", "parse-names": false, "suffix": ""}, {"dropping-particle": "", "family": "Weetman", "given": "David", "non-dropping-part</vt:lpwstr>
  </property>
  <property fmtid="{D5CDD505-2E9C-101B-9397-08002B2CF9AE}" pid="2120" name="Mendeley_Bookmark_wEokW4EKL6_7">
    <vt:lpwstr>icle": "", "parse-names": false, "suffix": ""}, {"dropping-particle": "", "family": "Barbosa", "given": "Susana", "non-dropping-particle": "", "parse-names": false, "suffix": ""}, {"dropping-particle": "", "family": "Egyir Yawson", "given": "Alexander", "</vt:lpwstr>
  </property>
  <property fmtid="{D5CDD505-2E9C-101B-9397-08002B2CF9AE}" pid="2121" name="Mendeley_Bookmark_wEokW4EKL6_8">
    <vt:lpwstr>non-dropping-particle": "", "parse-names": false, "suffix": ""}, {"dropping-particle": "", "family": "Mitchell", "given": "Sara", "non-dropping-particle": "", "parse-names": false, "suffix": ""}, {"dropping-particle": "", "family": "Pinto", "given": "Joao</vt:lpwstr>
  </property>
  <property fmtid="{D5CDD505-2E9C-101B-9397-08002B2CF9AE}" pid="2122" name="Mendeley_Bookmark_wEokW4EKL6_9">
    <vt:lpwstr>", "non-dropping-particle": "", "parse-names": false, "suffix": ""}, {"dropping-particle": "", "family": "Hastings", "given": "Ian", "non-dropping-particle": "", "parse-names": false, "suffix": ""}, {"dropping-particle": "", "family": "Donnelly", "given":</vt:lpwstr>
  </property>
  <property fmtid="{D5CDD505-2E9C-101B-9397-08002B2CF9AE}" pid="2123" name="Mendeley_Bookmark_wZyGXo7Ymi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2124" name="Mendeley_Bookmark_wZyGXo7Ymi_10">
    <vt:lpwstr>n-dropping-particle": "", "parse-names": false, "suffix": ""}, {"dropping-particle": "", "family": "Nguyen", "given": "Tung", "non-dropping-particle": "", "parse-names": false, "suffix": ""}, {"dropping-particle": "", "family": "Wang", "given": "Luan", "n</vt:lpwstr>
  </property>
  <property fmtid="{D5CDD505-2E9C-101B-9397-08002B2CF9AE}" pid="2125" name="Mendeley_Bookmark_wZyGXo7Ymi_11">
    <vt:lpwstr>on-dropping-particle": "", "parse-names": false, "suffix": ""}, {"dropping-particle": "", "family": "Land", "given": "Susan J", "non-dropping-particle": "", "parse-names": false, "suffix": ""}, {"dropping-particle": "", "family": "Lu", "given": "Xiangyi",</vt:lpwstr>
  </property>
  <property fmtid="{D5CDD505-2E9C-101B-9397-08002B2CF9AE}" pid="2126" name="Mendeley_Bookmark_wZyGXo7Ymi_12">
    <vt:lpwstr> "non-dropping-particle": "", "parse-names": false, "suffix": ""}, {"dropping-particle": "", "family": "Ruden", "given": "Douglas M", "non-dropping-particle": "", "parse-names": false, "suffix": ""}], "container-title": "Fly", "id": "ITEM-1", "issue": "2"</vt:lpwstr>
  </property>
  <property fmtid="{D5CDD505-2E9C-101B-9397-08002B2CF9AE}" pid="2127" name="Mendeley_Bookmark_wZyGXo7Ymi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2128" name="Mendeley_Bookmark_wZyGXo7Ymi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2129" name="Mendeley_Bookmark_wZyGXo7Ymi_15">
    <vt:lpwstr>ttedCitation": "(Cingolani et al., 2012)", "previouslyFormattedCitation": "(Cingolani &lt;i&gt;et al.&lt;/i&gt;, 2012)"}, "properties": {"noteIndex": 0}, "schema": "https://github.com/citation-style-language/schema/raw/master/csl-citation.json"}</vt:lpwstr>
  </property>
  <property fmtid="{D5CDD505-2E9C-101B-9397-08002B2CF9AE}" pid="2130" name="Mendeley_Bookmark_wZyGXo7Ymi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2131" name="Mendeley_Bookmark_wZyGXo7Ymi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2132" name="Mendeley_Bookmark_wZyGXo7Ymi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2133" name="Mendeley_Bookmark_wZyGXo7Ymi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2134" name="Mendeley_Bookmark_wZyGXo7Ymi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2135" name="Mendeley_Bookmark_wZyGXo7Ymi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2136" name="Mendeley_Bookmark_wZyGXo7Ymi_8">
    <vt:lpwstr>formed by an individual laboratory.", "author": [{"dropping-particle": "", "family": "Cingolani", "given": "Pablo", "non-dropping-particle": "", "parse-names": false, "suffix": ""}, {"dropping-particle": "", "family": "Platts", "given": "Adrian", "non-dro</vt:lpwstr>
  </property>
  <property fmtid="{D5CDD505-2E9C-101B-9397-08002B2CF9AE}" pid="2137" name="Mendeley_Bookmark_wZyGXo7Ymi_9">
    <vt:lpwstr>pping-particle": "", "parse-names": false, "suffix": ""}, {"dropping-particle": "", "family": "Wang", "given": "Le Lily", "non-dropping-particle": "", "parse-names": false, "suffix": ""}, {"dropping-particle": "", "family": "Coon", "given": "Melissa", "no</vt:lpwstr>
  </property>
  <property fmtid="{D5CDD505-2E9C-101B-9397-08002B2CF9AE}" pid="2138" name="Mendeley_Bookmark_wjOGXXn8z8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2139" name="Mendeley_Bookmark_wjOGXXn8z8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2140" name="Mendeley_Bookmark_wjOGXXn8z8_3">
    <vt:lpwstr>ate analysis of data from RNA-seq experiments.", "author": [{"dropping-particle": "", "family": "Pimentel", "given": "Harold", "non-dropping-particle": "", "parse-names": false, "suffix": ""}, {"dropping-particle": "", "family": "Bray", "given": "Nicolas </vt:lpwstr>
  </property>
  <property fmtid="{D5CDD505-2E9C-101B-9397-08002B2CF9AE}" pid="2141" name="Mendeley_Bookmark_wjOGXXn8z8_4">
    <vt:lpwstr>L.", "non-dropping-particle": "", "parse-names": false, "suffix": ""}, {"dropping-particle": "", "family": "Puente", "given": "Suzette", "non-dropping-particle": "", "parse-names": false, "suffix": ""}, {"dropping-particle": "", "family": "Melsted", "give</vt:lpwstr>
  </property>
  <property fmtid="{D5CDD505-2E9C-101B-9397-08002B2CF9AE}" pid="2142" name="Mendeley_Bookmark_wjOGXXn8z8_5">
    <vt:lpwstr>n": "P\u00e1ll", "non-dropping-particle": "", "parse-names": false, "suffix": ""}, {"dropping-particle": "", "family": "Pachter", "given": "Lior", "non-dropping-particle": "", "parse-names": false, "suffix": ""}], "container-title": "Nature Methods", "id"</vt:lpwstr>
  </property>
  <property fmtid="{D5CDD505-2E9C-101B-9397-08002B2CF9AE}" pid="2143" name="Mendeley_Bookmark_wjOGXXn8z8_6">
    <vt:lpwstr>: "ITEM-1", "issue": "7", "issued": {"date-parts": [["2017"]]}, "page": "687-690", "title": "Differential analysis of RNA-seq incorporating quantification uncertainty", "type": "article-journal", "volume": "14"}, "uris": ["http://www.mendeley.com/document</vt:lpwstr>
  </property>
  <property fmtid="{D5CDD505-2E9C-101B-9397-08002B2CF9AE}" pid="2144" name="Mendeley_Bookmark_wjOGXXn8z8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2145" name="Mendeley_Bookmark_wjOGXXn8z8_8">
    <vt:lpwstr>{"noteIndex": 0}, "schema": "https://github.com/citation-style-language/schema/raw/master/csl-citation.json"}</vt:lpwstr>
  </property>
  <property fmtid="{D5CDD505-2E9C-101B-9397-08002B2CF9AE}" pid="2146" name="Mendeley_Bookmark_xafHisnNL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2147" name="Mendeley_Bookmark_xafHisnNL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2148" name="Mendeley_Bookmark_xafHisnNL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2149" name="Mendeley_Bookmark_xafHisnNL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2150" name="Mendeley_Bookmark_xafHisnNLN_5">
    <vt:lpwstr>e-names": false, "suffix": ""}, {"dropping-particle": "", "family": "Huber", "given": "Wolfgang", "non-dropping-particle": "", "parse-names": false, "suffix": ""}, {"dropping-particle": "", "family": "Anders", "given": "Simon", "non-dropping-particle": ""</vt:lpwstr>
  </property>
  <property fmtid="{D5CDD505-2E9C-101B-9397-08002B2CF9AE}" pid="2151" name="Mendeley_Bookmark_xafHisnNLN_6">
    <vt:lpwstr>, "parse-names": false, "suffix": ""}], "container-title": "Genome Biology", "id": "ITEM-1", "issue": "12", "issued": {"date-parts": [["2014"]]}, "page": "1-21", "title": "Moderated estimation of fold change and dispersion for RNA-seq data with DESeq2", "</vt:lpwstr>
  </property>
  <property fmtid="{D5CDD505-2E9C-101B-9397-08002B2CF9AE}" pid="2152" name="Mendeley_Bookmark_xafHisnNLN_7">
    <vt:lpwstr>type": "article-journal", "volume": "15"}, "uris": ["http://www.mendeley.com/documents/?uuid=bc6bf258-6379-4640-8b96-2db1b0bd449f"]}], "mendeley": {"formattedCitation": "(Love, Huber and Anders, 2014)", "plainTextFormattedCitation": "(Love, Huber and Ande</vt:lpwstr>
  </property>
  <property fmtid="{D5CDD505-2E9C-101B-9397-08002B2CF9AE}" pid="2153" name="Mendeley_Bookmark_xafHisnNLN_8">
    <vt:lpwstr>rs, 2014)", "previouslyFormattedCitation": "(Love, Huber and Anders, 2014)"}, "properties": {"noteIndex": 0}, "schema": "https://github.com/citation-style-language/schema/raw/master/csl-citation.json"}</vt:lpwstr>
  </property>
  <property fmtid="{D5CDD505-2E9C-101B-9397-08002B2CF9AE}" pid="2154" name="Mendeley_Bookmark_yBlGz70OwC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2155" name="Mendeley_Bookmark_yBlGz70OwC_10">
    <vt:lpwstr> "title": "Estimating and interpreting FST: The impact of rare variants", "type": "article-journal", "volume": "23"}, "uris": ["http://www.mendeley.com/documents/?uuid=3ae5af31-956d-45ed-a724-443ad0ca9cb2"]}, {"id": "ITEM-2", "itemData": {"DOI": "10.1093/</vt:lpwstr>
  </property>
  <property fmtid="{D5CDD505-2E9C-101B-9397-08002B2CF9AE}" pid="2156" name="Mendeley_Bookmark_yBlGz70OwC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2157" name="Mendeley_Bookmark_yBlGz70OwC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2158" name="Mendeley_Bookmark_yBlGz70OwC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2159" name="Mendeley_Bookmark_yBlGz70OwC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2160" name="Mendeley_Bookmark_yBlGz70OwC_15">
    <vt:lpwstr>", "given": "R. R.", "non-dropping-particle": "", "parse-names": false, "suffix": ""}, {"dropping-particle": "", "family": "Slatkin", "given": "M.", "non-dropping-particle": "", "parse-names": false, "suffix": ""}, {"dropping-particle": "", "family": "Mad</vt:lpwstr>
  </property>
  <property fmtid="{D5CDD505-2E9C-101B-9397-08002B2CF9AE}" pid="2161" name="Mendeley_Bookmark_yBlGz70OwC_16">
    <vt:lpwstr>dison", "given": "W. P.", "non-dropping-particle": "", "parse-names": false, "suffix": ""}], "container-title": "Genetics", "id": "ITEM-2", "issue": "2", "issued": {"date-parts": [["1992"]]}, "page": "583-589", "title": "Estimation of levels of gene flow </vt:lpwstr>
  </property>
  <property fmtid="{D5CDD505-2E9C-101B-9397-08002B2CF9AE}" pid="2162" name="Mendeley_Bookmark_yBlGz70OwC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2163" name="Mendeley_Bookmark_yBlGz70OwC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2164" name="Mendeley_Bookmark_yBlGz70OwC_19">
    <vt:lpwstr>ub.com/citation-style-language/schema/raw/master/csl-citation.json"}</vt:lpwstr>
  </property>
  <property fmtid="{D5CDD505-2E9C-101B-9397-08002B2CF9AE}" pid="2165" name="Mendeley_Bookmark_yBlGz70OwC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2166" name="Mendeley_Bookmark_yBlGz70OwC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2167" name="Mendeley_Bookmark_yBlGz70OwC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2168" name="Mendeley_Bookmark_yBlGz70OwC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2169" name="Mendeley_Bookmark_yBlGz70OwC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2170" name="Mendeley_Bookmark_yBlGz70OwC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2171" name="Mendeley_Bookmark_yBlGz70OwC_8">
    <vt:lpwstr>e": "", "family": "Patterson", "given": "Nick", "non-dropping-particle": "", "parse-names": false, "suffix": ""}, {"dropping-particle": "", "family": "Sankararaman", "given": "Sriram", "non-dropping-particle": "", "parse-names": false, "suffix": ""}, {"dr</vt:lpwstr>
  </property>
  <property fmtid="{D5CDD505-2E9C-101B-9397-08002B2CF9AE}" pid="2172" name="Mendeley_Bookmark_yBlGz70OwC_9">
    <vt:lpwstr>opping-particle": "", "family": "Price", "given": "Alkes L.", "non-dropping-particle": "", "parse-names": false, "suffix": ""}], "container-title": "Genome Research", "id": "ITEM-1", "issue": "9", "issued": {"date-parts": [["2013"]]}, "page": "1514-1521",</vt:lpwstr>
  </property>
  <property fmtid="{D5CDD505-2E9C-101B-9397-08002B2CF9AE}" pid="2173" name="Mendeley_Bookmark_yTJhoeRbmX_1">
    <vt:lpwstr>ADDIN CSL_CITATION {"citationItems": [{"id": "ITEM-1", "itemData": {"DOI": "10.1111/evo.12063", "ISBN": "1558-5646 (Electronic)\\n0014-3820 (Linking)", "ISSN": "00143820", "PMID": "23550770", "abstract": "Over the past decade the use of long-lasting insec</vt:lpwstr>
  </property>
  <property fmtid="{D5CDD505-2E9C-101B-9397-08002B2CF9AE}" pid="2174" name="Mendeley_Bookmark_yTJhoeRbmX_10">
    <vt:lpwstr>alse, "suffix": ""}, {"dropping-particle": "", "family": "Marshall", "given": "John", "non-dropping-particle": "", "parse-names": false, "suffix": ""}, {"dropping-particle": "", "family": "Ranson", "given": "Hilary", "non-dropping-particle": "", "parse-na</vt:lpwstr>
  </property>
  <property fmtid="{D5CDD505-2E9C-101B-9397-08002B2CF9AE}" pid="2175" name="Mendeley_Bookmark_yTJhoeRbmX_11">
    <vt:lpwstr>mes": false, "suffix": ""}, {"dropping-particle": "", "family": "Rowland", "given": "Mark", "non-dropping-particle": "", "parse-names": false, "suffix": ""}, {"dropping-particle": "", "family": "Shaman", "given": "Jeff", "non-dropping-particle": "", "pars</vt:lpwstr>
  </property>
  <property fmtid="{D5CDD505-2E9C-101B-9397-08002B2CF9AE}" pid="2176" name="Mendeley_Bookmark_yTJhoeRbmX_12">
    <vt:lpwstr>e-names": false, "suffix": ""}, {"dropping-particle": "", "family": "Lindsay", "given": "Steve W.", "non-dropping-particle": "", "parse-names": false, "suffix": ""}], "container-title": "Evolution", "id": "ITEM-1", "issue": "4", "issued": {"date-parts": [</vt:lpwstr>
  </property>
  <property fmtid="{D5CDD505-2E9C-101B-9397-08002B2CF9AE}" pid="2177" name="Mendeley_Bookmark_yTJhoeRbmX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2178" name="Mendeley_Bookmark_yTJhoeRbmX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2179" name="Mendeley_Bookmark_yTJhoeRbmX_15">
    <vt:lpwstr>tation-style-language/schema/raw/master/csl-citation.json"}</vt:lpwstr>
  </property>
  <property fmtid="{D5CDD505-2E9C-101B-9397-08002B2CF9AE}" pid="2180" name="Mendeley_Bookmark_yTJhoeRbmX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2181" name="Mendeley_Bookmark_yTJhoeRbmX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2182" name="Mendeley_Bookmark_yTJhoeRbmX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2183" name="Mendeley_Bookmark_yTJhoeRbmX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2184" name="Mendeley_Bookmark_yTJhoeRbmX_6">
    <vt:lpwstr>"", "family": "Gatton", "given": "Michelle L.", "non-dropping-particle": "", "parse-names": false, "suffix": ""}, {"dropping-particle": "", "family": "Chitnis", "given": "Nakul", "non-dropping-particle": "", "parse-names": false, "suffix": ""}, {"dropping</vt:lpwstr>
  </property>
  <property fmtid="{D5CDD505-2E9C-101B-9397-08002B2CF9AE}" pid="2185" name="Mendeley_Bookmark_yTJhoeRbmX_7">
    <vt:lpwstr>-particle": "", "family": "Churcher", "given": "Thomas", "non-dropping-particle": "", "parse-names": false, "suffix": ""}, {"dropping-particle": "", "family": "Donnelly", "given": "Martin J.", "non-dropping-particle": "", "parse-names": false, "suffix": "</vt:lpwstr>
  </property>
  <property fmtid="{D5CDD505-2E9C-101B-9397-08002B2CF9AE}" pid="2186" name="Mendeley_Bookmark_yTJhoeRbmX_8">
    <vt:lpwstr>"}, {"dropping-particle": "", "family": "Ghani", "given": "Azra C.", "non-dropping-particle": "", "parse-names": false, "suffix": ""}, {"dropping-particle": "", "family": "Godfray", "given": "H. Charles J", "non-dropping-particle": "", "parse-names": fals</vt:lpwstr>
  </property>
  <property fmtid="{D5CDD505-2E9C-101B-9397-08002B2CF9AE}" pid="2187" name="Mendeley_Bookmark_yTJhoeRbmX_9">
    <vt:lpwstr>e, "suffix": ""}, {"dropping-particle": "", "family": "Gould", "given": "Fred", "non-dropping-particle": "", "parse-names": false, "suffix": ""}, {"dropping-particle": "", "family": "Hastings", "given": "Ian", "non-dropping-particle": "", "parse-names": f</vt:lpwstr>
  </property>
  <property fmtid="{D5CDD505-2E9C-101B-9397-08002B2CF9AE}" pid="2188" name="ZOTERO_BREF_0RsBrNYtjlF6_1">
    <vt:lpwstr>ZOTERO_ITEM CSL_CITATION {"citationID":"vHDwfNuq","properties":{"formattedCitation":"(Njoroge et al., 2021)","plainCitation":"(Njoroge et al., 2021)","noteIndex":0},"citationItems":[{"id":3585,"uris":["http://zotero.org/users/local/9e2gOBR4/items/DBBIP3KF</vt:lpwstr>
  </property>
  <property fmtid="{D5CDD505-2E9C-101B-9397-08002B2CF9AE}" pid="2189" name="ZOTERO_BREF_0RsBrNYtjlF6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190" name="ZOTERO_BREF_0RsBrNYtjlF6_3">
    <vt:lpwstr>agnostic for anti-malarial intervention deployment","author":[{"family":"Njoroge","given":"Harun"},{"family":"Oruni","given":"Ambrose"},{"family":"Pipini","given":"Dimitra"},{"family":"Nagi","given":"Sanjay C"},{"family":"Lynd","given":"Amy"},{"family":"E</vt:lpwstr>
  </property>
  <property fmtid="{D5CDD505-2E9C-101B-9397-08002B2CF9AE}" pid="2191" name="ZOTERO_BREF_0RsBrNYtjlF6_4">
    <vt:lpwstr>ric","given":"R"},{"family":"Tomlinson","given":"Sean"},{"family":"Grau-bove","given":"Xavi"},{"family":"Mcdermott","given":"Daniel"},{"family":"Emile","given":"Z"},{"family":"Agossa","given":"Fiacre R"},{"family":"Mokuba","given":"Arlette"},{"family":"Ir</vt:lpwstr>
  </property>
  <property fmtid="{D5CDD505-2E9C-101B-9397-08002B2CF9AE}" pid="2192" name="ZOTERO_BREF_0RsBrNYtjlF6_5">
    <vt:lpwstr>ish","given":"Seth"},{"family":"Kabula","given":"Bilali"},{"family":"Mbogo","given":"Charles"},{"family":"Paine","given":"Mark J I"},{"family":"Weetman","given":"David"},{"family":"Donnelly","given":"Martin J"},{"family":"Place","given":"Pembroke"},{"fami</vt:lpwstr>
  </property>
  <property fmtid="{D5CDD505-2E9C-101B-9397-08002B2CF9AE}" pid="2193" name="ZOTERO_BREF_0RsBrNYtjlF6_6">
    <vt:lpwstr>ly":"Resources","given":"Animal"},{"family":"Project","given":"Vectorlink"},{"family":"Associates","given":"Abt"},{"family":"Unit","given":"Population Health"},{"family":"Programme","given":"Microbes"},{"family":"Place","given":"Pembroke"}],"issued":{"dat</vt:lpwstr>
  </property>
  <property fmtid="{D5CDD505-2E9C-101B-9397-08002B2CF9AE}" pid="2194" name="ZOTERO_BREF_0RsBrNYtjlF6_7">
    <vt:lpwstr>e-parts":[["2021"]]}}}],"schema":"https://github.com/citation-style-language/schema/raw/master/csl-citation.json"}</vt:lpwstr>
  </property>
  <property fmtid="{D5CDD505-2E9C-101B-9397-08002B2CF9AE}" pid="2195" name="ZOTERO_BREF_1ZRY8u6c34rp1_1">
    <vt:lpwstr>ZOTERO_ITEM CSL_CITATION {"citationID":"XtfDWk8p","properties":{"formattedCitation":"(Williams et al., 2019)","plainCitation":"(Williams et al., 2019)","dontUpdate":true,"noteIndex":0},"citationItems":[{"id":3487,"uris":["http://zotero.org/users/local/9e2</vt:lpwstr>
  </property>
  <property fmtid="{D5CDD505-2E9C-101B-9397-08002B2CF9AE}" pid="2196" name="ZOTERO_BREF_1ZRY8u6c34rp1_10">
    <vt:lpwstr>type over many generations. In conjunction with a standardized rearing regime, this ensures quality control of strains over time allowing for robust product comparison and selection of optimal products for further development. The identification of multip</vt:lpwstr>
  </property>
  <property fmtid="{D5CDD505-2E9C-101B-9397-08002B2CF9AE}" pid="2197" name="ZOTERO_BREF_1ZRY8u6c34rp1_11">
    <vt:lpwstr>le mechanisms underpinning insecticide resistance highlights the importance of screening new compounds against a range of mosquito strains.[Figure not available: see fulltext.].","container-title":"Parasites and Vectors","DOI":"10.1186/s13071-019-3774-3",</vt:lpwstr>
  </property>
  <property fmtid="{D5CDD505-2E9C-101B-9397-08002B2CF9AE}" pid="2198" name="ZOTERO_BREF_1ZRY8u6c34rp1_12">
    <vt:lpwstr>"ISSN":"17563305","issue":"1","note":"PMID: 31690332\npublisher: BioMed Central","page":"1-14","title":"Characterisation of Anopheles strains used for laboratory screening of new vector control products","volume":"12","author":[{"family":"Williams","given</vt:lpwstr>
  </property>
  <property fmtid="{D5CDD505-2E9C-101B-9397-08002B2CF9AE}" pid="2199" name="ZOTERO_BREF_1ZRY8u6c34rp1_13">
    <vt:lpwstr>":"Jessica"},{"family":"Flood","given":"Lori"},{"family":"Praulins","given":"Giorgio"},{"family":"Ingham","given":"Victoria A."},{"family":"Morgan","given":"John"},{"family":"Lees","given":"Rosemary Susan"},{"family":"Ranson","given":"Hilary"}],"issued":{</vt:lpwstr>
  </property>
  <property fmtid="{D5CDD505-2E9C-101B-9397-08002B2CF9AE}" pid="2200" name="ZOTERO_BREF_1ZRY8u6c34rp1_14">
    <vt:lpwstr>"date-parts":[["2019"]]}}}],"schema":"https://github.com/citation-style-language/schema/raw/master/csl-citation.json"}</vt:lpwstr>
  </property>
  <property fmtid="{D5CDD505-2E9C-101B-9397-08002B2CF9AE}" pid="2201" name="ZOTERO_BREF_1ZRY8u6c34rp1_2">
    <vt:lpwstr>gOBR4/items/WEG3NYP4"],"itemData":{"id":3487,"type":"article-journal","abstract":"Background: Insecticides formulated into products that target Anopheles mosquitos have had an immense impact on reducing malaria cases in Africa. However, resistance to curr</vt:lpwstr>
  </property>
  <property fmtid="{D5CDD505-2E9C-101B-9397-08002B2CF9AE}" pid="2202" name="ZOTERO_BREF_1ZRY8u6c34rp1_3">
    <vt:lpwstr>ently used insecticides is spreading rapidly and there is an urgent need for alternative public health insecticides. Potential new insecticides must be screened against a range of characterized mosquito strains to identify potential resistance liabilities</vt:lpwstr>
  </property>
  <property fmtid="{D5CDD505-2E9C-101B-9397-08002B2CF9AE}" pid="2203" name="ZOTERO_BREF_1ZRY8u6c34rp1_4">
    <vt:lpwstr>. The Liverpool School of Tropical Medicine maintains three susceptible and four resistant Anopheles strains that are widely used for screening for new insecticides. The properties of these strains are described in this paper. Methods: WHO tube susceptibi</vt:lpwstr>
  </property>
  <property fmtid="{D5CDD505-2E9C-101B-9397-08002B2CF9AE}" pid="2204" name="ZOTERO_BREF_1ZRY8u6c34rp1_5">
    <vt:lpwstr>lity bioassays were used for colony selection and to screen for resistance to the major classes of public health insecticides. Topical and tarsal contact bioassays were used to produce dose response curves to assess resistance intensity. Bioassays with th</vt:lpwstr>
  </property>
  <property fmtid="{D5CDD505-2E9C-101B-9397-08002B2CF9AE}" pid="2205" name="ZOTERO_BREF_1ZRY8u6c34rp1_6">
    <vt:lpwstr>e synergist piperonyl butoxide were also performed. Taqman™ assays were used to screen for known target site resistance alleles (kdr and ace-1). RT-qPCR was used to quantify expression of genes associated with pyrethroid resistance. Results: Pyrethroid se</vt:lpwstr>
  </property>
  <property fmtid="{D5CDD505-2E9C-101B-9397-08002B2CF9AE}" pid="2206" name="ZOTERO_BREF_1ZRY8u6c34rp1_7">
    <vt:lpwstr>lection pressure has maintained resistance to this class in all four resistant strains. Some carbamate and organophosphate resistance has been lost through lack of exposure to these insecticide classes. The Anopheles gambiae (sensu lato) strains, VK7 2014</vt:lpwstr>
  </property>
  <property fmtid="{D5CDD505-2E9C-101B-9397-08002B2CF9AE}" pid="2207" name="ZOTERO_BREF_1ZRY8u6c34rp1_8">
    <vt:lpwstr>, Banfora M and Tiassalé 13 have higher levels of pyrethroid resistance than the An. funestus FUMOZ-R strain. Elevated expression of P450s is found in all four strains and the 1014F kdr mutation is present in all three An. gambiae strains at varying frequ</vt:lpwstr>
  </property>
  <property fmtid="{D5CDD505-2E9C-101B-9397-08002B2CF9AE}" pid="2208" name="ZOTERO_BREF_1ZRY8u6c34rp1_9">
    <vt:lpwstr>encies. Tarsal contact data and overexpression of CYP4G16 and SAP2 suggest penetration barriers and/or sequestration also confer resistance in Banfora M. Conclusions: Continual selection with deltamethrin has maintained a stable pyrethroid-resistant pheno</vt:lpwstr>
  </property>
  <property fmtid="{D5CDD505-2E9C-101B-9397-08002B2CF9AE}" pid="2209" name="ZOTERO_BREF_1ZRY8u6c34rp_1">
    <vt:lpwstr>ZOTERO_ITEM CSL_CITATION {"citationID":"XtfDWk8p","properties":{"formattedCitation":"(Williams et al., 2019)","plainCitation":"(Williams et al., 2019)","noteIndex":0},"citationItems":[{"id":3487,"uris":["http://zotero.org/users/local/9e2gOBR4/items/WEG3NY</vt:lpwstr>
  </property>
  <property fmtid="{D5CDD505-2E9C-101B-9397-08002B2CF9AE}" pid="2210" name="ZOTERO_BREF_1ZRY8u6c34r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11" name="ZOTERO_BREF_1ZRY8u6c34r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12" name="ZOTERO_BREF_1ZRY8u6c34r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13" name="ZOTERO_BREF_1ZRY8u6c34rp_13">
    <vt:lpwstr>ily":"Flood","given":"Lori"},{"family":"Praulins","given":"Giorgio"},{"family":"Ingham","given":"Victoria A."},{"family":"Morgan","given":"John"},{"family":"Lees","given":"Rosemary Susan"},{"family":"Ranson","given":"Hilary"}],"issued":{"date-parts":[["20</vt:lpwstr>
  </property>
  <property fmtid="{D5CDD505-2E9C-101B-9397-08002B2CF9AE}" pid="2214" name="ZOTERO_BREF_1ZRY8u6c34rp_14">
    <vt:lpwstr>19"]]}}}],"schema":"https://github.com/citation-style-language/schema/raw/master/csl-citation.json"}</vt:lpwstr>
  </property>
  <property fmtid="{D5CDD505-2E9C-101B-9397-08002B2CF9AE}" pid="2215" name="ZOTERO_BREF_1ZRY8u6c34r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16" name="ZOTERO_BREF_1ZRY8u6c34r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17" name="ZOTERO_BREF_1ZRY8u6c34r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18" name="ZOTERO_BREF_1ZRY8u6c34r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19" name="ZOTERO_BREF_1ZRY8u6c34r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20" name="ZOTERO_BREF_1ZRY8u6c34r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21" name="ZOTERO_BREF_1ZRY8u6c34r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22" name="ZOTERO_BREF_1ZRY8u6c34r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23" name="ZOTERO_BREF_2LUN2wwzoM4P_1">
    <vt:lpwstr>ZOTERO_ITEM CSL_CITATION {"citationID":"mG9rhUtO","properties":{"formattedCitation":"(Williams et al., 2019)","plainCitation":"(Williams et al., 2019)","noteIndex":0},"citationItems":[{"id":3487,"uris":["http://zotero.org/users/local/9e2gOBR4/items/WEG3NY</vt:lpwstr>
  </property>
  <property fmtid="{D5CDD505-2E9C-101B-9397-08002B2CF9AE}" pid="2224" name="ZOTERO_BREF_2LUN2wwzoM4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25" name="ZOTERO_BREF_2LUN2wwzoM4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26" name="ZOTERO_BREF_2LUN2wwzoM4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27" name="ZOTERO_BREF_2LUN2wwzoM4P_13">
    <vt:lpwstr>ily":"Flood","given":"Lori"},{"family":"Praulins","given":"Giorgio"},{"family":"Ingham","given":"Victoria A."},{"family":"Morgan","given":"John"},{"family":"Lees","given":"Rosemary Susan"},{"family":"Ranson","given":"Hilary"}],"issued":{"date-parts":[["20</vt:lpwstr>
  </property>
  <property fmtid="{D5CDD505-2E9C-101B-9397-08002B2CF9AE}" pid="2228" name="ZOTERO_BREF_2LUN2wwzoM4P_14">
    <vt:lpwstr>19"]]}}}],"schema":"https://github.com/citation-style-language/schema/raw/master/csl-citation.json"}</vt:lpwstr>
  </property>
  <property fmtid="{D5CDD505-2E9C-101B-9397-08002B2CF9AE}" pid="2229" name="ZOTERO_BREF_2LUN2wwzoM4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30" name="ZOTERO_BREF_2LUN2wwzoM4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31" name="ZOTERO_BREF_2LUN2wwzoM4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32" name="ZOTERO_BREF_2LUN2wwzoM4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33" name="ZOTERO_BREF_2LUN2wwzoM4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34" name="ZOTERO_BREF_2LUN2wwzoM4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35" name="ZOTERO_BREF_2LUN2wwzoM4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36" name="ZOTERO_BREF_2LUN2wwzoM4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37" name="ZOTERO_BREF_3dJrA1Mb491m_1">
    <vt:lpwstr>ZOTERO_ITEM CSL_CITATION {"citationID":"1ZPMIPnF","properties":{"formattedCitation":"(Danecek et al., 2021)","plainCitation":"(Danecek et al., 2021)","noteIndex":0},"citationItems":[{"id":3459,"uris":["http://zotero.org/users/local/9e2gOBR4/items/FX3WJIJ7</vt:lpwstr>
  </property>
  <property fmtid="{D5CDD505-2E9C-101B-9397-08002B2CF9AE}" pid="2238" name="ZOTERO_BREF_3dJrA1Mb491m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239" name="ZOTERO_BREF_3dJrA1Mb491m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240" name="ZOTERO_BREF_3dJrA1Mb491m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241" name="ZOTERO_BREF_3dJrA1Mb491m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242" name="ZOTERO_BREF_3dJrA1Mb491m_6">
    <vt:lpwstr>/gigascience/giab008","ISSN":"2047217X","issue":"2","note":"PMID: 33590861\narXiv: 2012.10295\nCitation Key: Danecek2021","title":"Twelve years of SAMtools and BCFtools","volume":"10","author":[{"family":"Danecek","given":"Petr"},{"family":"Bonfield","giv</vt:lpwstr>
  </property>
  <property fmtid="{D5CDD505-2E9C-101B-9397-08002B2CF9AE}" pid="2243" name="ZOTERO_BREF_3dJrA1Mb491m_7">
    <vt:lpwstr>en":"James K."},{"family":"Liddle","given":"Jennifer"},{"family":"Marshall","given":"John"},{"family":"Ohan","given":"Valeriu"},{"family":"Pollard","given":"Martin O."},{"family":"Whitwham","given":"Andrew"},{"family":"Keane","given":"Thomas"},{"family":"</vt:lpwstr>
  </property>
  <property fmtid="{D5CDD505-2E9C-101B-9397-08002B2CF9AE}" pid="2244" name="ZOTERO_BREF_3dJrA1Mb491m_8">
    <vt:lpwstr>McCarthy","given":"Shane A."},{"family":"Davies","given":"Robert M."},{"family":"Li","given":"Heng"}],"issued":{"date-parts":[["2021"]]}}}],"schema":"https://github.com/citation-style-language/schema/raw/master/csl-citation.json"}</vt:lpwstr>
  </property>
  <property fmtid="{D5CDD505-2E9C-101B-9397-08002B2CF9AE}" pid="2245" name="ZOTERO_BREF_3h8DXse6yxEP_1">
    <vt:lpwstr>ZOTERO_ITEM CSL_CITATION {"citationID":"KNtwrAv8","properties":{"formattedCitation":"(Andrews, 2010)","plainCitation":"(Andrews, 2010)","noteIndex":0},"citationItems":[{"id":3236,"uris":["http://zotero.org/users/local/9e2gOBR4/items/P3QLX3XE"],"itemData":</vt:lpwstr>
  </property>
  <property fmtid="{D5CDD505-2E9C-101B-9397-08002B2CF9AE}" pid="2246" name="ZOTERO_BREF_3h8DXse6yxEP_2">
    <vt:lpwstr>{"id":3236,"type":"webpage","note":"Citation Key: Andrews2010","title":"FastQC: a quality control tool for high throughput sequence data.","URL":"http://www.bioinformatics.babraham.ac.uk/projects/fastqc","author":[{"family":"Andrews","given":"Simon"}],"is</vt:lpwstr>
  </property>
  <property fmtid="{D5CDD505-2E9C-101B-9397-08002B2CF9AE}" pid="2247" name="ZOTERO_BREF_3h8DXse6yxEP_3">
    <vt:lpwstr>sued":{"date-parts":[["2010"]]}}}],"schema":"https://github.com/citation-style-language/schema/raw/master/csl-citation.json"}</vt:lpwstr>
  </property>
  <property fmtid="{D5CDD505-2E9C-101B-9397-08002B2CF9AE}" pid="2248" name="ZOTERO_BREF_3xaJIu3TPqHI_1">
    <vt:lpwstr>ZOTERO_ITEM CSL_CITATION {"citationID":"Jz449dgG","properties":{"formattedCitation":"(Bonizzoni et al., 2015; David et al., 2014; Faucon et al., 2017; Kang et al., 2021; Messenger et al., 2021)","plainCitation":"(Bonizzoni et al., 2015; David et al., 2014</vt:lpwstr>
  </property>
  <property fmtid="{D5CDD505-2E9C-101B-9397-08002B2CF9AE}" pid="2249" name="ZOTERO_BREF_3xaJIu3TPqHI_10">
    <vt:lpwstr>ese results support the conclusion that resistance to pyrethroids is a complex and evolving phenotype, dependent on multiple gene functions including, but not limited to, metabolic detoxification. Functional convergence among metabolic detoxification gene</vt:lpwstr>
  </property>
  <property fmtid="{D5CDD505-2E9C-101B-9397-08002B2CF9AE}" pid="2250" name="ZOTERO_BREF_3xaJIu3TPqHI_11">
    <vt:lpwstr>s may exist, with the role of each gene being modulated by the life history and selection pressure on mosquito populations. As a consequence, biochemical assays that quantify overall enzyme activity may be a more suitable method for predicting metabolic r</vt:lpwstr>
  </property>
  <property fmtid="{D5CDD505-2E9C-101B-9397-08002B2CF9AE}" pid="2251" name="ZOTERO_BREF_3xaJIu3TPqHI_12">
    <vt:lpwstr>esistance than gene-based assays.","container-title":"Parasites &amp; Vectors","DOI":"10.1186/s13071-015-1083-z","ISSN":"1756-3305","issue":"1","note":"PMID: 26381877\npublisher: Parasites &amp; Vectors\nISBN: 1756-3305","page":"474","title":"RNA-seq analyses of </vt:lpwstr>
  </property>
  <property fmtid="{D5CDD505-2E9C-101B-9397-08002B2CF9AE}" pid="2252" name="ZOTERO_BREF_3xaJIu3TPqHI_13">
    <vt:lpwstr>changes in the Anopheles gambiae transcriptome associated with resistance to pyrethroids in Kenya: identification of candidate-resistance genes and candidate-resistance SNPs","volume":"8","author":[{"family":"Bonizzoni","given":"Mariangela"},{"family":"Oc</vt:lpwstr>
  </property>
  <property fmtid="{D5CDD505-2E9C-101B-9397-08002B2CF9AE}" pid="2253" name="ZOTERO_BREF_3xaJIu3TPqHI_14">
    <vt:lpwstr>homo","given":"Eric"},{"family":"Dunn","given":"William Augustine"},{"family":"Britton","given":"Monica"},{"family":"Afrane","given":"Yaw"},{"family":"Zhou","given":"Guofa"},{"family":"Hartsel","given":"Joshua"},{"family":"Lee","given":"Ming-Chieh"},{"fam</vt:lpwstr>
  </property>
  <property fmtid="{D5CDD505-2E9C-101B-9397-08002B2CF9AE}" pid="2254" name="ZOTERO_BREF_3xaJIu3TPqHI_15">
    <vt:lpwstr>ily":"Xu","given":"Jiabao"},{"family":"Githeko","given":"Andrew"},{"family":"Fass","given":"Joseph"},{"family":"Yan","given":"Guiyun"}],"issued":{"date-parts":[["2015"]]}}},{"id":3692,"uris":["http://zotero.org/users/local/9e2gOBR4/items/DG3VENPW"],"itemD</vt:lpwstr>
  </property>
  <property fmtid="{D5CDD505-2E9C-101B-9397-08002B2CF9AE}" pid="2255" name="ZOTERO_BREF_3xaJIu3TPqHI_16">
    <vt:lpwstr>ata":{"id":3692,"type":"article-journal","abstract":"Background: Mosquito control programmes using chemical insecticides are increasingly threatened by the development of resistance. Such resistance can be the consequence of changes in proteins targeted b</vt:lpwstr>
  </property>
  <property fmtid="{D5CDD505-2E9C-101B-9397-08002B2CF9AE}" pid="2256" name="ZOTERO_BREF_3xaJIu3TPqHI_17">
    <vt:lpwstr>y insecticides (target site mediated resistance), increased insecticide biodegradation (metabolic resistance), altered transport, sequestration or other mechanisms. As opposed to target site resistance, other mechanisms are far from being fully understood</vt:lpwstr>
  </property>
  <property fmtid="{D5CDD505-2E9C-101B-9397-08002B2CF9AE}" pid="2257" name="ZOTERO_BREF_3xaJIu3TPqHI_18">
    <vt:lpwstr>. Indeed, insecticide selection often affects a large number of genes and various biological processes can hypothetically confer resistance. In this context, the aim of the present study was to use RNA sequencing (RNA-seq) for comparing transcription leve</vt:lpwstr>
  </property>
  <property fmtid="{D5CDD505-2E9C-101B-9397-08002B2CF9AE}" pid="2258" name="ZOTERO_BREF_3xaJIu3TPqHI_19">
    <vt:lpwstr>l and polymorphism variations associated with adaptation to chemical insecticides in the mosquito Aedes aegypti. Biological materials consisted of a parental susceptible strain together with three child strains selected across multiple generations with th</vt:lpwstr>
  </property>
  <property fmtid="{D5CDD505-2E9C-101B-9397-08002B2CF9AE}" pid="2259" name="ZOTERO_BREF_3xaJIu3TPqHI_2">
    <vt:lpwstr>; Faucon et al., 2017; Kang et al., 2021; Messenger et al., 2021)","noteIndex":0},"citationItems":[{"id":1825,"uris":["http://zotero.org/users/local/9e2gOBR4/items/PKBU7C88"],"itemData":{"id":1825,"type":"article-journal","abstract":"BACKGROUND: The exten</vt:lpwstr>
  </property>
  <property fmtid="{D5CDD505-2E9C-101B-9397-08002B2CF9AE}" pid="2260" name="ZOTERO_BREF_3xaJIu3TPqHI_20">
    <vt:lpwstr>ree insecticides from different classes: the pyrethroid permethrin, the neonicotinoid imidacloprid and the carbamate propoxur.\nResults: After ten generations, insecticide-selected strains showed elevated resistance levels to the insecticides used for sel</vt:lpwstr>
  </property>
  <property fmtid="{D5CDD505-2E9C-101B-9397-08002B2CF9AE}" pid="2261" name="ZOTERO_BREF_3xaJIu3TPqHI_21">
    <vt:lpwstr>ection. RNA-seq data allowed detecting over 13,000 transcripts, of which 413 were differentially transcribed in insecticide-selected strains as compared to the susceptible strain. Among them, a significant enrichment of transcripts encoding cuticle protei</vt:lpwstr>
  </property>
  <property fmtid="{D5CDD505-2E9C-101B-9397-08002B2CF9AE}" pid="2262" name="ZOTERO_BREF_3xaJIu3TPqHI_22">
    <vt:lpwstr>ns, transporters and enzymes was observed. Polymorphism analysis revealed over 2500 SNPs showing &gt; 50% allele frequency variations in insecticide-selected strains as compared to the susceptible strain, affecting over 1000 transcripts. Comparing gene trans</vt:lpwstr>
  </property>
  <property fmtid="{D5CDD505-2E9C-101B-9397-08002B2CF9AE}" pid="2263" name="ZOTERO_BREF_3xaJIu3TPqHI_23">
    <vt:lpwstr>cription and polymorphism patterns revealed marked differences among strains. While imidacloprid selection was linked to the over transcription of many genes, permethrin selection was rather linked to polymorphism variations. Focusing on detoxification en</vt:lpwstr>
  </property>
  <property fmtid="{D5CDD505-2E9C-101B-9397-08002B2CF9AE}" pid="2264" name="ZOTERO_BREF_3xaJIu3TPqHI_24">
    <vt:lpwstr>zymes revealed that permethrin selection strongly affected the polymorphism of several transcripts encoding cytochrome P450 monooxygenases likely involved in insecticide biodegradation.\nConclusions: The present study confirmed the power of RNA-seq for id</vt:lpwstr>
  </property>
  <property fmtid="{D5CDD505-2E9C-101B-9397-08002B2CF9AE}" pid="2265" name="ZOTERO_BREF_3xaJIu3TPqHI_25">
    <vt:lpwstr>entifying concomitantly quantitative and qualitative transcriptome changes associated with insecticide resistance in mosquitoes. Our results suggest that transcriptome modifications can be selected rapidly by insecticides and affect multiple biological fu</vt:lpwstr>
  </property>
  <property fmtid="{D5CDD505-2E9C-101B-9397-08002B2CF9AE}" pid="2266" name="ZOTERO_BREF_3xaJIu3TPqHI_26">
    <vt:lpwstr>nctions. Previously neglected by molecular screenings, polymorphism variations of detoxification enzymes may play an important role in the adaptive response of mosquitoes to insecticides.","container-title":"BMC Genomics","DOI":"10.1186/1471-2164-15-174",</vt:lpwstr>
  </property>
  <property fmtid="{D5CDD505-2E9C-101B-9397-08002B2CF9AE}" pid="2267" name="ZOTERO_BREF_3xaJIu3TPqHI_27">
    <vt:lpwstr>"ISSN":"1471-2164","issue":"1","journalAbbreviation":"BMC Genomics","language":"en","page":"174","source":"DOI.org (Crossref)","title":"Comparative analysis of response to selection with three insecticides in the dengue mosquito Aedes aegypti using mRNA s</vt:lpwstr>
  </property>
  <property fmtid="{D5CDD505-2E9C-101B-9397-08002B2CF9AE}" pid="2268" name="ZOTERO_BREF_3xaJIu3TPqHI_28">
    <vt:lpwstr>equencing","volume":"15","author":[{"family":"David","given":"Jean-Philippe"},{"family":"Faucon","given":"Frédéric"},{"family":"Chandor-Proust","given":"Alexia"},{"family":"Poupardin","given":"Rodolphe"},{"family":"Riaz","given":"Muhammad"},{"family":"Bon</vt:lpwstr>
  </property>
  <property fmtid="{D5CDD505-2E9C-101B-9397-08002B2CF9AE}" pid="2269" name="ZOTERO_BREF_3xaJIu3TPqHI_29">
    <vt:lpwstr>in","given":"Aurélie"},{"family":"Navratil","given":"Vincent"},{"family":"Reynaud","given":"Stéphane"}],"issued":{"date-parts":[["2014"]]}}},{"id":1765,"uris":["http://zotero.org/users/local/9e2gOBR4/items/LQC77L3U"],"itemData":{"id":1765,"type":"article-</vt:lpwstr>
  </property>
  <property fmtid="{D5CDD505-2E9C-101B-9397-08002B2CF9AE}" pid="2270" name="ZOTERO_BREF_3xaJIu3TPqHI_3">
    <vt:lpwstr>sive use of pyrethroids for control of malaria vectors, driven by their cost, efficacy and safety, has led to widespread resistance. To favor their sustainable use, the World Health Organization (WHO) formulated an insecticide resistance management plan, </vt:lpwstr>
  </property>
  <property fmtid="{D5CDD505-2E9C-101B-9397-08002B2CF9AE}" pid="2271" name="ZOTERO_BREF_3xaJIu3TPqHI_30">
    <vt:lpwstr>journal","abstract":"BACKGROUND The capacity of Aedes mosquitoes to resist chemical insecticides threatens the control of major arbovirus diseases worldwide. Until alternative control tools are widely deployed, monitoring insecticide resistance levels and</vt:lpwstr>
  </property>
  <property fmtid="{D5CDD505-2E9C-101B-9397-08002B2CF9AE}" pid="2272" name="ZOTERO_BREF_3xaJIu3TPqHI_31">
    <vt:lpwstr> identifying resistance mechanisms in field mosquito populations is crucial for implementing appropriate management strategies. Metabolic resistance to pyrethroids is common in Aedes aegypti but the monitoring of the dynamics of resistant alleles is imped</vt:lpwstr>
  </property>
  <property fmtid="{D5CDD505-2E9C-101B-9397-08002B2CF9AE}" pid="2273" name="ZOTERO_BREF_3xaJIu3TPqHI_32">
    <vt:lpwstr>ed by the lack of robust genomic markers. METHODOLOGY/PRINCIPAL FINDINGS In an attempt to identify the genomic bases of metabolic resistance to deltamethrin, multiple resistant and susceptible populations originating from various continents were compared </vt:lpwstr>
  </property>
  <property fmtid="{D5CDD505-2E9C-101B-9397-08002B2CF9AE}" pid="2274" name="ZOTERO_BREF_3xaJIu3TPqHI_33">
    <vt:lpwstr>using both RNA-seq and a targeted DNA-seq approach focused on the upstream ATG regions of detoxification genes. Multiple detoxification enzymes were over transcribed in resistant populations, frequently associated with an increase in their gene copy numbe</vt:lpwstr>
  </property>
  <property fmtid="{D5CDD505-2E9C-101B-9397-08002B2CF9AE}" pid="2275" name="ZOTERO_BREF_3xaJIu3TPqHI_34">
    <vt:lpwstr>r. Targeted sequencing identified potential promoter variations associated with their over transcription. Non-synonymous variations affecting detoxification enzymes were also identified in resistant populations. CONCLUSION /SIGNIFICANCE This study not onl</vt:lpwstr>
  </property>
  <property fmtid="{D5CDD505-2E9C-101B-9397-08002B2CF9AE}" pid="2276" name="ZOTERO_BREF_3xaJIu3TPqHI_35">
    <vt:lpwstr>y confirmed the role of gene copy number variations as a frequent cause of the over expression of detoxification enzymes associated with insecticide resistance in Aedes aegypti but also identified novel genomic resistance markers potentially associated wi</vt:lpwstr>
  </property>
  <property fmtid="{D5CDD505-2E9C-101B-9397-08002B2CF9AE}" pid="2277" name="ZOTERO_BREF_3xaJIu3TPqHI_36">
    <vt:lpwstr>th their cis-regulation and modifications of their protein structure conformation. As for gene transcription data, polymorphism patterns were frequently conserved within regions but differed among continents confirming the selection of different resistanc</vt:lpwstr>
  </property>
  <property fmtid="{D5CDD505-2E9C-101B-9397-08002B2CF9AE}" pid="2278" name="ZOTERO_BREF_3xaJIu3TPqHI_37">
    <vt:lpwstr>e factors worldwide. Overall, this study paves the way of the identification of a comprehensive set of genomic markers for monitoring the spatio-temporal dynamics of the variety of insecticide resistance mechanisms in Aedes aegypti.","container-title":"PL</vt:lpwstr>
  </property>
  <property fmtid="{D5CDD505-2E9C-101B-9397-08002B2CF9AE}" pid="2279" name="ZOTERO_BREF_3xaJIu3TPqHI_38">
    <vt:lpwstr>oS Neglected Tropical Diseases","DOI":"10.1371/journal.pntd.0005526","ISSN":"19352735","issue":"4","note":"PMID: 28379969\nISBN: 1111111111","page":"1-20","title":"In the hunt for genomic markers of metabolic resistance to pyrethroids in the mosquito Aede</vt:lpwstr>
  </property>
  <property fmtid="{D5CDD505-2E9C-101B-9397-08002B2CF9AE}" pid="2280" name="ZOTERO_BREF_3xaJIu3TPqHI_39">
    <vt:lpwstr>s aegypti: An integrated next-generation sequencing approach","volume":"11","author":[{"family":"Faucon","given":"Frederic"},{"family":"Gaude","given":"Thierry"},{"family":"Dusfour","given":"Isabelle"},{"family":"Navratil","given":"Vincent"},{"family":"Co</vt:lpwstr>
  </property>
  <property fmtid="{D5CDD505-2E9C-101B-9397-08002B2CF9AE}" pid="2281" name="ZOTERO_BREF_3xaJIu3TPqHI_4">
    <vt:lpwstr>which includes the identification of the mechanisms of resistance and resistance surveillance. Recognized physiological mechanisms of resistance include target site mutations in the para voltage-gated sodium channel, metabolic detoxification and penetrati</vt:lpwstr>
  </property>
  <property fmtid="{D5CDD505-2E9C-101B-9397-08002B2CF9AE}" pid="2282" name="ZOTERO_BREF_3xaJIu3TPqHI_40">
    <vt:lpwstr>rbel","given":"Vincent"},{"family":"Juntarajumnong","given":"Waraporn"},{"family":"Girod","given":"Romain"},{"family":"Poupardin","given":"Rodolphe"},{"family":"Boyer","given":"Frederic"},{"family":"Reynaud","given":"Stephane"},{"family":"David","given":"</vt:lpwstr>
  </property>
  <property fmtid="{D5CDD505-2E9C-101B-9397-08002B2CF9AE}" pid="2283" name="ZOTERO_BREF_3xaJIu3TPqHI_41">
    <vt:lpwstr>Jean Philippe"}],"issued":{"date-parts":[["2017"]]}}},{"id":3705,"uris":["http://zotero.org/users/local/9e2gOBR4/items/YMW7EBPJ"],"itemData":{"id":3705,"type":"article-journal","abstract":"The taxonomy of Culex pipiens complex of mosquitoes is still debat</vt:lpwstr>
  </property>
  <property fmtid="{D5CDD505-2E9C-101B-9397-08002B2CF9AE}" pid="2284" name="ZOTERO_BREF_3xaJIu3TPqHI_42">
    <vt:lpwstr>ed, but in North America it is generally regarded to include Culex pipiens pipiens, Culex pipiens molestus, and Culex quinquefasciatus (or Culex pipiens quinquefasciatus). Although these mosquitoes have very similar morphometry, they each have unique life</vt:lpwstr>
  </property>
  <property fmtid="{D5CDD505-2E9C-101B-9397-08002B2CF9AE}" pid="2285" name="ZOTERO_BREF_3xaJIu3TPqHI_43">
    <vt:lpwstr> strategies specifically adapted to their ecological niche. Differences include the capability for overwintering diapause, bloodmeal preference, mating behaviors, and reliance on blood meals to produce eggs. Here, we used RNA-seq transcriptome analysis to</vt:lpwstr>
  </property>
  <property fmtid="{D5CDD505-2E9C-101B-9397-08002B2CF9AE}" pid="2286" name="ZOTERO_BREF_3xaJIu3TPqHI_44">
    <vt:lpwstr> investigate the differential gene expression and nucleotide polymorphisms that may link to the divergent traits specifically between Cx. pipiens pipiens and Cx. pipiens molestus.","container-title":"Journal of Medical Entomology","DOI":"10.1093/jme/tjaa1</vt:lpwstr>
  </property>
  <property fmtid="{D5CDD505-2E9C-101B-9397-08002B2CF9AE}" pid="2287" name="ZOTERO_BREF_3xaJIu3TPqHI_45">
    <vt:lpwstr>67","ISSN":"0022-2585","issue":"1","journalAbbreviation":"Journal of Medical Entomology","page":"139-145","source":"Silverchair","title":"Transcript Assembly and Quantification by RNA-Seq Reveals Significant Differences in Gene Expression and Genetic Vari</vt:lpwstr>
  </property>
  <property fmtid="{D5CDD505-2E9C-101B-9397-08002B2CF9AE}" pid="2288" name="ZOTERO_BREF_3xaJIu3TPqHI_46">
    <vt:lpwstr>ants in Mosquitoes of the Culex pipiens (Diptera: Culicidae) Complex","title-short":"Transcript Assembly and Quantification by RNA-Seq Reveals Significant Differences in Gene Expression and Genetic Variants in Mosquitoes of the Culex pipiens (Diptera","vo</vt:lpwstr>
  </property>
  <property fmtid="{D5CDD505-2E9C-101B-9397-08002B2CF9AE}" pid="2289" name="ZOTERO_BREF_3xaJIu3TPqHI_47">
    <vt:lpwstr>lume":"58","author":[{"family":"Kang","given":"David S"},{"family":"Kim","given":"Sungshil"},{"family":"Cotten","given":"Michael A"},{"family":"Sim","given":"Cheolho"}],"issued":{"date-parts":[["2021",1,1]]}}},{"id":3632,"uris":["http://zotero.org/users/l</vt:lpwstr>
  </property>
  <property fmtid="{D5CDD505-2E9C-101B-9397-08002B2CF9AE}" pid="2290" name="ZOTERO_BREF_3xaJIu3TPqHI_48">
    <vt:lpwstr>ocal/9e2gOBR4/items/YDVQKUZY"],"itemData":{"id":3632,"type":"article-journal","abstract":"The development of insecticide resistance in malaria vectors is of increasing concern in Ethiopia because of its potential implications for vector control failure. T</vt:lpwstr>
  </property>
  <property fmtid="{D5CDD505-2E9C-101B-9397-08002B2CF9AE}" pid="2291" name="ZOTERO_BREF_3xaJIu3TPqHI_49">
    <vt:lpwstr>o better elucidate the specificity of resistance mechanisms and to facilitate the design of control strategies that minimize the likelihood of selecting for cross-resistance, a whole transcriptomic approach was used to explore gene expression patterns in </vt:lpwstr>
  </property>
  <property fmtid="{D5CDD505-2E9C-101B-9397-08002B2CF9AE}" pid="2292" name="ZOTERO_BREF_3xaJIu3TPqHI_5">
    <vt:lpwstr>on resistance. Such understanding of resistance mechanisms has allowed the development of resistance monitoring tools, including genotyping of the kdr mutation L1014F/S in the para gene.\\n\\nMETHODS: The sequence-based technique RNA-seq was applied to st</vt:lpwstr>
  </property>
  <property fmtid="{D5CDD505-2E9C-101B-9397-08002B2CF9AE}" pid="2293" name="ZOTERO_BREF_3xaJIu3TPqHI_50">
    <vt:lpwstr>a multi-insecticide resistant population of Anopheles arabiensis from Oromia Region, Ethiopia. This field population was resistant to the diagnostic doses of malathion (average mortality of 71.9%) and permethrin (77.4%), with pools of survivors and unexpo</vt:lpwstr>
  </property>
  <property fmtid="{D5CDD505-2E9C-101B-9397-08002B2CF9AE}" pid="2294" name="ZOTERO_BREF_3xaJIu3TPqHI_51">
    <vt:lpwstr>sed individuals analyzed using Illumina RNA-sequencing, alongside insecticide susceptible reference strains. This population also demonstrated deltamethrin resistance but complete susceptibility to alpha-cypermethrin, bendiocarb and propoxur, providing a </vt:lpwstr>
  </property>
  <property fmtid="{D5CDD505-2E9C-101B-9397-08002B2CF9AE}" pid="2295" name="ZOTERO_BREF_3xaJIu3TPqHI_52">
    <vt:lpwstr>phenotypic basis for detecting insecticide-specific resistance mechanisms. Transcriptomic data revealed overexpression of genes including cytochrome P450s, glutathione-s-transferases and carboxylesterases (including CYP4C36, CYP6AA1, CYP6M2, CYP6M3, CYP6P</vt:lpwstr>
  </property>
  <property fmtid="{D5CDD505-2E9C-101B-9397-08002B2CF9AE}" pid="2296" name="ZOTERO_BREF_3xaJIu3TPqHI_53">
    <vt:lpwstr>4, CYP9K1, CYP9L1, GSTD3, GSTE2, GSTE3, GSTE4, GSTE5, GSTE7 and two carboxylesterases) that were shared between malathion and permethrin survivors. We also identified nineteen highly overexpressed cuticular-associated proteins (including CYP4G16, CYP4G17 </vt:lpwstr>
  </property>
  <property fmtid="{D5CDD505-2E9C-101B-9397-08002B2CF9AE}" pid="2297" name="ZOTERO_BREF_3xaJIu3TPqHI_54">
    <vt:lpwstr>and chitinase) and eighteen salivary gland proteins (including D7r4 short form salivary protein), which may be contributing to a non-specific resistance phenotype by either enhancing the cuticular barrier or promoting binding and sequestration of insectic</vt:lpwstr>
  </property>
  <property fmtid="{D5CDD505-2E9C-101B-9397-08002B2CF9AE}" pid="2298" name="ZOTERO_BREF_3xaJIu3TPqHI_55">
    <vt:lpwstr>ides, respectively. These findings provide novel insights into the molecular basis of insecticide resistance in this lesser well-characterized major malaria vector species.","container-title":"Insect Biochemistry and Molecular Biology","DOI":"10.1016/j.ib</vt:lpwstr>
  </property>
  <property fmtid="{D5CDD505-2E9C-101B-9397-08002B2CF9AE}" pid="2299" name="ZOTERO_BREF_3xaJIu3TPqHI_56">
    <vt:lpwstr>mb.2021.103655","ISSN":"18790240","issue":"July","note":"PMID: 34562591\npublisher: Elsevier Ltd","page":"103655","title":"A whole transcriptomic approach provides novel insights into the molecular basis of organophosphate and pyrethroid resistance in Ano</vt:lpwstr>
  </property>
  <property fmtid="{D5CDD505-2E9C-101B-9397-08002B2CF9AE}" pid="2300" name="ZOTERO_BREF_3xaJIu3TPqHI_57">
    <vt:lpwstr>pheles arabiensis from Ethiopia","volume":"139","author":[{"family":"Messenger","given":"Louisa A."},{"family":"Impoinvil","given":"Lucy Mackenzie"},{"family":"Derilus","given":"Dieunel"},{"family":"Yewhalaw","given":"Delenasaw"},{"family":"Irish","given"</vt:lpwstr>
  </property>
  <property fmtid="{D5CDD505-2E9C-101B-9397-08002B2CF9AE}" pid="2301" name="ZOTERO_BREF_3xaJIu3TPqHI_58">
    <vt:lpwstr>:"Seth"},{"family":"Lenhart","given":"Audrey"}],"issued":{"date-parts":[["2021"]]}}}],"schema":"https://github.com/citation-style-language/schema/raw/master/csl-citation.json"}</vt:lpwstr>
  </property>
  <property fmtid="{D5CDD505-2E9C-101B-9397-08002B2CF9AE}" pid="2302" name="ZOTERO_BREF_3xaJIu3TPqHI_6">
    <vt:lpwstr>udy changes in the transcriptome of deltamethrin-resistant and -susceptible Anopheles gambiae mosquitoes from the Western Province of Kenya. The resulting gene expression profiles were compared to data in the most recent literature to derive a list of can</vt:lpwstr>
  </property>
  <property fmtid="{D5CDD505-2E9C-101B-9397-08002B2CF9AE}" pid="2303" name="ZOTERO_BREF_3xaJIu3TPqHI_7">
    <vt:lpwstr>didate resistance genes. RNA-seq data were analyzed also to identify sequence polymorphisms linked to resistance.\\n\\nRESULTS: A total of five candidate-resistance genes (AGAP04177, AGAP004572, AGAP008840, AGAP007530 and AGAP013036) were identified with </vt:lpwstr>
  </property>
  <property fmtid="{D5CDD505-2E9C-101B-9397-08002B2CF9AE}" pid="2304" name="ZOTERO_BREF_3xaJIu3TPqHI_8">
    <vt:lpwstr>altered expression between resistant and susceptible mosquitoes from West and East Africa. A change from G to C at position 36043997 of chromosome 3R resulting in A101G of the sulfotransferase gene AGAP009551 was significantly associated with the resistan</vt:lpwstr>
  </property>
  <property fmtid="{D5CDD505-2E9C-101B-9397-08002B2CF9AE}" pid="2305" name="ZOTERO_BREF_3xaJIu3TPqHI_9">
    <vt:lpwstr>ce phenotype (odds ratio: 5.10). The kdr L1014S mutation was detected at similar frequencies in both phenotypically resistant and susceptible mosquitoes, suggesting it is no longer fully predictive of the resistant phenotype.\\n\\nCONCLUSIONS: Overall, th</vt:lpwstr>
  </property>
  <property fmtid="{D5CDD505-2E9C-101B-9397-08002B2CF9AE}" pid="2306" name="ZOTERO_BREF_6JLuuY9m3YKu_1">
    <vt:lpwstr>ZOTERO_ITEM CSL_CITATION {"citationID":"atqJKT1S","properties":{"formattedCitation":"(Lynd et al., 2010)","plainCitation":"(Lynd et al., 2010)","dontUpdate":true,"noteIndex":0},"citationItems":[{"id":1075,"uris":["http://zotero.org/users/local/9e2gOBR4/it</vt:lpwstr>
  </property>
  <property fmtid="{D5CDD505-2E9C-101B-9397-08002B2CF9AE}" pid="2307" name="ZOTERO_BREF_6JLuuY9m3YKu_2">
    <vt:lpwstr>ems/GYD3VH4M"],"itemData":{"id":1075,"type":"article-journal","abstract":"Alleles subject to strong, recent positive selection will be swept toward fixation together with contiguous sections of the genome. Whether the genomic signatures of such selection </vt:lpwstr>
  </property>
  <property fmtid="{D5CDD505-2E9C-101B-9397-08002B2CF9AE}" pid="2308" name="ZOTERO_BREF_6JLuuY9m3YKu_3">
    <vt:lpwstr>will be readily detectable in outbred wild populations is unclear. In this study, we employ haplotype diversity analysis to examine evidence for selective sweeps around knockdown resistance (kdr) mutations associated with resistance to dichlorodiphenyltri</vt:lpwstr>
  </property>
  <property fmtid="{D5CDD505-2E9C-101B-9397-08002B2CF9AE}" pid="2309" name="ZOTERO_BREF_6JLuuY9m3YKu_4">
    <vt:lpwstr>chloroethane and pyrethroid insecticides in the mosquito Anopheles gambiae. Both kdr mutations have significantly lower haplotype diversity than the wild-type (nonresistant) allele, with kdr L1014F showing the most pronounced footprint of selection. We co</vt:lpwstr>
  </property>
  <property fmtid="{D5CDD505-2E9C-101B-9397-08002B2CF9AE}" pid="2310" name="ZOTERO_BREF_6JLuuY9m3YKu_5">
    <vt:lpwstr>mplement these data with a time series of collections showing that the L1014F allele has increased in frequency from 0.05 to 0.54 in 5 years, consistent with a maximum likelihood-fitted selection coefficient of 0.16 and a dominance coefficient of 0.25. Ou</vt:lpwstr>
  </property>
  <property fmtid="{D5CDD505-2E9C-101B-9397-08002B2CF9AE}" pid="2311" name="ZOTERO_BREF_6JLuuY9m3YKu_6">
    <vt:lpwstr>r data show that strong, recent positive selective events, such as those caused by insecticide resistance, can be identified in wild insect populations.","container-title":"Molecular Biology and Evolution","DOI":"10.1093/molbev/msq002","ISSN":"07374038","</vt:lpwstr>
  </property>
  <property fmtid="{D5CDD505-2E9C-101B-9397-08002B2CF9AE}" pid="2312" name="ZOTERO_BREF_6JLuuY9m3YKu_7">
    <vt:lpwstr>issue":"5","note":"PMID: 20056691\nISBN: 1537-1719 (Electronic)\\n0737-4038 (Linking)","page":"1117-1125","title":"Field, genetic, and modeling approaches show strong positive selection acting upon an insecticide resistance mutation in anopheles gambiae s</vt:lpwstr>
  </property>
  <property fmtid="{D5CDD505-2E9C-101B-9397-08002B2CF9AE}" pid="2313" name="ZOTERO_BREF_6JLuuY9m3YKu_8">
    <vt:lpwstr>.s.","volume":"27","author":[{"family":"Lynd","given":"Amy"},{"family":"Weetman","given":"David"},{"family":"Barbosa","given":"Susana"},{"family":"Egyir Yawson","given":"Alexander"},{"family":"Mitchell","given":"Sara"},{"family":"Pinto","given":"Joao"},{"</vt:lpwstr>
  </property>
  <property fmtid="{D5CDD505-2E9C-101B-9397-08002B2CF9AE}" pid="2314" name="ZOTERO_BREF_6JLuuY9m3YKu_9">
    <vt:lpwstr>family":"Hastings","given":"Ian"},{"family":"Donnelly","given":"Martin J."}],"issued":{"date-parts":[["2010"]]}}}],"schema":"https://github.com/citation-style-language/schema/raw/master/csl-citation.json"}</vt:lpwstr>
  </property>
  <property fmtid="{D5CDD505-2E9C-101B-9397-08002B2CF9AE}" pid="2315" name="ZOTERO_BREF_7VAEHVcC599n_1">
    <vt:lpwstr>ZOTERO_ITEM CSL_CITATION {"citationID":"8VncF2tW","properties":{"formattedCitation":"(Ewels et al., 2016)","plainCitation":"(Ewels et al., 2016)","noteIndex":0},"citationItems":[{"id":3465,"uris":["http://zotero.org/users/local/9e2gOBR4/items/WJQMATQR"],"</vt:lpwstr>
  </property>
  <property fmtid="{D5CDD505-2E9C-101B-9397-08002B2CF9AE}" pid="2316" name="ZOTERO_BREF_7VAEHVcC599n_2">
    <vt:lpwstr>itemData":{"id":3465,"type":"article-journal","abstract":"Motivation: Fast and accurate quality control is essential for studies involving next-generation sequencing data. Whilst numerous tools exist to quantify QC metrics, there is no common approach to </vt:lpwstr>
  </property>
  <property fmtid="{D5CDD505-2E9C-101B-9397-08002B2CF9AE}" pid="2317" name="ZOTERO_BREF_7VAEHVcC599n_3">
    <vt:lpwstr>flexibly integrate these across tools and large sample sets. Assessing analysis results across an entire project can be time consuming and error prone; batch effects and outlier samples can easily be missed in the early stages of analysis. Results: We pre</vt:lpwstr>
  </property>
  <property fmtid="{D5CDD505-2E9C-101B-9397-08002B2CF9AE}" pid="2318" name="ZOTERO_BREF_7VAEHVcC599n_4">
    <vt:lpwstr>sent MultiQC, a tool to create a single report visualising output from multiple tools across many samples, enabling global trends and biases to be quickly identified. MultiQC can plot data from many common bioinformatics tools and is built to allow easy e</vt:lpwstr>
  </property>
  <property fmtid="{D5CDD505-2E9C-101B-9397-08002B2CF9AE}" pid="2319" name="ZOTERO_BREF_7VAEHVcC599n_5">
    <vt:lpwstr>xtension and customization. Availability and implementation: MultiQC is available with an GNU GPLv3 license on GitHub, the Python Package Index and Bioconda. Documentation and example reports are available at http://multiqc.info.","container-title":"Bioin</vt:lpwstr>
  </property>
  <property fmtid="{D5CDD505-2E9C-101B-9397-08002B2CF9AE}" pid="2320" name="ZOTERO_BREF_7VAEHVcC599n_6">
    <vt:lpwstr>formatics","DOI":"10.1093/bioinformatics/btw354","ISSN":"14602059","issue":"19","note":"PMID: 27312411\nCitation Key: Ewels2016","page":"3047-3048","title":"MultiQC: Summarize analysis results for multiple tools and samples in a single report","volume":"3</vt:lpwstr>
  </property>
  <property fmtid="{D5CDD505-2E9C-101B-9397-08002B2CF9AE}" pid="2321" name="ZOTERO_BREF_7VAEHVcC599n_7">
    <vt:lpwstr>2","author":[{"family":"Ewels","given":"Philip"},{"family":"Magnusson","given":"Måns"},{"family":"Lundin","given":"Sverker"},{"family":"Käller","given":"Max"}],"issued":{"date-parts":[["2016"]]}}}],"schema":"https://github.com/citation-style-language/sche</vt:lpwstr>
  </property>
  <property fmtid="{D5CDD505-2E9C-101B-9397-08002B2CF9AE}" pid="2322" name="ZOTERO_BREF_7VAEHVcC599n_8">
    <vt:lpwstr>ma/raw/master/csl-citation.json"}</vt:lpwstr>
  </property>
  <property fmtid="{D5CDD505-2E9C-101B-9397-08002B2CF9AE}" pid="2323" name="ZOTERO_BREF_8PXkTG5E1GjR_1">
    <vt:lpwstr>ZOTERO_ITEM CSL_CITATION {"citationID":"HxJT5H1J","properties":{"formattedCitation":"(Caputo et al., 2021; Chabi et al., 2019; Santolamazza et al., 2008)","plainCitation":"(Caputo et al., 2021; Chabi et al., 2019; Santolamazza et al., 2008)","noteIndex":0</vt:lpwstr>
  </property>
  <property fmtid="{D5CDD505-2E9C-101B-9397-08002B2CF9AE}" pid="2324" name="ZOTERO_BREF_8PXkTG5E1GjR_10">
    <vt:lpwstr>Novel genotyping approaches to easily detect genomic admixture between the major Afrotropical malaria vector species, Anopheles coluzzii and An. gambiae","volume":"21","author":[{"family":"Caputo","given":"Beniamino"},{"family":"Pichler","given":"Verena"}</vt:lpwstr>
  </property>
  <property fmtid="{D5CDD505-2E9C-101B-9397-08002B2CF9AE}" pid="2325" name="ZOTERO_BREF_8PXkTG5E1GjR_11">
    <vt:lpwstr>,{"family":"Bottà","given":"Giordano"},{"family":"De Marco","given":"Carlo"},{"family":"Hubbart","given":"Christina"},{"family":"Perugini","given":"Eleonora"},{"family":"Pinto","given":"Joao"},{"family":"Rockett","given":"Kirk A."},{"family":"Miles","give</vt:lpwstr>
  </property>
  <property fmtid="{D5CDD505-2E9C-101B-9397-08002B2CF9AE}" pid="2326" name="ZOTERO_BREF_8PXkTG5E1GjR_12">
    <vt:lpwstr>n":"Alistair"},{"family":"Torre","given":"Alessandra","non-dropping-particle":"della"}],"issued":{"date-parts":[["2021"]]}}},{"id":3216,"uris":["http://zotero.org/users/local/9e2gOBR4/items/DMFW7Z7J"],"itemData":{"id":3216,"type":"article-journal","abstra</vt:lpwstr>
  </property>
  <property fmtid="{D5CDD505-2E9C-101B-9397-08002B2CF9AE}" pid="2327" name="ZOTERO_BREF_8PXkTG5E1GjR_13">
    <vt:lpwstr>ct":"The Anopheles gambiae sensu lato species complex consists of a number of cryptic species with different habitats and behaviours. These morphologically indistinct species are identified by chromosome banding. Several molecular diagnostic techniques fo</vt:lpwstr>
  </property>
  <property fmtid="{D5CDD505-2E9C-101B-9397-08002B2CF9AE}" pid="2328" name="ZOTERO_BREF_8PXkTG5E1GjR_14">
    <vt:lpwstr>r distinguishing between An. coluzzii and An. gambiae are still under improvement. Although, the current SINE method for identification between An. coluzzii and An. gambiae works reliably, this study describes a refinement of the SINE method to increase s</vt:lpwstr>
  </property>
  <property fmtid="{D5CDD505-2E9C-101B-9397-08002B2CF9AE}" pid="2329" name="ZOTERO_BREF_8PXkTG5E1GjR_15">
    <vt:lpwstr>ensitivity for identification of An. coluzzii, An. gambiae and An. arabiensis based on amplicon dissociation curve characteristics. Field-collected samples, laboratory-reared colonies and crossed specimens of the two species were used for the design of th</vt:lpwstr>
  </property>
  <property fmtid="{D5CDD505-2E9C-101B-9397-08002B2CF9AE}" pid="2330" name="ZOTERO_BREF_8PXkTG5E1GjR_16">
    <vt:lpwstr>e protocol. An. gambiae, An. coluzzii, and hybrids of the two species were sampled from Ghana and An. arabiensis from Kenya. Samples were first characterised using conventional SINE PCR method, and further assayed using SYBR green, an intercalating fluore</vt:lpwstr>
  </property>
  <property fmtid="{D5CDD505-2E9C-101B-9397-08002B2CF9AE}" pid="2331" name="ZOTERO_BREF_8PXkTG5E1GjR_17">
    <vt:lpwstr>scent dye. The three species and hybrids were clearly differentiated using the melting temperature of the dissociation curves, with derivative peaks at 72C for An. arabiensis, 75C for An. gambiae and 86C for An. coluzzii. The hybrids (An. gambiae / An. co</vt:lpwstr>
  </property>
  <property fmtid="{D5CDD505-2E9C-101B-9397-08002B2CF9AE}" pid="2332" name="ZOTERO_BREF_8PXkTG5E1GjR_18">
    <vt:lpwstr>luzzii) showed both peaks. This work is the first to describe a SYBR green real time PCR method for the characterization of An. arabiensis, An. gambiae and An. coluzzii and was purposely designed for basic melt-curve analysis (rather than high-resolution </vt:lpwstr>
  </property>
  <property fmtid="{D5CDD505-2E9C-101B-9397-08002B2CF9AE}" pid="2333" name="ZOTERO_BREF_8PXkTG5E1GjR_19">
    <vt:lpwstr>melt-curve) to allow it to be used on a wide range of real-time PCR machines.","container-title":"PLoS ONE","DOI":"10.1371/journal.pone.0215669","ISSN":"19326203","issue":"4","note":"PMID: 31002694\nCitation Key: Chabi2019\nISBN: 1111111111","page":"1-11"</vt:lpwstr>
  </property>
  <property fmtid="{D5CDD505-2E9C-101B-9397-08002B2CF9AE}" pid="2334" name="ZOTERO_BREF_8PXkTG5E1GjR_2">
    <vt:lpwstr>},"citationItems":[{"id":3598,"uris":["http://zotero.org/users/local/9e2gOBR4/items/J58DDUUC"],"itemData":{"id":3598,"type":"article-journal","abstract":"The two most efficient and most recently radiated Afrotropical vectors of human malaria – Anopheles c</vt:lpwstr>
  </property>
  <property fmtid="{D5CDD505-2E9C-101B-9397-08002B2CF9AE}" pid="2335" name="ZOTERO_BREF_8PXkTG5E1GjR_20">
    <vt:lpwstr>,"title":"Rapid high throughput SYBR green assay for identifying the malaria vectors Anopheles arabiensis, Anopheles coluzzii and Anopheles gambiae s.s. Giles","volume":"14","author":[{"family":"Chabi","given":"Joseph"},{"family":"Van’t Hof","given":"Arje</vt:lpwstr>
  </property>
  <property fmtid="{D5CDD505-2E9C-101B-9397-08002B2CF9AE}" pid="2336" name="ZOTERO_BREF_8PXkTG5E1GjR_21">
    <vt:lpwstr>n"},{"family":"N’dri","given":"Louis K."},{"family":"Datsomor","given":"Alex"},{"family":"Okyere","given":"Dora"},{"family":"Njoroge","given":"Harun"},{"family":"Pipini","given":"Dimitra"},{"family":"Hadi","given":"Melinda P."},{"family":"De Souza","given</vt:lpwstr>
  </property>
  <property fmtid="{D5CDD505-2E9C-101B-9397-08002B2CF9AE}" pid="2337" name="ZOTERO_BREF_8PXkTG5E1GjR_22">
    <vt:lpwstr>":"Dziedzom K."},{"family":"Suzuki","given":"Takashi"},{"family":"Dadzie","given":"Samuel K."},{"family":"Jamet","given":"Helen P."}],"issued":{"date-parts":[["2019"]]}}},{"id":1690,"uris":["http://zotero.org/users/local/9e2gOBR4/items/RINKDJXU"],"itemDat</vt:lpwstr>
  </property>
  <property fmtid="{D5CDD505-2E9C-101B-9397-08002B2CF9AE}" pid="2338" name="ZOTERO_BREF_8PXkTG5E1GjR_23">
    <vt:lpwstr>a":{"id":1690,"type":"article-journal","abstract":"BACKGROUND: SINEs (Short INterspersed Elements) are homoplasy-free and co-dominant genetic markers which are considered to represent useful tools for population genetic studies, and could help clarifying </vt:lpwstr>
  </property>
  <property fmtid="{D5CDD505-2E9C-101B-9397-08002B2CF9AE}" pid="2339" name="ZOTERO_BREF_8PXkTG5E1GjR_24">
    <vt:lpwstr>the speciation processes ongoing within the major malaria vector in Africa, Anopheles gambiae s.s. Here, we report the results of the analysis of the insertion polymorphism of a nearly 200 bp-long SINE (SINE200) within genome areas of high differentiation</vt:lpwstr>
  </property>
  <property fmtid="{D5CDD505-2E9C-101B-9397-08002B2CF9AE}" pid="2340" name="ZOTERO_BREF_8PXkTG5E1GjR_25">
    <vt:lpwstr> (i.e. \"speciation islands\") of M and S A. gambiae molecular forms.\\n\\nMETHODS: A SINE-PCR approach was carried out on thirteen SINE200 insertions in M and S females collected along the whole range of distribution of A. gambiae s.s. in sub-Saharan Afr</vt:lpwstr>
  </property>
  <property fmtid="{D5CDD505-2E9C-101B-9397-08002B2CF9AE}" pid="2341" name="ZOTERO_BREF_8PXkTG5E1GjR_26">
    <vt:lpwstr>ica. Ten specimens each for Anopheles arabiensis, Anopheles melas, Anopheles quadriannulatus A and 15 M/S hybrids from laboratory crosses were also analysed.\\n\\nRESULTS: Eight loci were successfully amplified and were found to be specific for A. gambiae</vt:lpwstr>
  </property>
  <property fmtid="{D5CDD505-2E9C-101B-9397-08002B2CF9AE}" pid="2342" name="ZOTERO_BREF_8PXkTG5E1GjR_27">
    <vt:lpwstr> s.s.: 5 on 2L chromosome and one on X chromosome resulted monomorphic, while two loci positioned respectively on 2R (i.e. S200 2R12D) and X (i.e. S200 X6.1) chromosomes were found to be polymorphic. S200 2R12D was homozygote for the insertion in most S-f</vt:lpwstr>
  </property>
  <property fmtid="{D5CDD505-2E9C-101B-9397-08002B2CF9AE}" pid="2343" name="ZOTERO_BREF_8PXkTG5E1GjR_28">
    <vt:lpwstr>orm samples, while intermediate levels of polymorphism were shown in M-form, resulting in an overall high degree of genetic differentiation between molecular forms (Fst = 0.46 p &lt; 0.001) and within M-form (Fst = 0.46 p &lt; 0.001). The insertion of S200 X6.1</vt:lpwstr>
  </property>
  <property fmtid="{D5CDD505-2E9C-101B-9397-08002B2CF9AE}" pid="2344" name="ZOTERO_BREF_8PXkTG5E1GjR_29">
    <vt:lpwstr> was found to be fixed in all M- and absent in all S-specimens. This led to develop a novel easy-to-use PCR approach to straightforwardly identify A. gambiae molecular forms. This novel approach allows to overcome the constraints associated with markers o</vt:lpwstr>
  </property>
  <property fmtid="{D5CDD505-2E9C-101B-9397-08002B2CF9AE}" pid="2345" name="ZOTERO_BREF_8PXkTG5E1GjR_3">
    <vt:lpwstr>oluzzii and An. gambiae – are identified by single-locus diagnostic PCR assays based on species-specific markers in a 4 Mb region on chromosome-X centromere. Inherently, these diagnostic assays cannot detect interspecific autosomal admixture shown to be e</vt:lpwstr>
  </property>
  <property fmtid="{D5CDD505-2E9C-101B-9397-08002B2CF9AE}" pid="2346" name="ZOTERO_BREF_8PXkTG5E1GjR_30">
    <vt:lpwstr>n the rDNA region commonly used for M and S identification. In fact, it is based on a single copy and irreversible SINE200 insertion and, thus, is not subjected to peculiar evolutionary patterns affecting rDNA markers, e.g. incomplete homogenization of th</vt:lpwstr>
  </property>
  <property fmtid="{D5CDD505-2E9C-101B-9397-08002B2CF9AE}" pid="2347" name="ZOTERO_BREF_8PXkTG5E1GjR_31">
    <vt:lpwstr>e arrays through concerted evolution and/or mixtures of M and S IGS-sequences among the arrays of single chromatids.\\n\\nCONCLUSION: The approach utilized allowed to develop new easy-to-use co-dominant markers for the analysis of genetic differentiation </vt:lpwstr>
  </property>
  <property fmtid="{D5CDD505-2E9C-101B-9397-08002B2CF9AE}" pid="2348" name="ZOTERO_BREF_8PXkTG5E1GjR_32">
    <vt:lpwstr>between M and S-forms and opens new perspectives in the study of the speciation process ongoing within A. gambiae.","container-title":"Malaria Journal","DOI":"10.1186/1475-2875-7-163","ISSN":"1475-2875","issue":"1","note":"PMID: 18724871\nCitation Key: Sa</vt:lpwstr>
  </property>
  <property fmtid="{D5CDD505-2E9C-101B-9397-08002B2CF9AE}" pid="2349" name="ZOTERO_BREF_8PXkTG5E1GjR_33">
    <vt:lpwstr>ntolamazza2008\nISBN: 1475-2875 (Electronic)\\n1475-2875 (Linking)","page":"163","title":"Insertion polymorphisms of SINE200 retrotransposons within speciation islands of Anopheles gambiae molecular forms","volume":"7","author":[{"family":"Santolamazza","</vt:lpwstr>
  </property>
  <property fmtid="{D5CDD505-2E9C-101B-9397-08002B2CF9AE}" pid="2350" name="ZOTERO_BREF_8PXkTG5E1GjR_34">
    <vt:lpwstr>given":"Federica"},{"family":"Mancini","given":"Emiliano"},{"family":"Simard","given":"Frédéric"},{"family":"Qi","given":"Yumin"},{"family":"Tu","given":"Zhijian"},{"family":"Torre","given":"Alessandra","non-dropping-particle":"della"}],"issued":{"date-pa</vt:lpwstr>
  </property>
  <property fmtid="{D5CDD505-2E9C-101B-9397-08002B2CF9AE}" pid="2351" name="ZOTERO_BREF_8PXkTG5E1GjR_35">
    <vt:lpwstr>rts":[["2008"]]}}}],"schema":"https://github.com/citation-style-language/schema/raw/master/csl-citation.json"}</vt:lpwstr>
  </property>
  <property fmtid="{D5CDD505-2E9C-101B-9397-08002B2CF9AE}" pid="2352" name="ZOTERO_BREF_8PXkTG5E1GjR_4">
    <vt:lpwstr>xtensive at the westernmost and easternmost extremes of the species range. The main aim of this study was to develop novel, easy-to-implement tools for genotyping An. coluzzii and An. gambiae-specific ancestral informative markers (AIMs) identified from t</vt:lpwstr>
  </property>
  <property fmtid="{D5CDD505-2E9C-101B-9397-08002B2CF9AE}" pid="2353" name="ZOTERO_BREF_8PXkTG5E1GjR_5">
    <vt:lpwstr>he Anopheles gambiae 1000 genomes (Ag1000G) project. First, we took advantage of this large set of data in order to develop a multilocus approach to genotype 26 AIMs on all chromosome arms valid across the species range. Second, we tested the multilocus a</vt:lpwstr>
  </property>
  <property fmtid="{D5CDD505-2E9C-101B-9397-08002B2CF9AE}" pid="2354" name="ZOTERO_BREF_8PXkTG5E1GjR_6">
    <vt:lpwstr>ssay on samples from Guinea Bissau, The Gambia and Senegal, three countries spanning the westernmost hybridization zone, where conventional species diagnostic is problematic due to the putative presence of a novel “hybrid form”. The multilocus assay was a</vt:lpwstr>
  </property>
  <property fmtid="{D5CDD505-2E9C-101B-9397-08002B2CF9AE}" pid="2355" name="ZOTERO_BREF_8PXkTG5E1GjR_7">
    <vt:lpwstr>ble to capture patterns of admixture reflecting those revealed by the whole set of AIMs and provided new original data on interspecific admixture in the region. Third, we developed an easy-to-use, cost-effective PCR approach for genotyping two AIMs on chr</vt:lpwstr>
  </property>
  <property fmtid="{D5CDD505-2E9C-101B-9397-08002B2CF9AE}" pid="2356" name="ZOTERO_BREF_8PXkTG5E1GjR_8">
    <vt:lpwstr>omosome-3 among those included in the multilocus approach, opening the possibility for advanced identification of species and of admixed specimens during routine large scale entomological surveys, particularly, but not exclusively, at the extremes of the </vt:lpwstr>
  </property>
  <property fmtid="{D5CDD505-2E9C-101B-9397-08002B2CF9AE}" pid="2357" name="ZOTERO_BREF_8PXkTG5E1GjR_9">
    <vt:lpwstr>range, where WGS data highlighted unexpected autosomal admixture.","container-title":"Molecular Ecology Resources","DOI":"10.1111/1755-0998.13359","ISSN":"17550998","issue":"5","note":"PMID: 33590707\nCitation Key: Caputo2021","page":"1504-1516","title":"</vt:lpwstr>
  </property>
  <property fmtid="{D5CDD505-2E9C-101B-9397-08002B2CF9AE}" pid="2358" name="ZOTERO_BREF_9KZX1rfV7EeT_1">
    <vt:lpwstr>ZOTERO_ITEM CSL_CITATION {"citationID":"xZXOk1aq","properties":{"formattedCitation":"(Gr\\uc0\\u252{}ning et al., 2018)","plainCitation":"(Grüning et al., 2018)","noteIndex":0},"citationItems":[{"id":3477,"uris":["http://zotero.org/users/local/9e2gOBR4/it</vt:lpwstr>
  </property>
  <property fmtid="{D5CDD505-2E9C-101B-9397-08002B2CF9AE}" pid="2359" name="ZOTERO_BREF_9KZX1rfV7EeT_10">
    <vt:lpwstr>ble packages of bioinformatics software, containerization and virtualization technologies for isolating reusable execution environments for these packages, and workflow systems that automatically orchestrate the composition of these packages for entire pi</vt:lpwstr>
  </property>
  <property fmtid="{D5CDD505-2E9C-101B-9397-08002B2CF9AE}" pid="2360" name="ZOTERO_BREF_9KZX1rfV7EeT_11">
    <vt:lpwstr>pelines—to achieve an unprecedented level of computational reproducibility. We also provide a practical implementation and five recommendations to help set a typical researcher on the path to performing data analyses reproducibly.","container-title":"Cell</vt:lpwstr>
  </property>
  <property fmtid="{D5CDD505-2E9C-101B-9397-08002B2CF9AE}" pid="2361" name="ZOTERO_BREF_9KZX1rfV7EeT_12">
    <vt:lpwstr> Systems","DOI":"10.1016/j.cels.2018.03.014","ISSN":"24054720","issue":"6","note":"PMID: 29953862\nCitation Key: Gruning2018","page":"631-635","title":"Practical Computational Reproducibility in the Life Sciences","volume":"6","author":[{"family":"Grüning</vt:lpwstr>
  </property>
  <property fmtid="{D5CDD505-2E9C-101B-9397-08002B2CF9AE}" pid="2362" name="ZOTERO_BREF_9KZX1rfV7EeT_13">
    <vt:lpwstr>","given":"Björn"},{"family":"Chilton","given":"John"},{"family":"Köster","given":"Johannes"},{"family":"Dale","given":"Ryan"},{"family":"Soranzo","given":"Nicola"},{"family":"Beek","given":"Marius","non-dropping-particle":"van den"},{"family":"Goecks","g</vt:lpwstr>
  </property>
  <property fmtid="{D5CDD505-2E9C-101B-9397-08002B2CF9AE}" pid="2363" name="ZOTERO_BREF_9KZX1rfV7EeT_14">
    <vt:lpwstr>iven":"Jeremy"},{"family":"Backofen","given":"Rolf"},{"family":"Nekrutenko","given":"Anton"},{"family":"Taylor","given":"James"}],"issued":{"date-parts":[["2018"]]}}}],"schema":"https://github.com/citation-style-language/schema/raw/master/csl-citation.jso</vt:lpwstr>
  </property>
  <property fmtid="{D5CDD505-2E9C-101B-9397-08002B2CF9AE}" pid="2364" name="ZOTERO_BREF_9KZX1rfV7EeT_15">
    <vt:lpwstr>n"}</vt:lpwstr>
  </property>
  <property fmtid="{D5CDD505-2E9C-101B-9397-08002B2CF9AE}" pid="2365" name="ZOTERO_BREF_9KZX1rfV7EeT_2">
    <vt:lpwstr>ems/L5HELHWX"],"itemData":{"id":3477,"type":"article-journal","abstract":"Many areas of research suffer from poor reproducibility, particularly in computationally intensive domains where results rely on a series of complex methodological decisions that ar</vt:lpwstr>
  </property>
  <property fmtid="{D5CDD505-2E9C-101B-9397-08002B2CF9AE}" pid="2366" name="ZOTERO_BREF_9KZX1rfV7EeT_3">
    <vt:lpwstr>e not well captured by traditional publication approaches. Various guidelines have emerged for achieving reproducibility, but implementation of these practices remains difficult due to the challenge of assembling software tools plus associated libraries, </vt:lpwstr>
  </property>
  <property fmtid="{D5CDD505-2E9C-101B-9397-08002B2CF9AE}" pid="2367" name="ZOTERO_BREF_9KZX1rfV7EeT_4">
    <vt:lpwstr>connecting tools together into pipelines, and specifying parameters. Here, we discuss a suite of cutting-edge technologies that make computational reproducibility not just possible, but practical in both time and effort. This suite combines three well-tes</vt:lpwstr>
  </property>
  <property fmtid="{D5CDD505-2E9C-101B-9397-08002B2CF9AE}" pid="2368" name="ZOTERO_BREF_9KZX1rfV7EeT_5">
    <vt:lpwstr>ted components—a system for building highly portable packages of bioinformatics software, containerization and virtualization technologies for isolating reusable execution environments for these packages, and workflow systems that automatically orchestrat</vt:lpwstr>
  </property>
  <property fmtid="{D5CDD505-2E9C-101B-9397-08002B2CF9AE}" pid="2369" name="ZOTERO_BREF_9KZX1rfV7EeT_6">
    <vt:lpwstr>e the composition of these packages for entire pipelines—to achieve an unprecedented level of computational reproducibility. We also provide a practical implementation and five recommendations to help set a typical researcher on the path to performing dat</vt:lpwstr>
  </property>
  <property fmtid="{D5CDD505-2E9C-101B-9397-08002B2CF9AE}" pid="2370" name="ZOTERO_BREF_9KZX1rfV7EeT_7">
    <vt:lpwstr>a analyses reproducibly. Many areas of research suffer from poor reproducibility, particularly in computationally intensive domains where results rely on a series of complex methodological decisions that are not well captured by traditional publication ap</vt:lpwstr>
  </property>
  <property fmtid="{D5CDD505-2E9C-101B-9397-08002B2CF9AE}" pid="2371" name="ZOTERO_BREF_9KZX1rfV7EeT_8">
    <vt:lpwstr>proaches. Various guidelines have emerged for achieving reproducibility, but implementation of these practices remains difficult due to the challenge of assembling software tools plus associated libraries, connecting tools together into pipelines, and spe</vt:lpwstr>
  </property>
  <property fmtid="{D5CDD505-2E9C-101B-9397-08002B2CF9AE}" pid="2372" name="ZOTERO_BREF_9KZX1rfV7EeT_9">
    <vt:lpwstr>cifying parameters. Here, we discuss a suite of cutting-edge technologies that make computational reproducibility not just possible, but practical in both time and effort. This suite combines three well-tested components—a system for building highly porta</vt:lpwstr>
  </property>
  <property fmtid="{D5CDD505-2E9C-101B-9397-08002B2CF9AE}" pid="2373" name="ZOTERO_BREF_AkjjHyc4tyWX_1">
    <vt:lpwstr>ZOTERO_ITEM CSL_CITATION {"citationID":"Mnbf4jqw","properties":{"formattedCitation":"(Clarkson et al., 2021; The Anopheles gambiae 1000 Genomes Consortium, 2020)","plainCitation":"(Clarkson et al., 2021; The Anopheles gambiae 1000 Genomes Consortium, 2020</vt:lpwstr>
  </property>
  <property fmtid="{D5CDD505-2E9C-101B-9397-08002B2CF9AE}" pid="2374" name="ZOTERO_BREF_AkjjHyc4tyWX_10">
    <vt:lpwstr>N":"1365294X","issue":"21","note":"PMID: 33590926\nCitation Key: Clarkson2021","page":"5303-5317","title":"The genetic architecture of target-site resistance to pyrethroid insecticides in the African malaria vectors Anopheles gambiae and Anopheles coluzzi</vt:lpwstr>
  </property>
  <property fmtid="{D5CDD505-2E9C-101B-9397-08002B2CF9AE}" pid="2375" name="ZOTERO_BREF_AkjjHyc4tyWX_11">
    <vt:lpwstr>i","volume":"30","author":[{"family":"Clarkson","given":"Chris S."},{"family":"Miles","given":"Alistair"},{"family":"Harding","given":"Nicholas J."},{"family":"O’Reilly","given":"Andrias O."},{"family":"Weetman","given":"David"},{"family":"Kwiatkowski","g</vt:lpwstr>
  </property>
  <property fmtid="{D5CDD505-2E9C-101B-9397-08002B2CF9AE}" pid="2376" name="ZOTERO_BREF_AkjjHyc4tyWX_12">
    <vt:lpwstr>iven":"Dominic"},{"family":"Donnelly","given":"Martin J."}],"issued":{"date-parts":[["2021"]]}}},{"id":3370,"uris":["http://zotero.org/users/local/9e2gOBR4/items/HZTT4ERE"],"itemData":{"id":3370,"type":"article-journal","DOI":"10.1101/gr.262790.120.Freely</vt:lpwstr>
  </property>
  <property fmtid="{D5CDD505-2E9C-101B-9397-08002B2CF9AE}" pid="2377" name="ZOTERO_BREF_AkjjHyc4tyWX_13">
    <vt:lpwstr>","note":"Citation Key: TheAnophelesgambiae1000GenomesConsortium2020","page":"1-14","title":"Genome variation and population structure among 1142 mosquitoes of the African malaria vector species Anopheles gambiae and Anopheles coluzzii","author":[{"litera</vt:lpwstr>
  </property>
  <property fmtid="{D5CDD505-2E9C-101B-9397-08002B2CF9AE}" pid="2378" name="ZOTERO_BREF_AkjjHyc4tyWX_14">
    <vt:lpwstr>l":"The Anopheles gambiae 1000 Genomes Consortium"}],"issued":{"date-parts":[["2020"]]}}}],"schema":"https://github.com/citation-style-language/schema/raw/master/csl-citation.json"}</vt:lpwstr>
  </property>
  <property fmtid="{D5CDD505-2E9C-101B-9397-08002B2CF9AE}" pid="2379" name="ZOTERO_BREF_AkjjHyc4tyWX_2">
    <vt:lpwstr>)","noteIndex":0},"citationItems":[{"id":3606,"uris":["http://zotero.org/users/local/9e2gOBR4/items/G8RDX4VR"],"itemData":{"id":3606,"type":"article-journal","abstract":"Resistance to pyrethroid insecticides is a major concern for malaria vector control. </vt:lpwstr>
  </property>
  <property fmtid="{D5CDD505-2E9C-101B-9397-08002B2CF9AE}" pid="2380" name="ZOTERO_BREF_AkjjHyc4tyWX_3">
    <vt:lpwstr>Pyrethroids target the voltage-gated sodium channel (VGSC), an essential component of the mosquito nervous system. Substitutions in the amino acid sequence can induce a resistance phenotype. We use whole-genome sequence data from phase 2 of the Anopheles </vt:lpwstr>
  </property>
  <property fmtid="{D5CDD505-2E9C-101B-9397-08002B2CF9AE}" pid="2381" name="ZOTERO_BREF_AkjjHyc4tyWX_4">
    <vt:lpwstr>gambiae 1000 Genomes Project (Ag1000G) to provide a comprehensive account of genetic variation in the Vgsc gene across 13 African countries. In addition to known resistance alleles, we describe 20 other non-synonymous nucleotide substitutions at appreciab</vt:lpwstr>
  </property>
  <property fmtid="{D5CDD505-2E9C-101B-9397-08002B2CF9AE}" pid="2382" name="ZOTERO_BREF_AkjjHyc4tyWX_5">
    <vt:lpwstr>le population frequency and map these variants onto a protein model to investigate the likelihood of pyrethroid resistance phenotypes. Thirteen of these novel alleles were found to occur almost exclusively on haplotypes carrying the known L995F kdr (knock</vt:lpwstr>
  </property>
  <property fmtid="{D5CDD505-2E9C-101B-9397-08002B2CF9AE}" pid="2383" name="ZOTERO_BREF_AkjjHyc4tyWX_6">
    <vt:lpwstr>-down resistance) allele and may enhance or compensate for the L995F resistance genotype. A novel mutation I1527T, adjacent to a predicted pyrethroid-binding site, was found in tight linkage with V402L substitutions, similar to allele combinations associa</vt:lpwstr>
  </property>
  <property fmtid="{D5CDD505-2E9C-101B-9397-08002B2CF9AE}" pid="2384" name="ZOTERO_BREF_AkjjHyc4tyWX_7">
    <vt:lpwstr>ted with resistance in other insect species. We also analysed genetic backgrounds carrying resistance alleles, to determine which alleles have experienced recent positive selection, and describe ten distinct haplotype groups carrying known kdr alleles. Fi</vt:lpwstr>
  </property>
  <property fmtid="{D5CDD505-2E9C-101B-9397-08002B2CF9AE}" pid="2385" name="ZOTERO_BREF_AkjjHyc4tyWX_8">
    <vt:lpwstr>ve of these groups are observed in more than one country, in one case separated by over 3000 km, providing new information about the potential for the geographical spread of resistance. Our results demonstrate that the molecular basis of target-site pyret</vt:lpwstr>
  </property>
  <property fmtid="{D5CDD505-2E9C-101B-9397-08002B2CF9AE}" pid="2386" name="ZOTERO_BREF_AkjjHyc4tyWX_9">
    <vt:lpwstr>hroid resistance in malaria vectors is more complex than previously appreciated, and provide a foundation for the development of new genetic tools for insecticide resistance management.","container-title":"Molecular Ecology","DOI":"10.1111/mec.15845","ISS</vt:lpwstr>
  </property>
  <property fmtid="{D5CDD505-2E9C-101B-9397-08002B2CF9AE}" pid="2387" name="ZOTERO_BREF_B7PdhZXDjyNW_1">
    <vt:lpwstr>ZOTERO_ITEM CSL_CITATION {"citationID":"7OlW83be","properties":{"formattedCitation":"(M. I. Love et al., 2014)","plainCitation":"(M. I. Love et al., 2014)","noteIndex":0},"citationItems":[{"id":3251,"uris":["http://zotero.org/users/local/9e2gOBR4/items/EZ</vt:lpwstr>
  </property>
  <property fmtid="{D5CDD505-2E9C-101B-9397-08002B2CF9AE}" pid="2388" name="ZOTERO_BREF_B7PdhZXDjyNW_2">
    <vt:lpwstr>H72RHT"],"itemData":{"id":3251,"type":"article-journal","abstract":"In comparative high-throughput sequencing assays, a fundamental task is the analysis of count data, such as read counts per gene in RNA-seq, for evidence of systematic changes across expe</vt:lpwstr>
  </property>
  <property fmtid="{D5CDD505-2E9C-101B-9397-08002B2CF9AE}" pid="2389" name="ZOTERO_BREF_B7PdhZXDjyNW_3">
    <vt:lpwstr>rimental conditions. Small replicate numbers, discreteness, large dynamic range and the presence of outliers require a suitable statistical approach. We present DESeq2, a method for differential analysis of count data, using shrinkage estimation for dispe</vt:lpwstr>
  </property>
  <property fmtid="{D5CDD505-2E9C-101B-9397-08002B2CF9AE}" pid="2390" name="ZOTERO_BREF_B7PdhZXDjyNW_4">
    <vt:lpwstr>rsions and fold changes to improve stability and interpretability of estimates. This enables a more quantitative analysis focused on the strength rather than the mere presence of differential expression. The DESeq2 package is available at http://www.bioco</vt:lpwstr>
  </property>
  <property fmtid="{D5CDD505-2E9C-101B-9397-08002B2CF9AE}" pid="2391" name="ZOTERO_BREF_B7PdhZXDjyNW_5">
    <vt:lpwstr>nductor.org/packages/release/bioc/html/DESeq2.html.","container-title":"Genome Biology","DOI":"10.1186/s13059-014-0550-8","ISSN":"1474760X","issue":"12","note":"PMID: 25516281\nCitation Key: Love2014","page":"1-21","title":"Moderated estimation of fold ch</vt:lpwstr>
  </property>
  <property fmtid="{D5CDD505-2E9C-101B-9397-08002B2CF9AE}" pid="2392" name="ZOTERO_BREF_B7PdhZXDjyNW_6">
    <vt:lpwstr>ange and dispersion for RNA-seq data with DESeq2","volume":"15","author":[{"family":"Love","given":"Michael I."},{"family":"Huber","given":"Wolfgang"},{"family":"Anders","given":"Simon"}],"issued":{"date-parts":[["2014"]]}}}],"schema":"https://github.com/</vt:lpwstr>
  </property>
  <property fmtid="{D5CDD505-2E9C-101B-9397-08002B2CF9AE}" pid="2393" name="ZOTERO_BREF_B7PdhZXDjyNW_7">
    <vt:lpwstr>citation-style-language/schema/raw/master/csl-citation.json"}</vt:lpwstr>
  </property>
  <property fmtid="{D5CDD505-2E9C-101B-9397-08002B2CF9AE}" pid="2394" name="ZOTERO_BREF_BymmNBrG0NCC_1">
    <vt:lpwstr>ZOTERO_ITEM CSL_CITATION {"citationID":"T4QcjpJr","properties":{"formattedCitation":"(Clarkson et al., 2014; Grau-Bov\\uc0\\u233{} et al., 2020, 2021)","plainCitation":"(Clarkson et al., 2014; Grau-Bové et al., 2020, 2021)","noteIndex":0},"citationItems":</vt:lpwstr>
  </property>
  <property fmtid="{D5CDD505-2E9C-101B-9397-08002B2CF9AE}" pid="2395" name="ZOTERO_BREF_BymmNBrG0NCC_10">
    <vt:lpwstr>,"uris":["http://zotero.org/users/local/9e2gOBR4/items/E25SB3V2"],"itemData":{"id":3658,"type":"article-journal","abstract":"The evolution of insecticide resistance mechanisms in natural populations of Anopheles malaria vectors is a major public health co</vt:lpwstr>
  </property>
  <property fmtid="{D5CDD505-2E9C-101B-9397-08002B2CF9AE}" pid="2396" name="ZOTERO_BREF_BymmNBrG0NCC_11">
    <vt:lpwstr>ncern across Africa. Using genome sequence data, we study the evolution of resistance mutations in the resistance to dieldrin locus (Rdl), a GABA receptor targeted by several insecticides, but most notably by the long-discontinued cyclodiene, dieldrin. Th</vt:lpwstr>
  </property>
  <property fmtid="{D5CDD505-2E9C-101B-9397-08002B2CF9AE}" pid="2397" name="ZOTERO_BREF_BymmNBrG0NCC_12">
    <vt:lpwstr>e two Rdl resistance mutations (296G and 296S) spread across West and Central African Anopheles via two independent hard selective sweeps that included likely compensatory nearby mutations, and were followed by a rare combination of introgression across s</vt:lpwstr>
  </property>
  <property fmtid="{D5CDD505-2E9C-101B-9397-08002B2CF9AE}" pid="2398" name="ZOTERO_BREF_BymmNBrG0NCC_13">
    <vt:lpwstr>pecies (from A. gambiae and A. arabiensis to A. coluzzii) and across nonconcordant karyotypes of the 2La chromosomal inversion. Rdl resistance evolved in the 1950s as the first known adaptation to a large-scale insecticide-based intervention, but the evol</vt:lpwstr>
  </property>
  <property fmtid="{D5CDD505-2E9C-101B-9397-08002B2CF9AE}" pid="2399" name="ZOTERO_BREF_BymmNBrG0NCC_14">
    <vt:lpwstr>utionary lessons from this system highlight contemporary and future dangers for management strategies designed to combat development of resistance in malaria vectors.","container-title":"Molecular Biology and Evolution","DOI":"10.1093/molbev/msaa128","ISS</vt:lpwstr>
  </property>
  <property fmtid="{D5CDD505-2E9C-101B-9397-08002B2CF9AE}" pid="2400" name="ZOTERO_BREF_BymmNBrG0NCC_15">
    <vt:lpwstr>N":"0737-4038","issue":"10","journalAbbreviation":"Molecular Biology and Evolution","page":"2900-2917","source":"Silverchair","title":"Evolution of the Insecticide Target Rdl in African Anopheles Is Driven by Interspecific and Interkaryotypic Introgressio</vt:lpwstr>
  </property>
  <property fmtid="{D5CDD505-2E9C-101B-9397-08002B2CF9AE}" pid="2401" name="ZOTERO_BREF_BymmNBrG0NCC_16">
    <vt:lpwstr>n","volume":"37","author":[{"family":"Grau-Bové","given":"Xavier"},{"family":"Tomlinson","given":"Sean"},{"family":"O’Reilly","given":"Andrias O"},{"family":"Harding","given":"Nicholas J"},{"family":"Miles","given":"Alistair"},{"family":"Kwiatkowski","giv</vt:lpwstr>
  </property>
  <property fmtid="{D5CDD505-2E9C-101B-9397-08002B2CF9AE}" pid="2402" name="ZOTERO_BREF_BymmNBrG0NCC_17">
    <vt:lpwstr>en":"Dominic"},{"family":"Donnelly","given":"Martin J"},{"family":"Weetman","given":"David"},{"literal":"and The Anopheles gambiae 1000 Genomes Consortium"}],"issued":{"date-parts":[["2020",10,1]]}}},{"id":3655,"uris":["http://zotero.org/users/local/9e2gO</vt:lpwstr>
  </property>
  <property fmtid="{D5CDD505-2E9C-101B-9397-08002B2CF9AE}" pid="2403" name="ZOTERO_BREF_BymmNBrG0NCC_18">
    <vt:lpwstr>BR4/items/UJ6ZGFG8"],"itemData":{"id":3655,"type":"article-journal","abstract":"Vector population control using insecticides is a key element of current strategies to prevent malaria transmission in Africa. The introduction of effective insecticides, such</vt:lpwstr>
  </property>
  <property fmtid="{D5CDD505-2E9C-101B-9397-08002B2CF9AE}" pid="2404" name="ZOTERO_BREF_BymmNBrG0NCC_19">
    <vt:lpwstr> as the organophosphate pirimiphos-methyl, is essential to overcome the recurrent emergence of resistance driven by the highly diverse Anopheles genomes. Here, we use a population genomic approach to investigate the basis of pirimiphos-methyl resistance i</vt:lpwstr>
  </property>
  <property fmtid="{D5CDD505-2E9C-101B-9397-08002B2CF9AE}" pid="2405" name="ZOTERO_BREF_BymmNBrG0NCC_2">
    <vt:lpwstr>[{"id":1803,"uris":["http://zotero.org/users/local/9e2gOBR4/items/I6N6B842"],"itemData":{"id":1803,"type":"article-journal","abstract":"Adaptive introgression can provide novel genetic variation to fuel rapid evolutionary responses, though it may be count</vt:lpwstr>
  </property>
  <property fmtid="{D5CDD505-2E9C-101B-9397-08002B2CF9AE}" pid="2406" name="ZOTERO_BREF_BymmNBrG0NCC_20">
    <vt:lpwstr>n the major malaria vectors Anopheles gambiae and A. coluzzii. A combination of copy number variation and a single non-synonymous substitution in the acetylcholinesterase gene, Ace1, provides the key resistance diagnostic in an A. coluzzii population from</vt:lpwstr>
  </property>
  <property fmtid="{D5CDD505-2E9C-101B-9397-08002B2CF9AE}" pid="2407" name="ZOTERO_BREF_BymmNBrG0NCC_21">
    <vt:lpwstr> Coˆ te d’Ivoire that we used for sequence-based association mapping, with replication in other West African populations. The Ace1 substitution and duplications occur on a unique resistance haplotype that evolved in A. gambiae and introgressed into A. col</vt:lpwstr>
  </property>
  <property fmtid="{D5CDD505-2E9C-101B-9397-08002B2CF9AE}" pid="2408" name="ZOTERO_BREF_BymmNBrG0NCC_22">
    <vt:lpwstr>uzzii, and is now common in West Africa primarily due to selection imposed by other organophosphate or carbamate insecticides. Our findings highlight the predictive value of this complex resistance haplotype for phenotypic resistance and clarify its evolu</vt:lpwstr>
  </property>
  <property fmtid="{D5CDD505-2E9C-101B-9397-08002B2CF9AE}" pid="2409" name="ZOTERO_BREF_BymmNBrG0NCC_23">
    <vt:lpwstr>tionary history, providing tools to for molecular surveillance of the current and future effectiveness of pirimiphos-methyl based interventions.","container-title":"PLOS Genetics","DOI":"10.1371/journal.pgen.1009253","ISSN":"1553-7404","issue":"1","journa</vt:lpwstr>
  </property>
  <property fmtid="{D5CDD505-2E9C-101B-9397-08002B2CF9AE}" pid="2410" name="ZOTERO_BREF_BymmNBrG0NCC_24">
    <vt:lpwstr>lAbbreviation":"PLoS Genet","language":"en","page":"e1009253","source":"DOI.org (Crossref)","title":"Resistance to pirimiphos-methyl in West African Anopheles is spreading via duplication and introgression of the Ace1 locus","volume":"17","author":[{"fami</vt:lpwstr>
  </property>
  <property fmtid="{D5CDD505-2E9C-101B-9397-08002B2CF9AE}" pid="2411" name="ZOTERO_BREF_BymmNBrG0NCC_25">
    <vt:lpwstr>ly":"Grau-Bové","given":"Xavier"},{"family":"Lucas","given":"Eric"},{"family":"Pipini","given":"Dimitra"},{"family":"Rippon","given":"Emily"},{"family":"‘t Hof","given":"Arjèn E.","non-dropping-particle":"van"},{"family":"Constant","given":"Edi"},{"family</vt:lpwstr>
  </property>
  <property fmtid="{D5CDD505-2E9C-101B-9397-08002B2CF9AE}" pid="2412" name="ZOTERO_BREF_BymmNBrG0NCC_26">
    <vt:lpwstr>":"Dadzie","given":"Samuel"},{"family":"Egyir-Yawson","given":"Alexander"},{"family":"Essandoh","given":"John"},{"family":"Chabi","given":"Joseph"},{"family":"Djogbénou","given":"Luc"},{"family":"Harding","given":"Nicholas J."},{"family":"Miles","given":"</vt:lpwstr>
  </property>
  <property fmtid="{D5CDD505-2E9C-101B-9397-08002B2CF9AE}" pid="2413" name="ZOTERO_BREF_BymmNBrG0NCC_27">
    <vt:lpwstr>Alistair"},{"family":"Kwiatkowski","given":"Dominic"},{"family":"Donnelly","given":"Martin J."},{"family":"Weetman","given":"David"},{"literal":"The Anopheles gambiae 1000 Genomes Consortium"}],"editor":[{"family":"Constant","given":"Richard H.","non-drop</vt:lpwstr>
  </property>
  <property fmtid="{D5CDD505-2E9C-101B-9397-08002B2CF9AE}" pid="2414" name="ZOTERO_BREF_BymmNBrG0NCC_28">
    <vt:lpwstr>ping-particle":"ffrench-"}],"issued":{"date-parts":[["2021",1,21]]}}}],"schema":"https://github.com/citation-style-language/schema/raw/master/csl-citation.json"}</vt:lpwstr>
  </property>
  <property fmtid="{D5CDD505-2E9C-101B-9397-08002B2CF9AE}" pid="2415" name="ZOTERO_BREF_BymmNBrG0NCC_3">
    <vt:lpwstr>erbalanced by potential for detrimental disruption of the recipient genomic background. We examine the extent and impact of recent introgression of a strongly selected insecticide-resistance mutation (Vgsc-1014F) located within one of two exceptionally la</vt:lpwstr>
  </property>
  <property fmtid="{D5CDD505-2E9C-101B-9397-08002B2CF9AE}" pid="2416" name="ZOTERO_BREF_BymmNBrG0NCC_4">
    <vt:lpwstr>rge genomic islands of divergence separating the Anopheles gambiae species pair. Here we show that transfer of the Vgsc mutation results in homogenization of the entire genomic island region (~1.5% of the genome) between species. Despite this massive disr</vt:lpwstr>
  </property>
  <property fmtid="{D5CDD505-2E9C-101B-9397-08002B2CF9AE}" pid="2417" name="ZOTERO_BREF_BymmNBrG0NCC_5">
    <vt:lpwstr>uption, introgression is clearly adaptive with a dramatic rise in frequency of Vgsc-1014F and no discernable impact on subsequent reproductive isolation between species. Our results show (1) how resilience of genomes to massive introgression can permit ra</vt:lpwstr>
  </property>
  <property fmtid="{D5CDD505-2E9C-101B-9397-08002B2CF9AE}" pid="2418" name="ZOTERO_BREF_BymmNBrG0NCC_6">
    <vt:lpwstr>pid adaptive response to anthropogenic selection and (2) that even extreme prominence of genomic islands of divergence can be an unreliable indicator of importance in speciation.","container-title":"Nature Communications","DOI":"10.1038/ncomms5248","ISSN"</vt:lpwstr>
  </property>
  <property fmtid="{D5CDD505-2E9C-101B-9397-08002B2CF9AE}" pid="2419" name="ZOTERO_BREF_BymmNBrG0NCC_7">
    <vt:lpwstr>:"20411723","issue":"May","note":"PMID: 24963649\nCitation Key: Clarkson2014\nISBN: 2041-1723","title":"Adaptive introgression between Anopheles sibling species eliminates a major genomic island but not reproductive isolation","volume":"5","author":[{"fam</vt:lpwstr>
  </property>
  <property fmtid="{D5CDD505-2E9C-101B-9397-08002B2CF9AE}" pid="2420" name="ZOTERO_BREF_BymmNBrG0NCC_8">
    <vt:lpwstr>ily":"Clarkson","given":"Chris S."},{"family":"Weetman","given":"David"},{"family":"Essandoh","given":"John"},{"family":"Yawson","given":"Alexander E."},{"family":"Maslen","given":"Gareth"},{"family":"Manske","given":"Magnus"},{"family":"Field","given":"S</vt:lpwstr>
  </property>
  <property fmtid="{D5CDD505-2E9C-101B-9397-08002B2CF9AE}" pid="2421" name="ZOTERO_BREF_BymmNBrG0NCC_9">
    <vt:lpwstr>tuart G."},{"family":"Webster","given":"Mark"},{"family":"Antão","given":"Tiago"},{"family":"MacInnis","given":"Bronwyn"},{"family":"Kwiatkowski","given":"Dominic"},{"family":"Donnelly","given":"Martin J."}],"issued":{"date-parts":[["2014"]]}}},{"id":3658</vt:lpwstr>
  </property>
  <property fmtid="{D5CDD505-2E9C-101B-9397-08002B2CF9AE}" pid="2422" name="ZOTERO_BREF_CKsjHW82y1Dz_1">
    <vt:lpwstr>ZOTERO_ITEM CSL_CITATION {"citationID":"RbjvSBYZ","properties":{"formattedCitation":"(Ingham et al., 2020)","plainCitation":"(Ingham et al., 2020)","dontUpdate":true,"noteIndex":0},"citationItems":[{"id":3082,"uris":["http://zotero.org/users/local/9e2gOBR</vt:lpwstr>
  </property>
  <property fmtid="{D5CDD505-2E9C-101B-9397-08002B2CF9AE}" pid="2423" name="ZOTERO_BREF_CKsjHW82y1Dz_10">
    <vt:lpwstr>"]]}}}],"schema":"https://github.com/citation-style-language/schema/raw/master/csl-citation.json"}</vt:lpwstr>
  </property>
  <property fmtid="{D5CDD505-2E9C-101B-9397-08002B2CF9AE}" pid="2424" name="ZOTERO_BREF_CKsjHW82y1Dz_2">
    <vt:lpwstr>4/items/VJDIB3QG"],"itemData":{"id":3082,"type":"article-journal","abstract":"Pyrethroid-impregnated bed nets have driven considerable reductions in malaria-associated morbidity and mortality in Africa since the beginning of the century1. The intense sele</vt:lpwstr>
  </property>
  <property fmtid="{D5CDD505-2E9C-101B-9397-08002B2CF9AE}" pid="2425" name="ZOTERO_BREF_CKsjHW82y1Dz_3">
    <vt:lpwstr>ction pressure exerted by bed nets has precipitated widespread and escalating resistance to pyrethroids in African Anopheles populations, threatening to reverse the gains that been made by malaria control2. Here we show that expression of a sensory append</vt:lpwstr>
  </property>
  <property fmtid="{D5CDD505-2E9C-101B-9397-08002B2CF9AE}" pid="2426" name="ZOTERO_BREF_CKsjHW82y1Dz_4">
    <vt:lpwstr>age protein (SAP2), which is enriched in the legs, confers pyrethroid resistance to Anopheles gambiae. Expression of SAP2 is increased in insecticide-resistant populations and is further induced after the mosquito comes into contact with pyrethroids. SAP2</vt:lpwstr>
  </property>
  <property fmtid="{D5CDD505-2E9C-101B-9397-08002B2CF9AE}" pid="2427" name="ZOTERO_BREF_CKsjHW82y1Dz_5">
    <vt:lpwstr> silencing fully restores mortality of the mosquitoes, whereas SAP2 overexpression results in increased resistance, probably owing to high-affinity binding of SAP2 to pyrethroid insecticides. Mining of genome sequence data reveals a selective sweep near t</vt:lpwstr>
  </property>
  <property fmtid="{D5CDD505-2E9C-101B-9397-08002B2CF9AE}" pid="2428" name="ZOTERO_BREF_CKsjHW82y1Dz_6">
    <vt:lpwstr>he SAP2 locus in the mosquito populations of three West African countries (Cameroon, Guinea and Burkina Faso) with the observed increase in haplotype-associated single-nucleotide polymorphisms mirroring the increasing resistance of mosquitoes to pyrethroi</vt:lpwstr>
  </property>
  <property fmtid="{D5CDD505-2E9C-101B-9397-08002B2CF9AE}" pid="2429" name="ZOTERO_BREF_CKsjHW82y1Dz_7">
    <vt:lpwstr>ds reported in Burkina Faso. Our study identifies a previously undescribed mechanism of insecticide resistance that is likely to be highly relevant to malaria control efforts.","container-title":"Nature","DOI":"10.1038/s41586-019-1864-1","ISSN":"14764687"</vt:lpwstr>
  </property>
  <property fmtid="{D5CDD505-2E9C-101B-9397-08002B2CF9AE}" pid="2430" name="ZOTERO_BREF_CKsjHW82y1Dz_8">
    <vt:lpwstr>,"issue":"7790","note":"publisher: Springer US","page":"376-380","title":"A sensory appendage protein protects malaria vectors from pyrethroids","volume":"577","author":[{"family":"Ingham","given":"Victoria A."},{"family":"Anthousi","given":"Amalia"},{"fa</vt:lpwstr>
  </property>
  <property fmtid="{D5CDD505-2E9C-101B-9397-08002B2CF9AE}" pid="2431" name="ZOTERO_BREF_CKsjHW82y1Dz_9">
    <vt:lpwstr>mily":"Douris","given":"Vassilis"},{"family":"Harding","given":"Nicholas J."},{"family":"Lycett","given":"Gareth"},{"family":"Morris","given":"Marion"},{"family":"Vontas","given":"John"},{"family":"Ranson","given":"Hilary"}],"issued":{"date-parts":[["2020</vt:lpwstr>
  </property>
  <property fmtid="{D5CDD505-2E9C-101B-9397-08002B2CF9AE}" pid="2432" name="ZOTERO_BREF_DgO5kEBN2TY4_1">
    <vt:lpwstr>ZOTERO_ITEM CSL_CITATION {"citationID":"avo1Lvfn","properties":{"formattedCitation":"(R. R. Love et al., 2019)","plainCitation":"(R. R. Love et al., 2019)","dontUpdate":true,"noteIndex":0},"citationItems":[{"id":2997,"uris":["http://zotero.org/users/local</vt:lpwstr>
  </property>
  <property fmtid="{D5CDD505-2E9C-101B-9397-08002B2CF9AE}" pid="2433" name="ZOTERO_BREF_DgO5kEBN2TY4_10">
    <vt:lpwstr>26537","page":"3249-3262","title":"In Silico Karyotyping of Chromosomally Polymorphic Malaria Mosquitoes in the Anopheles gambiae Complex","volume":"9","author":[{"family":"Love","given":"R. Rebecca"},{"family":"Redmond","given":"Seth N."},{"family":"Pomb</vt:lpwstr>
  </property>
  <property fmtid="{D5CDD505-2E9C-101B-9397-08002B2CF9AE}" pid="2434" name="ZOTERO_BREF_DgO5kEBN2TY4_11">
    <vt:lpwstr>i","given":"Marco"},{"family":"Caputo","given":"Beniamino"},{"family":"Petrarca","given":"Vincenzo"},{"family":"Della Torre","given":"Alessandra"},{"family":"Besansky","given":"Nora J."}],"issued":{"date-parts":[["2019"]]}}}],"schema":"https://github.com/</vt:lpwstr>
  </property>
  <property fmtid="{D5CDD505-2E9C-101B-9397-08002B2CF9AE}" pid="2435" name="ZOTERO_BREF_DgO5kEBN2TY4_12">
    <vt:lpwstr>citation-style-language/schema/raw/master/csl-citation.json"}</vt:lpwstr>
  </property>
  <property fmtid="{D5CDD505-2E9C-101B-9397-08002B2CF9AE}" pid="2436" name="ZOTERO_BREF_DgO5kEBN2TY4_2">
    <vt:lpwstr>/9e2gOBR4/items/YJ5JHKFK"],"itemData":{"id":2997,"type":"article-journal","abstract":"Chromosomal inversion polymorphisms play an important role in adaptation to environmental heterogeneities. For mosquito species in the Anopheles gambiae complex that are</vt:lpwstr>
  </property>
  <property fmtid="{D5CDD505-2E9C-101B-9397-08002B2CF9AE}" pid="2437" name="ZOTERO_BREF_DgO5kEBN2TY4_3">
    <vt:lpwstr> significant vectors of human malaria, paracentric inversion polymorphisms are abundant and are associated with ecologically and epidemiologically important phenotypes. Improved understanding of these traits relies on determining mosquito karyotype, which</vt:lpwstr>
  </property>
  <property fmtid="{D5CDD505-2E9C-101B-9397-08002B2CF9AE}" pid="2438" name="ZOTERO_BREF_DgO5kEBN2TY4_4">
    <vt:lpwstr> currently depends upon laborious cytogenetic methods whose application is limited both by the requirement for specialized expertise and for properly preserved adult females at specific gonotrophic stages. To overcome this limitation, we developed sets of</vt:lpwstr>
  </property>
  <property fmtid="{D5CDD505-2E9C-101B-9397-08002B2CF9AE}" pid="2439" name="ZOTERO_BREF_DgO5kEBN2TY4_5">
    <vt:lpwstr> tag single nucleotide polymorphisms (SNPs) inside inversions whose biallelic genotype is strongly correlated with inversion genotype. We leveraged 1,347 fully sequenced An. gambiae and Anopheles coluzzii genomes in the Ag1000G database of natural variati</vt:lpwstr>
  </property>
  <property fmtid="{D5CDD505-2E9C-101B-9397-08002B2CF9AE}" pid="2440" name="ZOTERO_BREF_DgO5kEBN2TY4_6">
    <vt:lpwstr>on. Beginning with principal components analysis (PCA) of population samples, applied to windows of the genome containing individual chromosomal rearrangements, we classified samples into three inversion genotypes, distinguishing homozygous inverted and h</vt:lpwstr>
  </property>
  <property fmtid="{D5CDD505-2E9C-101B-9397-08002B2CF9AE}" pid="2441" name="ZOTERO_BREF_DgO5kEBN2TY4_7">
    <vt:lpwstr>omozygous uninverted groups by inclusion of the small subset of specimens in Ag1000G that are associated with cytogenetic metadata. We then assessed the correlation between candidate tag SNP genotypes and PCA-based inversion genotypes in our training sets</vt:lpwstr>
  </property>
  <property fmtid="{D5CDD505-2E9C-101B-9397-08002B2CF9AE}" pid="2442" name="ZOTERO_BREF_DgO5kEBN2TY4_8">
    <vt:lpwstr>, selecting those candidates with &gt;80% agreement. Our initial tests both in held-back validation samples from Ag1000G and in data independent of Ag1000G suggest that when used for in silico inversion genotyping of sequenced mosquitoes, these tags perform </vt:lpwstr>
  </property>
  <property fmtid="{D5CDD505-2E9C-101B-9397-08002B2CF9AE}" pid="2443" name="ZOTERO_BREF_DgO5kEBN2TY4_9">
    <vt:lpwstr>better than traditional cytogenetics, even for specimens where only a small subset of the tag SNPs can be successfully ascertained.","container-title":"G3 (Bethesda, Md.)","DOI":"10.1534/g3.119.400445","ISSN":"21601836","issue":"10","note":"ISBN: 00000003</vt:lpwstr>
  </property>
  <property fmtid="{D5CDD505-2E9C-101B-9397-08002B2CF9AE}" pid="2444" name="ZOTERO_BREF_EFSYNWKrfzqa_1">
    <vt:lpwstr/>
  </property>
  <property fmtid="{D5CDD505-2E9C-101B-9397-08002B2CF9AE}" pid="2445" name="ZOTERO_BREF_EtqbmG2JUh7a_1">
    <vt:lpwstr>ZOTERO_ITEM CSL_CITATION {"citationID":"nqoWB55x","properties":{"formattedCitation":"(K\\uc0\\u246{}ster, 2022)","plainCitation":"(Köster, 2022)","noteIndex":0},"citationItems":[{"id":3593,"uris":["http://zotero.org/users/local/9e2gOBR4/items/7L2TSM2F"],"</vt:lpwstr>
  </property>
  <property fmtid="{D5CDD505-2E9C-101B-9397-08002B2CF9AE}" pid="2446" name="ZOTERO_BREF_EtqbmG2JUh7a_2">
    <vt:lpwstr>itemData":{"id":3593,"type":"webpage","note":"Citation Key: Koster","title":"Snakemake: Best Practices","URL":"https://snakemake.readthedocs.io/en/stable/snakefiles/best_practices.html","author":[{"family":"Köster","given":"Johannes"}],"accessed":{"date-p</vt:lpwstr>
  </property>
  <property fmtid="{D5CDD505-2E9C-101B-9397-08002B2CF9AE}" pid="2447" name="ZOTERO_BREF_EtqbmG2JUh7a_3">
    <vt:lpwstr>arts":[["2022",1,10]]},"issued":{"date-parts":[["2022"]]}}}],"schema":"https://github.com/citation-style-language/schema/raw/master/csl-citation.json"}</vt:lpwstr>
  </property>
  <property fmtid="{D5CDD505-2E9C-101B-9397-08002B2CF9AE}" pid="2448" name="ZOTERO_BREF_FGfW2dU67ZFN_1">
    <vt:lpwstr>ZOTERO_ITEM CSL_CITATION {"citationID":"BjNBWkAx","properties":{"formattedCitation":"(Njoroge et al., 2021)","plainCitation":"(Njoroge et al., 2021)","noteIndex":0},"citationItems":[{"id":3585,"uris":["http://zotero.org/users/local/9e2gOBR4/items/DBBIP3KF</vt:lpwstr>
  </property>
  <property fmtid="{D5CDD505-2E9C-101B-9397-08002B2CF9AE}" pid="2449" name="ZOTERO_BREF_FGfW2dU67ZFN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450" name="ZOTERO_BREF_FGfW2dU67ZFN_3">
    <vt:lpwstr>agnostic for anti-malarial intervention deployment","author":[{"family":"Njoroge","given":"Harun"},{"family":"Oruni","given":"Ambrose"},{"family":"Pipini","given":"Dimitra"},{"family":"Nagi","given":"Sanjay C"},{"family":"Lynd","given":"Amy"},{"family":"E</vt:lpwstr>
  </property>
  <property fmtid="{D5CDD505-2E9C-101B-9397-08002B2CF9AE}" pid="2451" name="ZOTERO_BREF_FGfW2dU67ZFN_4">
    <vt:lpwstr>ric","given":"R"},{"family":"Tomlinson","given":"Sean"},{"family":"Grau-bove","given":"Xavi"},{"family":"Mcdermott","given":"Daniel"},{"family":"Emile","given":"Z"},{"family":"Agossa","given":"Fiacre R"},{"family":"Mokuba","given":"Arlette"},{"family":"Ir</vt:lpwstr>
  </property>
  <property fmtid="{D5CDD505-2E9C-101B-9397-08002B2CF9AE}" pid="2452" name="ZOTERO_BREF_FGfW2dU67ZFN_5">
    <vt:lpwstr>ish","given":"Seth"},{"family":"Kabula","given":"Bilali"},{"family":"Mbogo","given":"Charles"},{"family":"Paine","given":"Mark J I"},{"family":"Weetman","given":"David"},{"family":"Donnelly","given":"Martin J"},{"family":"Place","given":"Pembroke"},{"fami</vt:lpwstr>
  </property>
  <property fmtid="{D5CDD505-2E9C-101B-9397-08002B2CF9AE}" pid="2453" name="ZOTERO_BREF_FGfW2dU67ZFN_6">
    <vt:lpwstr>ly":"Resources","given":"Animal"},{"family":"Project","given":"Vectorlink"},{"family":"Associates","given":"Abt"},{"family":"Unit","given":"Population Health"},{"family":"Programme","given":"Microbes"},{"family":"Place","given":"Pembroke"}],"issued":{"dat</vt:lpwstr>
  </property>
  <property fmtid="{D5CDD505-2E9C-101B-9397-08002B2CF9AE}" pid="2454" name="ZOTERO_BREF_FGfW2dU67ZFN_7">
    <vt:lpwstr>e-parts":[["2021"]]}}}],"schema":"https://github.com/citation-style-language/schema/raw/master/csl-citation.json"}</vt:lpwstr>
  </property>
  <property fmtid="{D5CDD505-2E9C-101B-9397-08002B2CF9AE}" pid="2455" name="ZOTERO_BREF_HRdsfaaqm2FU_1">
    <vt:lpwstr>ZOTERO_ITEM CSL_CITATION {"citationID":"a05piysU","properties":{"formattedCitation":"(Bray et al., 2015)","plainCitation":"(Bray et al., 2015)","noteIndex":0},"citationItems":[{"id":2486,"uris":["http://zotero.org/users/local/9e2gOBR4/items/L4GDM85C"],"it</vt:lpwstr>
  </property>
  <property fmtid="{D5CDD505-2E9C-101B-9397-08002B2CF9AE}" pid="2456" name="ZOTERO_BREF_HRdsfaaqm2FU_2">
    <vt:lpwstr>emData":{"id":2486,"type":"article-journal","note":"Citation Key: Bray2015","page":"1-21","title":"Near-optimal RNA-Seq quantification","author":[{"family":"Bray","given":"Nicolas L"},{"family":"Pimentel","given":"Harold"},{"family":"Melsted","given":"Pál</vt:lpwstr>
  </property>
  <property fmtid="{D5CDD505-2E9C-101B-9397-08002B2CF9AE}" pid="2457" name="ZOTERO_BREF_HRdsfaaqm2FU_3">
    <vt:lpwstr>l"},{"family":"Pachter","given":"Lior"}],"issued":{"date-parts":[["2015"]]}}}],"schema":"https://github.com/citation-style-language/schema/raw/master/csl-citation.json"}</vt:lpwstr>
  </property>
  <property fmtid="{D5CDD505-2E9C-101B-9397-08002B2CF9AE}" pid="2458" name="ZOTERO_BREF_Hy2EN2i7WknG_1">
    <vt:lpwstr>ZOTERO_ITEM CSL_CITATION {"citationID":"IMqtG2B6","properties":{"formattedCitation":"(Van den Berge et al., 2019)","plainCitation":"(Van den Berge et al., 2019)","noteIndex":0},"citationItems":[{"id":3624,"uris":["http://zotero.org/users/local/9e2gOBR4/it</vt:lpwstr>
  </property>
  <property fmtid="{D5CDD505-2E9C-101B-9397-08002B2CF9AE}" pid="2459" name="ZOTERO_BREF_Hy2EN2i7WknG_2">
    <vt:lpwstr>ems/ESMEXSJ9"],"itemData":{"id":3624,"type":"article-journal","abstract":"Gene expression is the fundamental level at which the results of various genetic and regulatory programs are observable. The measurement of transcriptome-wide gene expression has co</vt:lpwstr>
  </property>
  <property fmtid="{D5CDD505-2E9C-101B-9397-08002B2CF9AE}" pid="2460" name="ZOTERO_BREF_Hy2EN2i7WknG_3">
    <vt:lpwstr>nvincingly switched from microarrays to sequencing in a matter of years. RNA sequencing (RNA-seq) provides a quantitative and open system for profiling transcriptional outcomes on a large scale and therefore facilitates a large diversity of applications, </vt:lpwstr>
  </property>
  <property fmtid="{D5CDD505-2E9C-101B-9397-08002B2CF9AE}" pid="2461" name="ZOTERO_BREF_Hy2EN2i7WknG_4">
    <vt:lpwstr>including basic science studies, but also agricultural or clinical situations. In the past 10 years or so, much has been learned about the characteristics of the RNA-seq data sets, as well as the performance of the myriad of methods developed. In this rev</vt:lpwstr>
  </property>
  <property fmtid="{D5CDD505-2E9C-101B-9397-08002B2CF9AE}" pid="2462" name="ZOTERO_BREF_Hy2EN2i7WknG_5">
    <vt:lpwstr>iew, we give an overview of the developments in RNA-seq data analysis, including experimental design, with an explicit focus on the quantification of gene expression and statistical approachesfor differential expression. We also highlight emerging data ty</vt:lpwstr>
  </property>
  <property fmtid="{D5CDD505-2E9C-101B-9397-08002B2CF9AE}" pid="2463" name="ZOTERO_BREF_Hy2EN2i7WknG_6">
    <vt:lpwstr>pes, such as single-cell RNA-seq and gene expression profiling using long-read technologies.","container-title":"Annual Review of Biomedical Data Science","DOI":"10.1146/annurev-biodatasci-072018-021255","ISSN":"2574-3414","issue":"1","page":"139-173","ti</vt:lpwstr>
  </property>
  <property fmtid="{D5CDD505-2E9C-101B-9397-08002B2CF9AE}" pid="2464" name="ZOTERO_BREF_Hy2EN2i7WknG_7">
    <vt:lpwstr>tle":"RNA Sequencing Data: Hitchhiker's Guide to Expression Analysis","volume":"2","author":[{"family":"Van den Berge","given":"Koen"},{"family":"Hembach","given":"Katharina M."},{"family":"Soneson","given":"Charlotte"},{"family":"Tiberi","given":"Simone"</vt:lpwstr>
  </property>
  <property fmtid="{D5CDD505-2E9C-101B-9397-08002B2CF9AE}" pid="2465" name="ZOTERO_BREF_Hy2EN2i7WknG_8">
    <vt:lpwstr>},{"family":"Clement","given":"Lieven"},{"family":"Love","given":"Michael I."},{"family":"Patro","given":"Rob"},{"family":"Robinson","given":"Mark D."}],"issued":{"date-parts":[["2019"]]}}}],"schema":"https://github.com/citation-style-language/schema/raw/</vt:lpwstr>
  </property>
  <property fmtid="{D5CDD505-2E9C-101B-9397-08002B2CF9AE}" pid="2466" name="ZOTERO_BREF_Hy2EN2i7WknG_9">
    <vt:lpwstr>master/csl-citation.json"}</vt:lpwstr>
  </property>
  <property fmtid="{D5CDD505-2E9C-101B-9397-08002B2CF9AE}" pid="2467" name="ZOTERO_BREF_IOHJwONQDdKK_1">
    <vt:lpwstr>ZOTERO_ITEM CSL_CITATION {"citationID":"29ge0Mcb","properties":{"formattedCitation":"(Yi et al., 2010)","plainCitation":"(Yi et al., 2010)","dontUpdate":true,"noteIndex":0},"citationItems":[{"id":3253,"uris":["http://zotero.org/users/local/9e2gOBR4/items/</vt:lpwstr>
  </property>
  <property fmtid="{D5CDD505-2E9C-101B-9397-08002B2CF9AE}" pid="2468" name="ZOTERO_BREF_IOHJwONQDdKK_10">
    <vt:lpwstr>zhi"},{"family":"Zou","given":"Jing"},{"family":"Shan","given":"Ying"},{"family":"Li","given":"Shuzheng"},{"family":"Yang","given":"Qi"},{"literal":"Asan"},{"family":"Ni","given":"Peixiang"},{"family":"Tian","given":"Geng"},{"family":"Xu","given":"Junming</vt:lpwstr>
  </property>
  <property fmtid="{D5CDD505-2E9C-101B-9397-08002B2CF9AE}" pid="2469" name="ZOTERO_BREF_IOHJwONQDdKK_11">
    <vt:lpwstr>"},{"family":"Liu","given":"Xiao"},{"family":"Jiang","given":"Tao"},{"family":"Wu","given":"Renhua"},{"family":"Zhou","given":"Guangyu"},{"family":"Tang","given":"Meifang"},{"family":"Qin","given":"Junjie"},{"family":"Wang","given":"Tong"},{"family":"Feng</vt:lpwstr>
  </property>
  <property fmtid="{D5CDD505-2E9C-101B-9397-08002B2CF9AE}" pid="2470" name="ZOTERO_BREF_IOHJwONQDdKK_12">
    <vt:lpwstr>","given":"Shuijian"},{"family":"Li","given":"Guohong"},{"literal":"Huasang"},{"family":"Luosang","given":"Jiangbai"},{"family":"Wang","given":"Wei"},{"family":"Chen","given":"Fang"},{"family":"Wang","given":"Yading"},{"family":"Zheng","given":"Xiaoguang"</vt:lpwstr>
  </property>
  <property fmtid="{D5CDD505-2E9C-101B-9397-08002B2CF9AE}" pid="2471" name="ZOTERO_BREF_IOHJwONQDdKK_13">
    <vt:lpwstr>},{"family":"Li","given":"Zhuo"},{"family":"Bianba","given":"Zhuoma"},{"family":"Yang","given":"Ge"},{"family":"Wang","given":"Xinping"},{"family":"Tang","given":"Shuhui"},{"family":"Gao","given":"Guoyi"},{"family":"Chen","given":"Yong"},{"family":"Luo","</vt:lpwstr>
  </property>
  <property fmtid="{D5CDD505-2E9C-101B-9397-08002B2CF9AE}" pid="2472" name="ZOTERO_BREF_IOHJwONQDdKK_14">
    <vt:lpwstr>given":"Zhen"},{"family":"Gusang","given":"Lamu"},{"family":"Cao","given":"Zheng"},{"family":"Zhang","given":"Qinghui"},{"family":"Ouyang","given":"Weihan"},{"family":"Ren","given":"Xiaoli"},{"family":"Liang","given":"Huiqing"},{"family":"Zheng","given":"</vt:lpwstr>
  </property>
  <property fmtid="{D5CDD505-2E9C-101B-9397-08002B2CF9AE}" pid="2473" name="ZOTERO_BREF_IOHJwONQDdKK_15">
    <vt:lpwstr>Huisong"},{"family":"Huang","given":"Yebo"},{"family":"Li","given":"Jingxiang"},{"family":"Bolund","given":"Lars"},{"family":"Kristiansen","given":"Karsten"},{"family":"Li","given":"Yingrui"},{"family":"Zhang","given":"Yong"},{"family":"Zhang","given":"Xi</vt:lpwstr>
  </property>
  <property fmtid="{D5CDD505-2E9C-101B-9397-08002B2CF9AE}" pid="2474" name="ZOTERO_BREF_IOHJwONQDdKK_16">
    <vt:lpwstr>uqing"},{"family":"Li","given":"Ruiqiang"},{"family":"Li","given":"Songgang"},{"family":"Yang","given":"Huanming"},{"family":"Nielsen","given":"Rasmus"},{"family":"Wang","given":"Jun"},{"family":"Wang","given":"Jian"}],"issued":{"date-parts":[["2010"]]}}}</vt:lpwstr>
  </property>
  <property fmtid="{D5CDD505-2E9C-101B-9397-08002B2CF9AE}" pid="2475" name="ZOTERO_BREF_IOHJwONQDdKK_17">
    <vt:lpwstr>],"schema":"https://github.com/citation-style-language/schema/raw/master/csl-citation.json"}</vt:lpwstr>
  </property>
  <property fmtid="{D5CDD505-2E9C-101B-9397-08002B2CF9AE}" pid="2476" name="ZOTERO_BREF_IOHJwONQDdKK_2">
    <vt:lpwstr>7WYV9DCK"],"itemData":{"id":3253,"type":"article-journal","abstract":"Residents of the Tibetan Plateau show heritable adaptations to extreme altitude. We sequenced 50 exornes of ethnic Tibetans, encompassing coding sequences of 92% of human genes, with an</vt:lpwstr>
  </property>
  <property fmtid="{D5CDD505-2E9C-101B-9397-08002B2CF9AE}" pid="2477" name="ZOTERO_BREF_IOHJwONQDdKK_3">
    <vt:lpwstr> average coverage of 18x per individual. Genes showing population-specific allele frequency changes, which represent strong candidates for altitude adaptation, were identified. The strongest signal of natural selection came from endothelial Per-Arnt-Sim (</vt:lpwstr>
  </property>
  <property fmtid="{D5CDD505-2E9C-101B-9397-08002B2CF9AE}" pid="2478" name="ZOTERO_BREF_IOHJwONQDdKK_4">
    <vt:lpwstr>PAS) domain protein 1 (EPAS1), a transcription factor involved in response to hypoxia. One single-nucleotide polymorphism (SNP) at EPASl shows a 78% frequency difference between Tibetan and Han samples, representing the fastest allele frequency change obs</vt:lpwstr>
  </property>
  <property fmtid="{D5CDD505-2E9C-101B-9397-08002B2CF9AE}" pid="2479" name="ZOTERO_BREF_IOHJwONQDdKK_5">
    <vt:lpwstr>erved at any human gene to date. This SNP's association with erythrocyte abundance supports the role of EPASl in adaptation to hypoxia. Thus, a population genomic survey has revealed a functionally important locus in genetic adaptation to high altitude. C</vt:lpwstr>
  </property>
  <property fmtid="{D5CDD505-2E9C-101B-9397-08002B2CF9AE}" pid="2480" name="ZOTERO_BREF_IOHJwONQDdKK_6">
    <vt:lpwstr>opyright 2010 by the American Association for the Advancement of Science; all rights reserved.","container-title":"Science","DOI":"10.1126/science.1190371","ISSN":"00368075","issue":"5987","note":"PMID: 20595611\nCitation Key: Yi2010","page":"75-78","titl</vt:lpwstr>
  </property>
  <property fmtid="{D5CDD505-2E9C-101B-9397-08002B2CF9AE}" pid="2481" name="ZOTERO_BREF_IOHJwONQDdKK_7">
    <vt:lpwstr>e":"Sequencing of 50 human exomes reveals adaptation to high altitude","volume":"329","author":[{"family":"Yi","given":"Xin"},{"family":"Liang","given":"Yu"},{"family":"Huerta-Sanchez","given":"Emilia"},{"family":"Jin","given":"Xin"},{"family":"Cuo","give</vt:lpwstr>
  </property>
  <property fmtid="{D5CDD505-2E9C-101B-9397-08002B2CF9AE}" pid="2482" name="ZOTERO_BREF_IOHJwONQDdKK_8">
    <vt:lpwstr>n":"Zha Xi Ping"},{"family":"Pool","given":"John E."},{"family":"Xu","given":"N."},{"family":"Jiang","given":"Hui"},{"family":"Vinckenbosch","given":"Nicolas"},{"family":"Korneliussen","given":"Thorfinn Sand"},{"family":"Zheng","given":"Hancheng"},{"famil</vt:lpwstr>
  </property>
  <property fmtid="{D5CDD505-2E9C-101B-9397-08002B2CF9AE}" pid="2483" name="ZOTERO_BREF_IOHJwONQDdKK_9">
    <vt:lpwstr>y":"Liu","given":"Tao"},{"family":"He","given":"Weiming"},{"family":"Li","given":"Kui"},{"family":"Luo","given":"Ruibang"},{"family":"Nie","given":"Xifang"},{"family":"Wu","given":"Honglong"},{"family":"Zhao","given":"Meiru"},{"family":"Cao","given":"Hong</vt:lpwstr>
  </property>
  <property fmtid="{D5CDD505-2E9C-101B-9397-08002B2CF9AE}" pid="2484" name="ZOTERO_BREF_ItNYl9GwfOL3_1">
    <vt:lpwstr>ZOTERO_ITEM CSL_CITATION {"citationID":"xbhoEYTV","properties":{"formattedCitation":"(R. R. Love, Redmond, Pombi, Caputo, Petrarca, della Torre, et al., 2019)","plainCitation":"(R. R. Love, Redmond, Pombi, Caputo, Petrarca, della Torre, et al., 2019)","do</vt:lpwstr>
  </property>
  <property fmtid="{D5CDD505-2E9C-101B-9397-08002B2CF9AE}" pid="2485" name="ZOTERO_BREF_ItNYl9GwfOL3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486" name="ZOTERO_BREF_ItNYl9GwfOL3_11">
    <vt:lpwstr>mbiae Complex","volume":"9","author":[{"family":"Love","given":"Rebecca R."},{"family":"Redmond","given":"Seth N."},{"family":"Pombi","given":"Marco"},{"family":"Caputo","given":"Beniamino"},{"family":"Petrarca","given":"Vincenzo"},{"family":"Torre","give</vt:lpwstr>
  </property>
  <property fmtid="{D5CDD505-2E9C-101B-9397-08002B2CF9AE}" pid="2487" name="ZOTERO_BREF_ItNYl9GwfOL3_12">
    <vt:lpwstr>n":"Alessandra","non-dropping-particle":"della"},{"family":"Besansky","given":"Nora J."}],"issued":{"date-parts":[["2019"]]}}}],"schema":"https://github.com/citation-style-language/schema/raw/master/csl-citation.json"}</vt:lpwstr>
  </property>
  <property fmtid="{D5CDD505-2E9C-101B-9397-08002B2CF9AE}" pid="2488" name="ZOTERO_BREF_ItNYl9GwfOL3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489" name="ZOTERO_BREF_ItNYl9GwfOL3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490" name="ZOTERO_BREF_ItNYl9GwfOL3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491" name="ZOTERO_BREF_ItNYl9GwfOL3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492" name="ZOTERO_BREF_ItNYl9GwfOL3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493" name="ZOTERO_BREF_ItNYl9GwfOL3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494" name="ZOTERO_BREF_ItNYl9GwfOL3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495" name="ZOTERO_BREF_ItNYl9GwfOL3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496" name="ZOTERO_BREF_K72UGGAs7vEx_1">
    <vt:lpwstr>ZOTERO_ITEM CSL_CITATION {"citationID":"oNtbfpu9","properties":{"formattedCitation":"(Cingolani et al., 2012)","plainCitation":"(Cingolani et al., 2012)","noteIndex":0},"citationItems":[{"id":3467,"uris":["http://zotero.org/users/local/9e2gOBR4/items/K5NX</vt:lpwstr>
  </property>
  <property fmtid="{D5CDD505-2E9C-101B-9397-08002B2CF9AE}" pid="2497" name="ZOTERO_BREF_K72UGGAs7vEx_10">
    <vt:lpwstr>f: SNPs in the genome of Drosophila melanogaster strain w1118; iso-2; iso-3","volume":"6","author":[{"family":"Cingolani","given":"Pablo"},{"family":"Platts","given":"Adrian"},{"family":"Wang","given":"Le Lily"},{"family":"Coon","given":"Melissa"},{"famil</vt:lpwstr>
  </property>
  <property fmtid="{D5CDD505-2E9C-101B-9397-08002B2CF9AE}" pid="2498" name="ZOTERO_BREF_K72UGGAs7vEx_11">
    <vt:lpwstr>y":"Nguyen","given":"Tung"},{"family":"Wang","given":"Luan"},{"family":"Land","given":"Susan J"},{"family":"Lu","given":"Xiangyi"},{"family":"Ruden","given":"Douglas M"}],"issued":{"date-parts":[["2012"]]}}}],"schema":"https://github.com/citation-style-la</vt:lpwstr>
  </property>
  <property fmtid="{D5CDD505-2E9C-101B-9397-08002B2CF9AE}" pid="2499" name="ZOTERO_BREF_K72UGGAs7vEx_12">
    <vt:lpwstr>nguage/schema/raw/master/csl-citation.json"}</vt:lpwstr>
  </property>
  <property fmtid="{D5CDD505-2E9C-101B-9397-08002B2CF9AE}" pid="2500" name="ZOTERO_BREF_K72UGGAs7vEx_2">
    <vt:lpwstr>FNAZ"],"itemData":{"id":3467,"type":"article-journal","abstract":"We describe a new computer program, SnpEff, for rapidly categorizing the effects of variants in genome sequences. Once a genome is sequenced, SnpEff annotates variants based on their genomi</vt:lpwstr>
  </property>
  <property fmtid="{D5CDD505-2E9C-101B-9397-08002B2CF9AE}" pid="2501" name="ZOTERO_BREF_K72UGGAs7vEx_3">
    <vt:lpwstr>c locations and predicts coding effects. Annotated genomic locations include intronic, untranslated region, upstream, downstream, splice site, or intergenic regions. Coding effects such as synonymous or non-synonymous amino acid replacement, start codon g</vt:lpwstr>
  </property>
  <property fmtid="{D5CDD505-2E9C-101B-9397-08002B2CF9AE}" pid="2502" name="ZOTERO_BREF_K72UGGAs7vEx_4">
    <vt:lpwstr>ains or losses, stop codon gains or losses, or frame shifts can be predicted. Here the use of SnpEff is illustrated by annotating ~356,660 candidate SNPs in ~117 Mb unique sequences, representing a substitution rate of ~1/305 nucleotides, between the Dros</vt:lpwstr>
  </property>
  <property fmtid="{D5CDD505-2E9C-101B-9397-08002B2CF9AE}" pid="2503" name="ZOTERO_BREF_K72UGGAs7vEx_5">
    <vt:lpwstr>ophila melanogaster w(1118); iso-2; iso-3 strain and the reference y(1); cn(1) bw(1) sp(1) strain. We show that ~15,842 SNPs are synonymous and ~4,467 SNPs are non-synonymous (N/S ~0.28). The remaining SNPs are in other categories, such as stop codon gain</vt:lpwstr>
  </property>
  <property fmtid="{D5CDD505-2E9C-101B-9397-08002B2CF9AE}" pid="2504" name="ZOTERO_BREF_K72UGGAs7vEx_6">
    <vt:lpwstr>s (38 SNPs), stop codon losses (8 SNPs), and start codon gains (297 SNPs) in the 5'UTR. We found, as expected, that the SNP frequency is proportional to the recombination frequency (i.e., highest in the middle of chromosome arms). We also found that start</vt:lpwstr>
  </property>
  <property fmtid="{D5CDD505-2E9C-101B-9397-08002B2CF9AE}" pid="2505" name="ZOTERO_BREF_K72UGGAs7vEx_7">
    <vt:lpwstr>-gain or stop-lost SNPs in Drosophila melanogaster often result in additions of N-terminal or C-terminal amino acids that are conserved in other Drosophila species. It appears that the 5' and 3' UTRs are reservoirs for genetic variations that changes the </vt:lpwstr>
  </property>
  <property fmtid="{D5CDD505-2E9C-101B-9397-08002B2CF9AE}" pid="2506" name="ZOTERO_BREF_K72UGGAs7vEx_8">
    <vt:lpwstr>termini of proteins during evolution of the Drosophila genus. As genome sequencing is becoming inexpensive and routine, SnpEff enables rapid analyses of whole-genome sequencing data to be performed by an individual laboratory.","container-title":"Fly","DO</vt:lpwstr>
  </property>
  <property fmtid="{D5CDD505-2E9C-101B-9397-08002B2CF9AE}" pid="2507" name="ZOTERO_BREF_K72UGGAs7vEx_9">
    <vt:lpwstr>I":"10.4161/fly.19695","ISSN":"1933-6942","issue":"2","language":"eng","note":"publisher: Landes Bioscience\nCitation Key: Cingolani2012","page":"80-92","title":"A program for annotating and predicting the effects of single nucleotide polymorphisms, SnpEf</vt:lpwstr>
  </property>
  <property fmtid="{D5CDD505-2E9C-101B-9397-08002B2CF9AE}" pid="2508" name="ZOTERO_BREF_Kldc1dQMe7MS_1">
    <vt:lpwstr>ZOTERO_ITEM CSL_CITATION {"citationID":"nyRRDXuH","properties":{"formattedCitation":"(Lowe et al., 2017)","plainCitation":"(Lowe et al., 2017)","noteIndex":0},"citationItems":[{"id":3614,"uris":["http://zotero.org/users/local/9e2gOBR4/items/RRMGUGHR"],"it</vt:lpwstr>
  </property>
  <property fmtid="{D5CDD505-2E9C-101B-9397-08002B2CF9AE}" pid="2509" name="ZOTERO_BREF_Kldc1dQMe7MS_10">
    <vt:lpwstr>e-parts":[["2017"]]}}}],"schema":"https://github.com/citation-style-language/schema/raw/master/csl-citation.json"}</vt:lpwstr>
  </property>
  <property fmtid="{D5CDD505-2E9C-101B-9397-08002B2CF9AE}" pid="2510" name="ZOTERO_BREF_Kldc1dQMe7MS_2">
    <vt:lpwstr>emData":{"id":3614,"type":"article-journal","abstract":"Transcriptomics technologies are the techniques used to study an organism’s transcriptome, the sum of all of its RNA transcripts. The information content of an organism is recorded in the DNA of its </vt:lpwstr>
  </property>
  <property fmtid="{D5CDD505-2E9C-101B-9397-08002B2CF9AE}" pid="2511" name="ZOTERO_BREF_Kldc1dQMe7MS_3">
    <vt:lpwstr>genome and expressed through transcription. Here, mRNA serves as a transient intermediary molecule in the information network, whilst noncoding RNAs perform additional diverse functions. A transcriptome captures a snapshot in time of the total transcripts</vt:lpwstr>
  </property>
  <property fmtid="{D5CDD505-2E9C-101B-9397-08002B2CF9AE}" pid="2512" name="ZOTERO_BREF_Kldc1dQMe7MS_4">
    <vt:lpwstr> present in a cell. The first attempts to study the whole transcriptome began in the early 1990s, and technological advances since the late 1990s have made transcriptomics a widespread discipline. Transcriptomics has been defined by repeated technological</vt:lpwstr>
  </property>
  <property fmtid="{D5CDD505-2E9C-101B-9397-08002B2CF9AE}" pid="2513" name="ZOTERO_BREF_Kldc1dQMe7MS_5">
    <vt:lpwstr> innovations that transform the field. There are two key contemporary techniques in the field: microarrays, which quantify a set of predetermined sequences, and RNA sequencing (RNA-Seq), which uses high-throughput sequencing to capture all sequences. Meas</vt:lpwstr>
  </property>
  <property fmtid="{D5CDD505-2E9C-101B-9397-08002B2CF9AE}" pid="2514" name="ZOTERO_BREF_Kldc1dQMe7MS_6">
    <vt:lpwstr>uring the expression of an organism’s genes in different tissues, conditions, or time points gives information on how genes are regulated and reveals details of an organism’s biology. It can also help to infer the functions of previously unannotated genes</vt:lpwstr>
  </property>
  <property fmtid="{D5CDD505-2E9C-101B-9397-08002B2CF9AE}" pid="2515" name="ZOTERO_BREF_Kldc1dQMe7MS_7">
    <vt:lpwstr>. Transcriptomic analysis has enabled the study of how gene expression changes in different organisms and has been instrumental in the understanding of human disease. An analysis of gene expression in its entirety allows detection of broad coordinated tre</vt:lpwstr>
  </property>
  <property fmtid="{D5CDD505-2E9C-101B-9397-08002B2CF9AE}" pid="2516" name="ZOTERO_BREF_Kldc1dQMe7MS_8">
    <vt:lpwstr>nds which cannot be discerned by more targeted assays.","container-title":"PLoS Computational Biology","DOI":"10.1371/journal.pcbi.1005457","ISSN":"15537358","issue":"5","note":"PMID: 28545146\nCitation Key: Lowe2017\nISBN: 1111111111","page":"1-23","titl</vt:lpwstr>
  </property>
  <property fmtid="{D5CDD505-2E9C-101B-9397-08002B2CF9AE}" pid="2517" name="ZOTERO_BREF_Kldc1dQMe7MS_9">
    <vt:lpwstr>e":"Transcriptomics technologies","volume":"13","author":[{"family":"Lowe","given":"Rohan"},{"family":"Shirley","given":"Neil"},{"family":"Bleackley","given":"Mark"},{"family":"Dolan","given":"Stephen"},{"family":"Shafee","given":"Thomas"}],"issued":{"dat</vt:lpwstr>
  </property>
  <property fmtid="{D5CDD505-2E9C-101B-9397-08002B2CF9AE}" pid="2518" name="ZOTERO_BREF_NZIyUgmdrQZs_1">
    <vt:lpwstr>ZOTERO_ITEM CSL_CITATION {"citationID":"Z7i6aGib","properties":{"formattedCitation":"(Miles et al., 2017; The Anopheles gambiae 1000 Genomes Consortium, 2020)","plainCitation":"(Miles et al., 2017; The Anopheles gambiae 1000 Genomes Consortium, 2020)","no</vt:lpwstr>
  </property>
  <property fmtid="{D5CDD505-2E9C-101B-9397-08002B2CF9AE}" pid="2519" name="ZOTERO_BREF_NZIyUgmdrQZs_10">
    <vt:lpwstr>family":"Rohatgi","given":"Kyanne R."},{"family":"Elissa","given":"Nohal"},{"family":"Coulibaly","given":"Boubacar"},{"family":"Dinis","given":"João"},{"family":"Mbogo","given":"Charles"},{"family":"Bejon","given":"Philip"},{"family":"Mawejje","given":"He</vt:lpwstr>
  </property>
  <property fmtid="{D5CDD505-2E9C-101B-9397-08002B2CF9AE}" pid="2520" name="ZOTERO_BREF_NZIyUgmdrQZs_11">
    <vt:lpwstr>nry D."},{"family":"Stalker","given":"Jim"},{"family":"Rockett","given":"Kirk"},{"family":"Drury","given":"Eleanor"},{"family":"Mead","given":"Daniel"},{"family":"Jeffreys","given":"Anna"},{"family":"Hubbart","given":"Christina"},{"family":"Rowlands","giv</vt:lpwstr>
  </property>
  <property fmtid="{D5CDD505-2E9C-101B-9397-08002B2CF9AE}" pid="2521" name="ZOTERO_BREF_NZIyUgmdrQZs_12">
    <vt:lpwstr>en":"Kate"},{"family":"Isaacs","given":"Alison T."},{"family":"Jyothi","given":"Dushyanth"},{"family":"Malangone","given":"Cinzia"},{"family":"Vauterin","given":"Paul"},{"family":"Jeffery","given":"Ben"},{"family":"Wright","given":"Ian"},{"family":"Hart",</vt:lpwstr>
  </property>
  <property fmtid="{D5CDD505-2E9C-101B-9397-08002B2CF9AE}" pid="2522" name="ZOTERO_BREF_NZIyUgmdrQZs_13">
    <vt:lpwstr>"given":"Lee"},{"family":"Kluczyński","given":"Krzysztof"},{"family":"Cornelius","given":"Victoria"},{"family":"Macinnis","given":"Bronwyn"},{"family":"Henrichs","given":"Christa"},{"family":"Giacomantonio","given":"Rachel"},{"family":"Kwiatkowski","given</vt:lpwstr>
  </property>
  <property fmtid="{D5CDD505-2E9C-101B-9397-08002B2CF9AE}" pid="2523" name="ZOTERO_BREF_NZIyUgmdrQZs_14">
    <vt:lpwstr>":"Dominic P."}],"issued":{"date-parts":[["2017"]]}}},{"id":3370,"uris":["http://zotero.org/users/local/9e2gOBR4/items/HZTT4ERE"],"itemData":{"id":3370,"type":"article-journal","DOI":"10.1101/gr.262790.120.Freely","note":"Citation Key: TheAnophelesgambiae</vt:lpwstr>
  </property>
  <property fmtid="{D5CDD505-2E9C-101B-9397-08002B2CF9AE}" pid="2524" name="ZOTERO_BREF_NZIyUgmdrQZs_15">
    <vt:lpwstr>1000GenomesConsortium2020","page":"1-14","title":"Genome variation and population structure among 1142 mosquitoes of the African malaria vector species Anopheles gambiae and Anopheles coluzzii","author":[{"literal":"The Anopheles gambiae 1000 Genomes Cons</vt:lpwstr>
  </property>
  <property fmtid="{D5CDD505-2E9C-101B-9397-08002B2CF9AE}" pid="2525" name="ZOTERO_BREF_NZIyUgmdrQZs_16">
    <vt:lpwstr>ortium"}],"issued":{"date-parts":[["2020"]]}}}],"schema":"https://github.com/citation-style-language/schema/raw/master/csl-citation.json"}</vt:lpwstr>
  </property>
  <property fmtid="{D5CDD505-2E9C-101B-9397-08002B2CF9AE}" pid="2526" name="ZOTERO_BREF_NZIyUgmdrQZs_2">
    <vt:lpwstr>teIndex":0},"citationItems":[{"id":2244,"uris":["http://zotero.org/users/local/9e2gOBR4/items/H3EDKPN7"],"itemData":{"id":2244,"type":"article-journal","abstract":"Genome sequencing analyses from 765 specimens of Anopheles gambiae and Anopheles coluzzii f</vt:lpwstr>
  </property>
  <property fmtid="{D5CDD505-2E9C-101B-9397-08002B2CF9AE}" pid="2527" name="ZOTERO_BREF_NZIyUgmdrQZs_3">
    <vt:lpwstr>rom 15 locations across Africa characterize patterns of gene flow and variations in population size, and provide a resource for studying the evolution of natural malaria vector populations.","container-title":"Nature","DOI":"10.1038/nature24995","ISSN":"1</vt:lpwstr>
  </property>
  <property fmtid="{D5CDD505-2E9C-101B-9397-08002B2CF9AE}" pid="2528" name="ZOTERO_BREF_NZIyUgmdrQZs_4">
    <vt:lpwstr>4764687","note":"PMID: 29186111\nCitation Key: Miles2017","page":"96-100","title":"Genetic diversity of the African malaria vector Anopheles gambiae","volume":"552","author":[{"family":"Miles","given":"Alistair"},{"family":"Harding","given":"Nicholas J."}</vt:lpwstr>
  </property>
  <property fmtid="{D5CDD505-2E9C-101B-9397-08002B2CF9AE}" pid="2529" name="ZOTERO_BREF_NZIyUgmdrQZs_5">
    <vt:lpwstr>,{"family":"Bottà","given":"Giordano"},{"family":"Clarkson","given":"Chris S."},{"family":"Antão","given":"Tiago"},{"family":"Kozak","given":"Krzysztof"},{"family":"Schrider","given":"Daniel R."},{"family":"Kern","given":"Andrew D."},{"family":"Redmond","</vt:lpwstr>
  </property>
  <property fmtid="{D5CDD505-2E9C-101B-9397-08002B2CF9AE}" pid="2530" name="ZOTERO_BREF_NZIyUgmdrQZs_6">
    <vt:lpwstr>given":"Seth"},{"family":"Sharakhov","given":"Igor"},{"family":"Pearson","given":"Richard D."},{"family":"Bergey","given":"Christina"},{"family":"Fontaine","given":"Michael C."},{"family":"Donnelly","given":"Martin J."},{"family":"Lawniczak","given":"Mara</vt:lpwstr>
  </property>
  <property fmtid="{D5CDD505-2E9C-101B-9397-08002B2CF9AE}" pid="2531" name="ZOTERO_BREF_NZIyUgmdrQZs_7">
    <vt:lpwstr> K.N."},{"family":"Ayala","given":"Diego"},{"family":"Besansky","given":"Nora J."},{"family":"Burt","given":"Austin"},{"family":"Caputo","given":"Beniamino"},{"family":"Torre","given":"Alessandra Della"},{"family":"Godfray","given":"H. Charles J."},{"fami</vt:lpwstr>
  </property>
  <property fmtid="{D5CDD505-2E9C-101B-9397-08002B2CF9AE}" pid="2532" name="ZOTERO_BREF_NZIyUgmdrQZs_8">
    <vt:lpwstr>ly":"Hahn","given":"Matthew W."},{"family":"Midega","given":"Janet"},{"family":"Neafsey","given":"Daniel E."},{"family":"O'Loughlin","given":"Samantha"},{"family":"Pinto","given":"João"},{"family":"Riehle","given":"Michelle M."},{"family":"Vernick","given</vt:lpwstr>
  </property>
  <property fmtid="{D5CDD505-2E9C-101B-9397-08002B2CF9AE}" pid="2533" name="ZOTERO_BREF_NZIyUgmdrQZs_9">
    <vt:lpwstr>":"Kenneth D."},{"family":"Weetman","given":"David"},{"family":"Wilding","given":"Craig S."},{"family":"White","given":"Bradley J."},{"family":"Troco","given":"Arlete D."},{"family":"Diabaté","given":"Abdoulaye"},{"family":"Costantini","given":"Carlo"},{"</vt:lpwstr>
  </property>
  <property fmtid="{D5CDD505-2E9C-101B-9397-08002B2CF9AE}" pid="2534" name="ZOTERO_BREF_OP2vcVsauSIl_1">
    <vt:lpwstr>ZOTERO_ITEM CSL_CITATION {"citationID":"FXXSrPyx","properties":{"formattedCitation":"(Pimentel et al., 2017)","plainCitation":"(Pimentel et al., 2017)","noteIndex":0},"citationItems":[{"id":3245,"uris":["http://zotero.org/users/local/9e2gOBR4/items/I2ALSC</vt:lpwstr>
  </property>
  <property fmtid="{D5CDD505-2E9C-101B-9397-08002B2CF9AE}" pid="2535" name="ZOTERO_BREF_OP2vcVsauSIl_2">
    <vt:lpwstr>TU"],"itemData":{"id":3245,"type":"article-journal","abstract":"We describe sleuth (http://pachterlab.github.io/sleuth), a method for the differential analysis of gene expression data that utilizes bootstrapping in conjunction with response error linear m</vt:lpwstr>
  </property>
  <property fmtid="{D5CDD505-2E9C-101B-9397-08002B2CF9AE}" pid="2536" name="ZOTERO_BREF_OP2vcVsauSIl_3">
    <vt:lpwstr>odeling to decouple biological variance from inferential variance. sleuth is implemented in an interactive shiny app that utilizes kallisto quantifications and bootstraps for fast and accurate analysis of data from RNA-seq experiments.","container-title":</vt:lpwstr>
  </property>
  <property fmtid="{D5CDD505-2E9C-101B-9397-08002B2CF9AE}" pid="2537" name="ZOTERO_BREF_OP2vcVsauSIl_4">
    <vt:lpwstr>"Nature Methods","DOI":"10.1038/nmeth.4324","ISSN":"15487105","issue":"7","note":"Citation Key: Pimentel2017","page":"687-690","title":"Differential analysis of RNA-seq incorporating quantification uncertainty","volume":"14","author":[{"family":"Pimentel"</vt:lpwstr>
  </property>
  <property fmtid="{D5CDD505-2E9C-101B-9397-08002B2CF9AE}" pid="2538" name="ZOTERO_BREF_OP2vcVsauSIl_5">
    <vt:lpwstr>,"given":"Harold"},{"family":"Bray","given":"Nicolas L."},{"family":"Puente","given":"Suzette"},{"family":"Melsted","given":"Páll"},{"family":"Pachter","given":"Lior"}],"issued":{"date-parts":[["2017"]]}}}],"schema":"https://github.com/citation-style-lang</vt:lpwstr>
  </property>
  <property fmtid="{D5CDD505-2E9C-101B-9397-08002B2CF9AE}" pid="2539" name="ZOTERO_BREF_OP2vcVsauSIl_6">
    <vt:lpwstr>uage/schema/raw/master/csl-citation.json"}</vt:lpwstr>
  </property>
  <property fmtid="{D5CDD505-2E9C-101B-9397-08002B2CF9AE}" pid="2540" name="ZOTERO_BREF_Ocv9OymJByJ0_1">
    <vt:lpwstr>ZOTERO_BIBL {"uncited":[],"omitted":[],"custom":[]} CSL_BIBLIOGRAPHY</vt:lpwstr>
  </property>
  <property fmtid="{D5CDD505-2E9C-101B-9397-08002B2CF9AE}" pid="2541" name="ZOTERO_BREF_PAfLlrW4z2Ee_1">
    <vt:lpwstr>ZOTERO_ITEM CSL_CITATION {"citationID":"gzSg70Kh","properties":{"formattedCitation":"(Garrison et al., 2021)","plainCitation":"(Garrison et al., 2021)","noteIndex":0},"citationItems":[{"id":3469,"uris":["http://zotero.org/users/local/9e2gOBR4/items/N9F2JE</vt:lpwstr>
  </property>
  <property fmtid="{D5CDD505-2E9C-101B-9397-08002B2CF9AE}" pid="2542" name="ZOTERO_BREF_PAfLlrW4z2Ee_2">
    <vt:lpwstr>52"],"itemData":{"id":3469,"type":"article-journal","note":"Citation Key: Garrison2021","page":"1-15","title":"Vcflib and tools for processing the VCF variant call format Author summary","author":[{"family":"Garrison","given":"Erik"},{"family":"Kronenberg</vt:lpwstr>
  </property>
  <property fmtid="{D5CDD505-2E9C-101B-9397-08002B2CF9AE}" pid="2543" name="ZOTERO_BREF_PAfLlrW4z2Ee_3">
    <vt:lpwstr>","given":"Zev N"},{"family":"Dawson","given":"Eric T"},{"family":"Pedersen","given":"Brent S"}],"issued":{"date-parts":[["2021"]]}}}],"schema":"https://github.com/citation-style-language/schema/raw/master/csl-citation.json"}</vt:lpwstr>
  </property>
  <property fmtid="{D5CDD505-2E9C-101B-9397-08002B2CF9AE}" pid="2544" name="ZOTERO_BREF_PPcD6GeH4sq4_1">
    <vt:lpwstr>ZOTERO_ITEM CSL_CITATION {"citationID":"MinmOXRW","properties":{"formattedCitation":"(Fontaine et al., 2015; Vicente et al., 2017)","plainCitation":"(Fontaine et al., 2015; Vicente et al., 2017)","noteIndex":0},"citationItems":[{"id":2583,"uris":["http://</vt:lpwstr>
  </property>
  <property fmtid="{D5CDD505-2E9C-101B-9397-08002B2CF9AE}" pid="2545" name="ZOTERO_BREF_PPcD6GeH4sq4_10">
    <vt:lpwstr>],"itemData":{"id":1336,"type":"article-journal","abstract":"Impacts of introgressive hybridisation may range from genomic erosion and species collapse to rapid adaptation and speciation but opportunities to study these dynamics are rare. We investigated </vt:lpwstr>
  </property>
  <property fmtid="{D5CDD505-2E9C-101B-9397-08002B2CF9AE}" pid="2546" name="ZOTERO_BREF_PPcD6GeH4sq4_11">
    <vt:lpwstr>the extent, causes and consequences of a hybrid zone between Anopheles coluzzii and Anopheles gambiae in Guinea-Bissau, where high hybridisation rates appear to be stable at least since the 1990s. Anopheles gambiae was genetically partitioned into inland </vt:lpwstr>
  </property>
  <property fmtid="{D5CDD505-2E9C-101B-9397-08002B2CF9AE}" pid="2547" name="ZOTERO_BREF_PPcD6GeH4sq4_12">
    <vt:lpwstr>and coastal subpopulations, separated by a central region dominated by A. coluzzii. Surprisingly, whole genome sequencing revealed that the coastal region harbours a hybrid form characterised by an A. gambiae-like sex chromosome and massive introgression </vt:lpwstr>
  </property>
  <property fmtid="{D5CDD505-2E9C-101B-9397-08002B2CF9AE}" pid="2548" name="ZOTERO_BREF_PPcD6GeH4sq4_13">
    <vt:lpwstr>of A. coluzzii autosomal alleles. Local selection on chromosomal inversions may play a role in this process, suggesting potential for spatiotemporal stability of the coastal hybrid form and providing resilience against introgression of medically-important</vt:lpwstr>
  </property>
  <property fmtid="{D5CDD505-2E9C-101B-9397-08002B2CF9AE}" pid="2549" name="ZOTERO_BREF_PPcD6GeH4sq4_14">
    <vt:lpwstr> loci and traits, found to be more prevalent in inland A. gambiae. Interspecific hybridisation is an important, yet probably underestimated, force in the evolution of animal biodi-versity with possible impacts ranging from erosion of species divergence an</vt:lpwstr>
  </property>
  <property fmtid="{D5CDD505-2E9C-101B-9397-08002B2CF9AE}" pid="2550" name="ZOTERO_BREF_PPcD6GeH4sq4_15">
    <vt:lpwstr>d ultimate species collapse 1 to rapid adaptation or even speciation 2,3 . The latter 'hybrid speciation' is predicted to arise via accumulation of genetic var-iation through introgression, resulting in admixed populations that are ecologically divergent </vt:lpwstr>
  </property>
  <property fmtid="{D5CDD505-2E9C-101B-9397-08002B2CF9AE}" pid="2551" name="ZOTERO_BREF_PPcD6GeH4sq4_16">
    <vt:lpwstr>from the parental lineages 3 . More generally, whilst rare hybridization can undoubtedly lead to adaptive introgression 4,5 , the adap-tive potential of very frequent interspecific hybridization is far less clear. Systems in which uncharacteristically ext</vt:lpwstr>
  </property>
  <property fmtid="{D5CDD505-2E9C-101B-9397-08002B2CF9AE}" pid="2552" name="ZOTERO_BREF_PPcD6GeH4sq4_17">
    <vt:lpwstr>reme hybridisation rates are found offer the opportunity to study such evolutionary processes. The Anopheles coluzzii-Anopheles gambiae malaria vector species-pair in western Africa provides an ideal opportunity to study speciation under extreme hybridiza</vt:lpwstr>
  </property>
  <property fmtid="{D5CDD505-2E9C-101B-9397-08002B2CF9AE}" pid="2553" name="ZOTERO_BREF_PPcD6GeH4sq4_18">
    <vt:lpwstr>tion 6,7 . Members of the Anopheles gambiae complex include the most important malaria vectors in Sub-Saharan Africa. Early evidence of genetic discontinuities in West Africa within the nominal species of the complex, A. gambiae, came from cytogenetic stu</vt:lpwstr>
  </property>
  <property fmtid="{D5CDD505-2E9C-101B-9397-08002B2CF9AE}" pid="2554" name="ZOTERO_BREF_PPcD6GeH4sq4_19">
    <vt:lpwstr>dies, which led to the description of five chromosomal forms, the FOREST and SAVANNA forms widespread in west, central and east Africa, the MOPTI form in northern west African savannah areas, and the BAMAKO and BISSAU forms, which are found only in locali</vt:lpwstr>
  </property>
  <property fmtid="{D5CDD505-2E9C-101B-9397-08002B2CF9AE}" pid="2555" name="ZOTERO_BREF_PPcD6GeH4sq4_2">
    <vt:lpwstr>zotero.org/users/local/9e2gOBR4/items/XHHY3ZGZ"],"itemData":{"id":2583,"type":"article-journal","abstract":"Variation in vectorial capacity for human malaria among Anopheles mosquito species is determined by many factors, including behavior, immunity, and</vt:lpwstr>
  </property>
  <property fmtid="{D5CDD505-2E9C-101B-9397-08002B2CF9AE}" pid="2556" name="ZOTERO_BREF_PPcD6GeH4sq4_20">
    <vt:lpwstr>zed areas of Mali and the far-west coast, respectively. Each is characterized by different arrangements of paracentric inversions on chromosome-2 and differing larval ecologies 8,9","container-title":"Nature Publishing Group","DOI":"10.1038/srep46451","ti</vt:lpwstr>
  </property>
  <property fmtid="{D5CDD505-2E9C-101B-9397-08002B2CF9AE}" pid="2557" name="ZOTERO_BREF_PPcD6GeH4sq4_21">
    <vt:lpwstr>tle":"Massive introgression drives species radiation at the range limit of Anopheles gambiae","author":[{"family":"Vicente","given":"José L"},{"family":"Clarkson","given":"Christopher S"},{"family":"Caputo","given":"Beniamino"},{"family":"Gomes","given":"</vt:lpwstr>
  </property>
  <property fmtid="{D5CDD505-2E9C-101B-9397-08002B2CF9AE}" pid="2558" name="ZOTERO_BREF_PPcD6GeH4sq4_22">
    <vt:lpwstr>Bruno"},{"family":"Pombi","given":"Marco"},{"family":"Sousa","given":"Carla A"},{"family":"Antao","given":"Tiago"},{"family":"Dinis","given":"João"},{"family":"Bottà","given":"Giordano"},{"family":"Mancini","given":"Emiliano"},{"family":"Petrarca","given"</vt:lpwstr>
  </property>
  <property fmtid="{D5CDD505-2E9C-101B-9397-08002B2CF9AE}" pid="2559" name="ZOTERO_BREF_PPcD6GeH4sq4_23">
    <vt:lpwstr>:"Vincenzo"},{"family":"Mead","given":"Daniel"},{"family":"Drury","given":"Eleanor"},{"family":"Stalker","given":"James"},{"family":"Miles","given":"Alistair"},{"family":"Kwiatkowski","given":"Dominic P"},{"family":"Donnelly","given":"Martin J"},{"family"</vt:lpwstr>
  </property>
  <property fmtid="{D5CDD505-2E9C-101B-9397-08002B2CF9AE}" pid="2560" name="ZOTERO_BREF_PPcD6GeH4sq4_24">
    <vt:lpwstr>:"Rodrigues","given":"Amabélia"},{"family":"Della Torre","given":"Alessandra"},{"family":"Weetman","given":"David"},{"family":"Pinto","given":"João"}],"issued":{"date-parts":[["2017"]]}}}],"schema":"https://github.com/citation-style-language/schema/raw/ma</vt:lpwstr>
  </property>
  <property fmtid="{D5CDD505-2E9C-101B-9397-08002B2CF9AE}" pid="2561" name="ZOTERO_BREF_PPcD6GeH4sq4_25">
    <vt:lpwstr>ster/csl-citation.json"}</vt:lpwstr>
  </property>
  <property fmtid="{D5CDD505-2E9C-101B-9397-08002B2CF9AE}" pid="2562" name="ZOTERO_BREF_PPcD6GeH4sq4_3">
    <vt:lpwstr> life history. To investigate the genomic basis of vectorial capacity and explore new avenues for vector control, we sequenced the genomes of 16 anopheline mosquito species from diverse locations spanning ~100 million years of evolution. Comparative analy</vt:lpwstr>
  </property>
  <property fmtid="{D5CDD505-2E9C-101B-9397-08002B2CF9AE}" pid="2563" name="ZOTERO_BREF_PPcD6GeH4sq4_4">
    <vt:lpwstr>ses show faster rates of gene gain and loss, elevated gene shuffling on the X chromosome, and more intron losses, relative to Drosophila . Some determinants of vectorial capacity, such as chemosensory genes, do not show elevated turnover but instead diver</vt:lpwstr>
  </property>
  <property fmtid="{D5CDD505-2E9C-101B-9397-08002B2CF9AE}" pid="2564" name="ZOTERO_BREF_PPcD6GeH4sq4_5">
    <vt:lpwstr>sify through protein-sequence changes. This dynamism of anopheline genes and genomes may contribute to their flexible capacity to take advantage of new ecological niches, including adapting to humans as primary hosts.","container-title":"Science","DOI":"1</vt:lpwstr>
  </property>
  <property fmtid="{D5CDD505-2E9C-101B-9397-08002B2CF9AE}" pid="2565" name="ZOTERO_BREF_PPcD6GeH4sq4_6">
    <vt:lpwstr>0.1126/science.1258522","ISSN":"0036-8075","issue":"6217","note":"Citation Key: Fontaine2015","page":"1258522","title":"Extensive introgression in a malaria vector species complex revealed by phylogenomics","volume":"347","author":[{"family":"Fontaine","g</vt:lpwstr>
  </property>
  <property fmtid="{D5CDD505-2E9C-101B-9397-08002B2CF9AE}" pid="2566" name="ZOTERO_BREF_PPcD6GeH4sq4_7">
    <vt:lpwstr>iven":"Michael C."},{"family":"Pease","given":"James B."},{"family":"Steele","given":"Aaron"},{"family":"Waterhouse","given":"Robert M."},{"family":"Neafsey","given":"Daniel E."},{"family":"Sharakhov","given":"Igor V."},{"family":"Jiang","given":"Xiaofang</vt:lpwstr>
  </property>
  <property fmtid="{D5CDD505-2E9C-101B-9397-08002B2CF9AE}" pid="2567" name="ZOTERO_BREF_PPcD6GeH4sq4_8">
    <vt:lpwstr>"},{"family":"Hall","given":"Andrew B."},{"family":"Catteruccia","given":"Flaminia"},{"family":"Kakani","given":"Evdoxia"},{"family":"Mitchell","given":"Sara N."},{"family":"Wu","given":"Yi-Chieh"},{"family":"Smith","given":"Hilary A."},{"family":"Love","</vt:lpwstr>
  </property>
  <property fmtid="{D5CDD505-2E9C-101B-9397-08002B2CF9AE}" pid="2568" name="ZOTERO_BREF_PPcD6GeH4sq4_9">
    <vt:lpwstr>given":"R. Rebecca"},{"family":"Lawniczak","given":"Mara K.N."},{"family":"Hahn","given":"Matthew W."},{"family":"Besansky","given":"Nora J."}],"issued":{"date-parts":[["2015"]]}}},{"id":1336,"uris":["http://zotero.org/users/local/9e2gOBR4/items/JQ9RUKG5"</vt:lpwstr>
  </property>
  <property fmtid="{D5CDD505-2E9C-101B-9397-08002B2CF9AE}" pid="2569" name="ZOTERO_BREF_TsJA8YANv43h_1">
    <vt:lpwstr>ZOTERO_ITEM CSL_CITATION {"citationID":"b0xfkfSb","properties":{"formattedCitation":"(Garud et al., 2015)","plainCitation":"(Garud et al., 2015)","noteIndex":0},"citationItems":[{"id":2819,"uris":["http://zotero.org/users/local/9e2gOBR4/items/SDUAB5FN"],"</vt:lpwstr>
  </property>
  <property fmtid="{D5CDD505-2E9C-101B-9397-08002B2CF9AE}" pid="2570" name="ZOTERO_BREF_TsJA8YANv43h_10">
    <vt:lpwstr>er-title":"PLoS Genetics","DOI":"10.1371/journal.pgen.1005004","ISSN":"15537404","issue":"2","note":"Citation Key: Garud2015","page":"1-32","title":"Recent Selective Sweeps in North American Drosophila melanogaster Show Signatures of Soft Sweeps","volume"</vt:lpwstr>
  </property>
  <property fmtid="{D5CDD505-2E9C-101B-9397-08002B2CF9AE}" pid="2571" name="ZOTERO_BREF_TsJA8YANv43h_11">
    <vt:lpwstr>:"11","author":[{"family":"Garud","given":"Nandita R."},{"family":"Messer","given":"Philipp W."},{"family":"Buzbas","given":"Erkan O."},{"family":"Petrov","given":"Dmitri A."}],"issued":{"date-parts":[["2015"]]}}}],"schema":"https://github.com/citation-st</vt:lpwstr>
  </property>
  <property fmtid="{D5CDD505-2E9C-101B-9397-08002B2CF9AE}" pid="2572" name="ZOTERO_BREF_TsJA8YANv43h_12">
    <vt:lpwstr>yle-language/schema/raw/master/csl-citation.json"}</vt:lpwstr>
  </property>
  <property fmtid="{D5CDD505-2E9C-101B-9397-08002B2CF9AE}" pid="2573" name="ZOTERO_BREF_TsJA8YANv43h_2">
    <vt:lpwstr>itemData":{"id":2819,"type":"article-journal","abstract":"Adaptation from standing genetic variation or recurrent de novo mutation in large populations should commonly generate soft rather than hard selective sweeps. In contrast to a hard selective sweep,</vt:lpwstr>
  </property>
  <property fmtid="{D5CDD505-2E9C-101B-9397-08002B2CF9AE}" pid="2574" name="ZOTERO_BREF_TsJA8YANv43h_3">
    <vt:lpwstr> in which a single adaptive haplotype rises to high population frequency, in a soft selective sweep multiple adaptive haplotypes sweep through the population simultaneously, producing distinct patterns of genetic variation in the vicinity of the adaptive </vt:lpwstr>
  </property>
  <property fmtid="{D5CDD505-2E9C-101B-9397-08002B2CF9AE}" pid="2575" name="ZOTERO_BREF_TsJA8YANv43h_4">
    <vt:lpwstr>site. Current statistical methods were expressly designed to detect hard sweeps and most lack power to detect soft sweeps. This is particularly unfortunate for the study of adaptation in species such as Drosophila melanogaster, where all three confirmed c</vt:lpwstr>
  </property>
  <property fmtid="{D5CDD505-2E9C-101B-9397-08002B2CF9AE}" pid="2576" name="ZOTERO_BREF_TsJA8YANv43h_5">
    <vt:lpwstr>ases of recent adaptation resulted in soft selective sweeps and where there is evidence that the effective population size relevant for recent and strong adaptation is large enough to generate soft sweeps even when adaptation requires mutation at a specif</vt:lpwstr>
  </property>
  <property fmtid="{D5CDD505-2E9C-101B-9397-08002B2CF9AE}" pid="2577" name="ZOTERO_BREF_TsJA8YANv43h_6">
    <vt:lpwstr>ic single site at a locus. Here, we develop a statistical test based on a measure of haplotype homozygosity (H12) that is capable of detecting both hard and soft sweeps with similar power. We use H12 to identify multiple genomic regions that have undergon</vt:lpwstr>
  </property>
  <property fmtid="{D5CDD505-2E9C-101B-9397-08002B2CF9AE}" pid="2578" name="ZOTERO_BREF_TsJA8YANv43h_7">
    <vt:lpwstr>e recent and strong adaptation in a large population sample of fully sequenced Drosophila melanogaster strains from the Drosophila Genetic Reference Panel (DGRP). Visual inspection of the top 50 candidates reveals that in all cases multiple haplotypes are</vt:lpwstr>
  </property>
  <property fmtid="{D5CDD505-2E9C-101B-9397-08002B2CF9AE}" pid="2579" name="ZOTERO_BREF_TsJA8YANv43h_8">
    <vt:lpwstr> present at high frequencies, consistent with signatures of soft sweeps. We further develop a second haplotype homozygosity statistic (H2/H1) that, in combination with H12, is capable of differentiating hard from soft sweeps. Surprisingly, we find that th</vt:lpwstr>
  </property>
  <property fmtid="{D5CDD505-2E9C-101B-9397-08002B2CF9AE}" pid="2580" name="ZOTERO_BREF_TsJA8YANv43h_9">
    <vt:lpwstr>e H12 and H2/H1 values for all top 50 peaks are much more easily generated by soft rather than hard sweeps. We discuss the implications of these results for the study of adaptation in Drosophila and in species with large census population sizes.","contain</vt:lpwstr>
  </property>
  <property fmtid="{D5CDD505-2E9C-101B-9397-08002B2CF9AE}" pid="2581" name="ZOTERO_BREF_W5cWGeo2fmQF_1">
    <vt:lpwstr>ZOTERO_ITEM CSL_CITATION {"citationID":"otE53XVg","properties":{"formattedCitation":"(Djouaka et al., 2008; M\\uc0\\u252{}ller et al., 2008)","plainCitation":"(Djouaka et al., 2008; Müller et al., 2008)","noteIndex":0},"citationItems":[{"id":1469,"uris":[</vt:lpwstr>
  </property>
  <property fmtid="{D5CDD505-2E9C-101B-9397-08002B2CF9AE}" pid="2582" name="ZOTERO_BREF_W5cWGeo2fmQF_10">
    <vt:lpwstr>ree resistant populations analysed. Several additional potential resistance mechanisms were also identified that warrant further investigation. Metabolic genes were over expressed irrespective of the presence of kdr, the latter resistance mechanism being </vt:lpwstr>
  </property>
  <property fmtid="{D5CDD505-2E9C-101B-9397-08002B2CF9AE}" pid="2583" name="ZOTERO_BREF_W5cWGeo2fmQF_11">
    <vt:lpwstr>absent in one resistant population. The discovery that mosquitoes collected from different types of breeding sites display differing profiles of metabolic genes at the adult stage may reflect the influence of a range of xenobiotics on selecting for resist</vt:lpwstr>
  </property>
  <property fmtid="{D5CDD505-2E9C-101B-9397-08002B2CF9AE}" pid="2584" name="ZOTERO_BREF_W5cWGeo2fmQF_12">
    <vt:lpwstr>ance in mosquitoes.","container-title":"BMC genomics","DOI":"10.1186/1471-2164-9-538","ISSN":"1471-2164","issue":"1","note":"PMID: 19014539\nISBN: 1471-2164 (Electronic)\\r1471-2164 (Linking)","page":"538","title":"Expression of the cytochrome P450s, CYP6</vt:lpwstr>
  </property>
  <property fmtid="{D5CDD505-2E9C-101B-9397-08002B2CF9AE}" pid="2585" name="ZOTERO_BREF_W5cWGeo2fmQF_13">
    <vt:lpwstr>P3 and CYP6M2 are significantly elevated in multiple pyrethroid resistant populations of Anopheles gambiae s.s. from Southern Benin and Nigeria.","volume":"9","author":[{"family":"Djouaka","given":"Rousseau F"},{"family":"Bakare","given":"Adekunle A"},{"f</vt:lpwstr>
  </property>
  <property fmtid="{D5CDD505-2E9C-101B-9397-08002B2CF9AE}" pid="2586" name="ZOTERO_BREF_W5cWGeo2fmQF_14">
    <vt:lpwstr>amily":"Coulibaly","given":"Ousmane N"},{"family":"Akogbeto","given":"Martin C"},{"family":"Ranson","given":"Hilary"},{"family":"Hemingway","given":"Janet"},{"family":"Strode","given":"Clare"}],"issued":{"date-parts":[["2008"]]}}},{"id":1388,"uris":["http</vt:lpwstr>
  </property>
  <property fmtid="{D5CDD505-2E9C-101B-9397-08002B2CF9AE}" pid="2587" name="ZOTERO_BREF_W5cWGeo2fmQF_15">
    <vt:lpwstr>://zotero.org/users/local/9e2gOBR4/items/GBBNJVAR"],"itemData":{"id":1388,"type":"article-journal","abstract":"Insects exposed to pesticides undergo strong natural selection and have developed various adaptive mechanisms to survive. Resistance to pyrethro</vt:lpwstr>
  </property>
  <property fmtid="{D5CDD505-2E9C-101B-9397-08002B2CF9AE}" pid="2588" name="ZOTERO_BREF_W5cWGeo2fmQF_16">
    <vt:lpwstr>id insecticides in the malaria vector Anopheles gambiae is receiving increasing attention because it threatens the sustainability of malaria vector control programs in sub-Saharan Africa. An understanding of the molecular mechanisms conferring pyrethroid </vt:lpwstr>
  </property>
  <property fmtid="{D5CDD505-2E9C-101B-9397-08002B2CF9AE}" pid="2589" name="ZOTERO_BREF_W5cWGeo2fmQF_17">
    <vt:lpwstr>resistance gives insight into the processes of evolution of adaptive traits and facilitates the development of simple monitoring tools and novel strategies to restore the efficacy of insecticides. For this purpose, it is essential to understand which mech</vt:lpwstr>
  </property>
  <property fmtid="{D5CDD505-2E9C-101B-9397-08002B2CF9AE}" pid="2590" name="ZOTERO_BREF_W5cWGeo2fmQF_18">
    <vt:lpwstr>anisms are important in wild mosquitoes. Here, our aim was to identify enzymes that may be important in metabolic resistance to pyrethroids by measuring gene expression for over 250 genes potentially involved in metabolic resistance in phenotyped individu</vt:lpwstr>
  </property>
  <property fmtid="{D5CDD505-2E9C-101B-9397-08002B2CF9AE}" pid="2591" name="ZOTERO_BREF_W5cWGeo2fmQF_19">
    <vt:lpwstr>als from a highly resistant, wild A. gambiae population from Ghana. A cytochrome P450, CYP6P3, was significantly overexpressed in the survivors, and we show that the translated enzyme metabolises both alpha-cyano and non-alpha-cyano pyrethroids. This is t</vt:lpwstr>
  </property>
  <property fmtid="{D5CDD505-2E9C-101B-9397-08002B2CF9AE}" pid="2592" name="ZOTERO_BREF_W5cWGeo2fmQF_2">
    <vt:lpwstr>"http://zotero.org/users/local/9e2gOBR4/items/LYS3SSLX"],"itemData":{"id":1469,"type":"article-journal","abstract":"BACKGROUND: Insecticide resistance in Anopheles mosquitoes is threatening the success of malaria control programmes. This is particularly t</vt:lpwstr>
  </property>
  <property fmtid="{D5CDD505-2E9C-101B-9397-08002B2CF9AE}" pid="2593" name="ZOTERO_BREF_W5cWGeo2fmQF_20">
    <vt:lpwstr>he first study to demonstrate the capacity of a P450 identified in wild A. gambiae to metabolise insecticides. The findings add to the understanding of the genetic basis of insecticide resistance in wild mosquito populations.","container-title":"PLoS Gene</vt:lpwstr>
  </property>
  <property fmtid="{D5CDD505-2E9C-101B-9397-08002B2CF9AE}" pid="2594" name="ZOTERO_BREF_W5cWGeo2fmQF_21">
    <vt:lpwstr>tics","DOI":"10.1371/journal.pgen.1000286","ISSN":"15537390","note":"PMID: 19043575\nCitation Key: Muller2008\nISBN: 1553-7404 (Electronic)\\r1553-7390 (Linking)","title":"Field-caught permethrin-resistant Anopheles gambiae overexpress CYP6P3, a P450 that</vt:lpwstr>
  </property>
  <property fmtid="{D5CDD505-2E9C-101B-9397-08002B2CF9AE}" pid="2595" name="ZOTERO_BREF_W5cWGeo2fmQF_22">
    <vt:lpwstr> metabolises pyrethroids","author":[{"family":"Müller","given":"Pie"},{"family":"Warr","given":"Emma"},{"family":"Stevenson","given":"Bradley J."},{"family":"Pignatelli","given":"Patricia M."},{"family":"Morgan","given":"John C."},{"family":"Steven","give</vt:lpwstr>
  </property>
  <property fmtid="{D5CDD505-2E9C-101B-9397-08002B2CF9AE}" pid="2596" name="ZOTERO_BREF_W5cWGeo2fmQF_23">
    <vt:lpwstr>n":"Andrew"},{"family":"Yawson","given":"Alexander E."},{"family":"Mitchell","given":"Sara N."},{"family":"Ranson","given":"Hilary"},{"family":"Hemingway","given":"Janet"},{"family":"Paine","given":"Mark J I"},{"family":"Donnelly","given":"Martin J."}],"i</vt:lpwstr>
  </property>
  <property fmtid="{D5CDD505-2E9C-101B-9397-08002B2CF9AE}" pid="2597" name="ZOTERO_BREF_W5cWGeo2fmQF_24">
    <vt:lpwstr>ssued":{"date-parts":[["2008"]]}}}],"schema":"https://github.com/citation-style-language/schema/raw/master/csl-citation.json"}</vt:lpwstr>
  </property>
  <property fmtid="{D5CDD505-2E9C-101B-9397-08002B2CF9AE}" pid="2598" name="ZOTERO_BREF_W5cWGeo2fmQF_3">
    <vt:lpwstr>rue in Benin where pyrethroid resistance has been linked to the failure of insecticide treated bed nets. The role of mutations in the insecticide target sites in conferring resistance has been clearly established. In this study, the contribution of other </vt:lpwstr>
  </property>
  <property fmtid="{D5CDD505-2E9C-101B-9397-08002B2CF9AE}" pid="2599" name="ZOTERO_BREF_W5cWGeo2fmQF_4">
    <vt:lpwstr>potential resistance mechanisms was investigated in Anopheles gambiae s.s. from a number of localities in Southern Benin and Nigeria. The mosquitoes were sampled from a variety of breeding sites in a preliminary attempt to investigate the role of contamin</vt:lpwstr>
  </property>
  <property fmtid="{D5CDD505-2E9C-101B-9397-08002B2CF9AE}" pid="2600" name="ZOTERO_BREF_W5cWGeo2fmQF_5">
    <vt:lpwstr>ation of mosquito breeding sites in selecting for resistance in adult mosquitoes.\\n\\nRESULTS: All mosquitoes sampled belonged to the M form of An. gambiae s.s. There were high levels of permethrin resistance in an agricultural area (Akron) and an urban </vt:lpwstr>
  </property>
  <property fmtid="{D5CDD505-2E9C-101B-9397-08002B2CF9AE}" pid="2601" name="ZOTERO_BREF_W5cWGeo2fmQF_6">
    <vt:lpwstr>area (Gbedjromede), low levels of resistance in mosquito samples from an oil contaminated site (Ojoo) and complete susceptibility in the rural Orogun location. The target site mutation kdrW was detected at high levels in two of the populations (Akron f = </vt:lpwstr>
  </property>
  <property fmtid="{D5CDD505-2E9C-101B-9397-08002B2CF9AE}" pid="2602" name="ZOTERO_BREF_W5cWGeo2fmQF_7">
    <vt:lpwstr>0.86 and Gbedjromede f = 0.84) but was not detected in Ojoo or Orogun. Microarray analysis using the Anopheles gambiae detox chip identified two P450s, CYP6P3 and CYP6M2 up regulated in all three populations, the former was expressed at particularly high </vt:lpwstr>
  </property>
  <property fmtid="{D5CDD505-2E9C-101B-9397-08002B2CF9AE}" pid="2603" name="ZOTERO_BREF_W5cWGeo2fmQF_8">
    <vt:lpwstr>levels in the Akron (12.4-fold) and Ojoo (7.4-fold) populations compared to the susceptible population. Additional detoxification and redox genes were also over expressed in one or more populations including two cuticular pre-cursor genes which were eleva</vt:lpwstr>
  </property>
  <property fmtid="{D5CDD505-2E9C-101B-9397-08002B2CF9AE}" pid="2604" name="ZOTERO_BREF_W5cWGeo2fmQF_9">
    <vt:lpwstr>ted in two of the three resistant populations.\\n\\nCONCLUSION: Multiple resistance mechanisms incurred in the different breeding sites contribute to resistance to permethrin in Benin. The cytochrome P450 genes, CYP6P3 and CYP6M2 are upregulated in all th</vt:lpwstr>
  </property>
  <property fmtid="{D5CDD505-2E9C-101B-9397-08002B2CF9AE}" pid="2605" name="ZOTERO_BREF_WTJxPAPQzGN1_1">
    <vt:lpwstr>ZOTERO_ITEM CSL_CITATION {"citationID":"FzrO2YBg","properties":{"formattedCitation":"(D. E. Neafsey et al., 2021)","plainCitation":"(D. E. Neafsey et al., 2021)","dontUpdate":true,"noteIndex":0},"citationItems":[{"id":3581,"uris":["http://zotero.org/users</vt:lpwstr>
  </property>
  <property fmtid="{D5CDD505-2E9C-101B-9397-08002B2CF9AE}" pid="2606" name="ZOTERO_BREF_WTJxPAPQzGN1_2">
    <vt:lpwstr>/local/9e2gOBR4/items/HVQ3S28N"],"itemData":{"id":3581,"type":"article-journal","abstract":"Almost 20 years have passed since the first reference genome assemblies were published for Plasmodium falciparum, the deadliest malaria parasite, and Anopheles gam</vt:lpwstr>
  </property>
  <property fmtid="{D5CDD505-2E9C-101B-9397-08002B2CF9AE}" pid="2607" name="ZOTERO_BREF_WTJxPAPQzGN1_3">
    <vt:lpwstr>biae, the most important mosquito vector of malaria in sub-Saharan Africa. Reference genomes now exist for all human malaria parasites and nearly half of the ~40 important vectors around the world. As a foundation for genetic diversity studies, these refe</vt:lpwstr>
  </property>
  <property fmtid="{D5CDD505-2E9C-101B-9397-08002B2CF9AE}" pid="2608" name="ZOTERO_BREF_WTJxPAPQzGN1_4">
    <vt:lpwstr>rence genomes have helped advance our understanding of basic disease biology and drug and insecticide resistance, and have informed vaccine development efforts. Population genomic data are increasingly being used to guide our understanding of malaria epid</vt:lpwstr>
  </property>
  <property fmtid="{D5CDD505-2E9C-101B-9397-08002B2CF9AE}" pid="2609" name="ZOTERO_BREF_WTJxPAPQzGN1_5">
    <vt:lpwstr>emiology, for example by assessing connectivity between populations and the efficacy of parasite and vector interventions. The potential value of these applications to malaria control strategies, together with the increasing diversity of genomic data type</vt:lpwstr>
  </property>
  <property fmtid="{D5CDD505-2E9C-101B-9397-08002B2CF9AE}" pid="2610" name="ZOTERO_BREF_WTJxPAPQzGN1_6">
    <vt:lpwstr>s and contexts in which data are being generated, raise both opportunities and challenges in the field. This Review discusses advances in malaria genomics and explores how population genomic data could be harnessed to further support global disease contro</vt:lpwstr>
  </property>
  <property fmtid="{D5CDD505-2E9C-101B-9397-08002B2CF9AE}" pid="2611" name="ZOTERO_BREF_WTJxPAPQzGN1_7">
    <vt:lpwstr>l efforts.","container-title":"Nature Reviews Genetics","DOI":"10.1038/s41576-021-00349-5","ISSN":"14710064","issue":"August","note":"publisher: Springer US\nISBN: 0123456789","page":"502-517","title":"Advances and opportunities in malaria population geno</vt:lpwstr>
  </property>
  <property fmtid="{D5CDD505-2E9C-101B-9397-08002B2CF9AE}" pid="2612" name="ZOTERO_BREF_WTJxPAPQzGN1_8">
    <vt:lpwstr>mics","volume":"22","author":[{"family":"Neafsey","given":"Daniel E."},{"family":"Taylor","given":"Aimee R."},{"family":"MacInnis","given":"Bronwyn L."}],"issued":{"date-parts":[["2021"]]}}}],"schema":"https://github.com/citation-style-language/schema/raw</vt:lpwstr>
  </property>
  <property fmtid="{D5CDD505-2E9C-101B-9397-08002B2CF9AE}" pid="2613" name="ZOTERO_BREF_WTJxPAPQzGN1_9">
    <vt:lpwstr>/master/csl-citation.json"}</vt:lpwstr>
  </property>
  <property fmtid="{D5CDD505-2E9C-101B-9397-08002B2CF9AE}" pid="2614" name="ZOTERO_BREF_XNa9OPGniSAr_1">
    <vt:lpwstr>ZOTERO_ITEM CSL_CITATION {"citationID":"mqLQmXrj","properties":{"formattedCitation":"(Andrews, 2010)","plainCitation":"(Andrews, 2010)","dontUpdate":true,"noteIndex":0},"citationItems":[{"id":3236,"uris":["http://zotero.org/users/local/9e2gOBR4/items/P3QL</vt:lpwstr>
  </property>
  <property fmtid="{D5CDD505-2E9C-101B-9397-08002B2CF9AE}" pid="2615" name="ZOTERO_BREF_XNa9OPGniSAr_2">
    <vt:lpwstr>X3XE"],"itemData":{"id":3236,"type":"webpage","note":"Citation Key: Andrews2010","title":"FastQC: a quality control tool for high throughput sequence data.","URL":"http://www.bioinformatics.babraham.ac.uk/projects/fastqc","author":[{"family":"Andrews","gi</vt:lpwstr>
  </property>
  <property fmtid="{D5CDD505-2E9C-101B-9397-08002B2CF9AE}" pid="2616" name="ZOTERO_BREF_XNa9OPGniSAr_3">
    <vt:lpwstr>ven":"Simon"}],"issued":{"date-parts":[["2010"]]}}}],"schema":"https://github.com/citation-style-language/schema/raw/master/csl-citation.json"}</vt:lpwstr>
  </property>
  <property fmtid="{D5CDD505-2E9C-101B-9397-08002B2CF9AE}" pid="2617" name="ZOTERO_BREF_XmNtsJG9x7Zd_1">
    <vt:lpwstr>ZOTERO_ITEM CSL_CITATION {"citationID":"rSPZwqWv","properties":{"formattedCitation":"(K\\uc0\\u246{}ster, 2022)","plainCitation":"(Köster, 2022)","noteIndex":0},"citationItems":[{"id":3593,"uris":["http://zotero.org/users/local/9e2gOBR4/items/7L2TSM2F"],"</vt:lpwstr>
  </property>
  <property fmtid="{D5CDD505-2E9C-101B-9397-08002B2CF9AE}" pid="2618" name="ZOTERO_BREF_XmNtsJG9x7Zd_2">
    <vt:lpwstr>itemData":{"id":3593,"type":"webpage","note":"Citation Key: Koster","title":"Snakemake: Best Practices","URL":"https://snakemake.readthedocs.io/en/stable/snakefiles/best_practices.html","author":[{"family":"Köster","given":"Johannes"}],"accessed":{"date-p</vt:lpwstr>
  </property>
  <property fmtid="{D5CDD505-2E9C-101B-9397-08002B2CF9AE}" pid="2619" name="ZOTERO_BREF_XmNtsJG9x7Zd_3">
    <vt:lpwstr>arts":[["2022",1,10]]},"issued":{"date-parts":[["2022"]]}}}],"schema":"https://github.com/citation-style-language/schema/raw/master/csl-citation.json"}</vt:lpwstr>
  </property>
  <property fmtid="{D5CDD505-2E9C-101B-9397-08002B2CF9AE}" pid="2620" name="ZOTERO_BREF_YTsagRguixLf_1">
    <vt:lpwstr>ZOTERO_ITEM CSL_CITATION {"citationID":"Loiceh43","properties":{"formattedCitation":"(Zhao et al., 2014)","plainCitation":"(Zhao et al., 2014)","noteIndex":0},"citationItems":[{"id":3594,"uris":["http://zotero.org/users/local/9e2gOBR4/items/ZT2MYWFK"],"it</vt:lpwstr>
  </property>
  <property fmtid="{D5CDD505-2E9C-101B-9397-08002B2CF9AE}" pid="2621" name="ZOTERO_BREF_YTsagRguixLf_10">
    <vt:lpwstr>"title":"Comparison of RNA-Seq and microarray in transcriptome profiling of activated T cells","volume":"9","author":[{"family":"Zhao","given":"Shanrong"},{"family":"Fung-Leung","given":"Wai Ping"},{"family":"Bittner","given":"Anton"},{"family":"Ngo","giv</vt:lpwstr>
  </property>
  <property fmtid="{D5CDD505-2E9C-101B-9397-08002B2CF9AE}" pid="2622" name="ZOTERO_BREF_YTsagRguixLf_11">
    <vt:lpwstr>en":"Karen"},{"family":"Liu","given":"Xuejun"}],"issued":{"date-parts":[["2014"]]}}}],"schema":"https://github.com/citation-style-language/schema/raw/master/csl-citation.json"}</vt:lpwstr>
  </property>
  <property fmtid="{D5CDD505-2E9C-101B-9397-08002B2CF9AE}" pid="2623" name="ZOTERO_BREF_YTsagRguixLf_2">
    <vt:lpwstr>emData":{"id":3594,"type":"article-journal","abstract":"To demonstrate the benefits of RNA-Seq over microarray in transcriptome profiling, both RNA-Seq and microarray analyses were performed on RNA samples from a human T cell activation experiment. In con</vt:lpwstr>
  </property>
  <property fmtid="{D5CDD505-2E9C-101B-9397-08002B2CF9AE}" pid="2624" name="ZOTERO_BREF_YTsagRguixLf_3">
    <vt:lpwstr>trast to other reports, our analyses focused on the difference, rather than similarity, between RNA-Seq and microarray technologies in transcriptome profiling. A comparison of data sets derived from RNA-Seq and Affymetrix platforms using the same set of s</vt:lpwstr>
  </property>
  <property fmtid="{D5CDD505-2E9C-101B-9397-08002B2CF9AE}" pid="2625" name="ZOTERO_BREF_YTsagRguixLf_4">
    <vt:lpwstr>amples showed a high correlation between gene expression profiles generated by the two platforms. However, it also demonstrated that RNA-Seq was superior in detecting low abundance transcripts, differentiating biologically critical isoforms, and allowing </vt:lpwstr>
  </property>
  <property fmtid="{D5CDD505-2E9C-101B-9397-08002B2CF9AE}" pid="2626" name="ZOTERO_BREF_YTsagRguixLf_5">
    <vt:lpwstr>the identification of genetic variants. RNA-Seq also demonstrated a broader dynamic range than microarray, which allowed for the detection of more differentially expressed genes with higher fold-change. Analysis of the two datasets also showed the benefit</vt:lpwstr>
  </property>
  <property fmtid="{D5CDD505-2E9C-101B-9397-08002B2CF9AE}" pid="2627" name="ZOTERO_BREF_YTsagRguixLf_6">
    <vt:lpwstr> derived from avoidance of technical issues inherent to microarray probe performance such as cross-hybridization, non-specific hybridization and limited detection range of individual probes. Because RNA-Seq does not rely on a predesigned complement sequen</vt:lpwstr>
  </property>
  <property fmtid="{D5CDD505-2E9C-101B-9397-08002B2CF9AE}" pid="2628" name="ZOTERO_BREF_YTsagRguixLf_7">
    <vt:lpwstr>ce detection probe, it is devoid of issues associated with probe redundancy and annotation, which simplified interpretation of the data. Despite the superior benefits of RNA-Seq, microarrays are still the more common choice of researchers when conducting </vt:lpwstr>
  </property>
  <property fmtid="{D5CDD505-2E9C-101B-9397-08002B2CF9AE}" pid="2629" name="ZOTERO_BREF_YTsagRguixLf_8">
    <vt:lpwstr>transcriptional profiling experiments. This is likely because RNA-Seq sequencing technology is new to most researchers, more expensive than microarray, data storage is more challenging and analysis is more complex. We expect that once these barriers are o</vt:lpwstr>
  </property>
  <property fmtid="{D5CDD505-2E9C-101B-9397-08002B2CF9AE}" pid="2630" name="ZOTERO_BREF_YTsagRguixLf_9">
    <vt:lpwstr>vercome, the RNA-Seq platform will become the predominant tool for transcriptome analysis. © 2014 Zhao et al.","container-title":"PLoS ONE","DOI":"10.1371/journal.pone.0078644","ISSN":"19326203","issue":"1","note":"PMID: 24454679\nCitation Key: Zhao2014",</vt:lpwstr>
  </property>
  <property fmtid="{D5CDD505-2E9C-101B-9397-08002B2CF9AE}" pid="2631" name="ZOTERO_BREF_Z3ifR108LaDW_1">
    <vt:lpwstr>ZOTERO_ITEM CSL_CITATION {"citationID":"O6X4LdeN","properties":{"formattedCitation":"(Yi et al., 2010)","plainCitation":"(Yi et al., 2010)","noteIndex":0},"citationItems":[{"id":3253,"uris":["http://zotero.org/users/local/9e2gOBR4/items/7WYV9DCK"],"itemDa</vt:lpwstr>
  </property>
  <property fmtid="{D5CDD505-2E9C-101B-9397-08002B2CF9AE}" pid="2632" name="ZOTERO_BREF_Z3ifR108LaDW_10">
    <vt:lpwstr>ou","given":"Jing"},{"family":"Shan","given":"Ying"},{"family":"Li","given":"Shuzheng"},{"family":"Yang","given":"Qi"},{"literal":"Asan"},{"family":"Ni","given":"Peixiang"},{"family":"Tian","given":"Geng"},{"family":"Xu","given":"Junming"},{"family":"Liu"</vt:lpwstr>
  </property>
  <property fmtid="{D5CDD505-2E9C-101B-9397-08002B2CF9AE}" pid="2633" name="ZOTERO_BREF_Z3ifR108LaDW_11">
    <vt:lpwstr>,"given":"Xiao"},{"family":"Jiang","given":"Tao"},{"family":"Wu","given":"Renhua"},{"family":"Zhou","given":"Guangyu"},{"family":"Tang","given":"Meifang"},{"family":"Qin","given":"Junjie"},{"family":"Wang","given":"Tong"},{"family":"Feng","given":"Shuijia</vt:lpwstr>
  </property>
  <property fmtid="{D5CDD505-2E9C-101B-9397-08002B2CF9AE}" pid="2634" name="ZOTERO_BREF_Z3ifR108LaDW_12">
    <vt:lpwstr>n"},{"family":"Li","given":"Guohong"},{"literal":"Huasang"},{"family":"Luosang","given":"Jiangbai"},{"family":"Wang","given":"Wei"},{"family":"Chen","given":"Fang"},{"family":"Wang","given":"Yading"},{"family":"Zheng","given":"Xiaoguang"},{"family":"Li","</vt:lpwstr>
  </property>
  <property fmtid="{D5CDD505-2E9C-101B-9397-08002B2CF9AE}" pid="2635" name="ZOTERO_BREF_Z3ifR108LaDW_13">
    <vt:lpwstr>given":"Zhuo"},{"family":"Bianba","given":"Zhuoma"},{"family":"Yang","given":"Ge"},{"family":"Wang","given":"Xinping"},{"family":"Tang","given":"Shuhui"},{"family":"Gao","given":"Guoyi"},{"family":"Chen","given":"Yong"},{"family":"Luo","given":"Zhen"},{"f</vt:lpwstr>
  </property>
  <property fmtid="{D5CDD505-2E9C-101B-9397-08002B2CF9AE}" pid="2636" name="ZOTERO_BREF_Z3ifR108LaDW_14">
    <vt:lpwstr>amily":"Gusang","given":"Lamu"},{"family":"Cao","given":"Zheng"},{"family":"Zhang","given":"Qinghui"},{"family":"Ouyang","given":"Weihan"},{"family":"Ren","given":"Xiaoli"},{"family":"Liang","given":"Huiqing"},{"family":"Zheng","given":"Huisong"},{"family</vt:lpwstr>
  </property>
  <property fmtid="{D5CDD505-2E9C-101B-9397-08002B2CF9AE}" pid="2637" name="ZOTERO_BREF_Z3ifR108LaDW_15">
    <vt:lpwstr>":"Huang","given":"Yebo"},{"family":"Li","given":"Jingxiang"},{"family":"Bolund","given":"Lars"},{"family":"Kristiansen","given":"Karsten"},{"family":"Li","given":"Yingrui"},{"family":"Zhang","given":"Yong"},{"family":"Zhang","given":"Xiuqing"},{"family":</vt:lpwstr>
  </property>
  <property fmtid="{D5CDD505-2E9C-101B-9397-08002B2CF9AE}" pid="2638" name="ZOTERO_BREF_Z3ifR108LaDW_16">
    <vt:lpwstr>"Li","given":"Ruiqiang"},{"family":"Li","given":"Songgang"},{"family":"Yang","given":"Huanming"},{"family":"Nielsen","given":"Rasmus"},{"family":"Wang","given":"Jun"},{"family":"Wang","given":"Jian"}],"issued":{"date-parts":[["2010"]]}}}],"schema":"https:</vt:lpwstr>
  </property>
  <property fmtid="{D5CDD505-2E9C-101B-9397-08002B2CF9AE}" pid="2639" name="ZOTERO_BREF_Z3ifR108LaDW_17">
    <vt:lpwstr>//github.com/citation-style-language/schema/raw/master/csl-citation.json"}</vt:lpwstr>
  </property>
  <property fmtid="{D5CDD505-2E9C-101B-9397-08002B2CF9AE}" pid="2640" name="ZOTERO_BREF_Z3ifR108LaDW_2">
    <vt:lpwstr>ta":{"id":3253,"type":"article-journal","abstract":"Residents of the Tibetan Plateau show heritable adaptations to extreme altitude. We sequenced 50 exornes of ethnic Tibetans, encompassing coding sequences of 92% of human genes, with an average coverage </vt:lpwstr>
  </property>
  <property fmtid="{D5CDD505-2E9C-101B-9397-08002B2CF9AE}" pid="2641" name="ZOTERO_BREF_Z3ifR108LaDW_3">
    <vt:lpwstr>of 18x per individual. Genes showing population-specific allele frequency changes, which represent strong candidates for altitude adaptation, were identified. The strongest signal of natural selection came from endothelial Per-Arnt-Sim (PAS) domain protei</vt:lpwstr>
  </property>
  <property fmtid="{D5CDD505-2E9C-101B-9397-08002B2CF9AE}" pid="2642" name="ZOTERO_BREF_Z3ifR108LaDW_4">
    <vt:lpwstr>n 1 (EPAS1), a transcription factor involved in response to hypoxia. One single-nucleotide polymorphism (SNP) at EPASl shows a 78% frequency difference between Tibetan and Han samples, representing the fastest allele frequency change observed at any human</vt:lpwstr>
  </property>
  <property fmtid="{D5CDD505-2E9C-101B-9397-08002B2CF9AE}" pid="2643" name="ZOTERO_BREF_Z3ifR108LaDW_5">
    <vt:lpwstr> gene to date. This SNP's association with erythrocyte abundance supports the role of EPASl in adaptation to hypoxia. Thus, a population genomic survey has revealed a functionally important locus in genetic adaptation to high altitude. Copyright 2010 by t</vt:lpwstr>
  </property>
  <property fmtid="{D5CDD505-2E9C-101B-9397-08002B2CF9AE}" pid="2644" name="ZOTERO_BREF_Z3ifR108LaDW_6">
    <vt:lpwstr>he American Association for the Advancement of Science; all rights reserved.","container-title":"Science","DOI":"10.1126/science.1190371","ISSN":"00368075","issue":"5987","note":"PMID: 20595611\nCitation Key: Yi2010","page":"75-78","title":"Sequencing of </vt:lpwstr>
  </property>
  <property fmtid="{D5CDD505-2E9C-101B-9397-08002B2CF9AE}" pid="2645" name="ZOTERO_BREF_Z3ifR108LaDW_7">
    <vt:lpwstr>50 human exomes reveals adaptation to high altitude","volume":"329","author":[{"family":"Yi","given":"Xin"},{"family":"Liang","given":"Yu"},{"family":"Huerta-Sanchez","given":"Emilia"},{"family":"Jin","given":"Xin"},{"family":"Cuo","given":"Zha Xi Ping"},</vt:lpwstr>
  </property>
  <property fmtid="{D5CDD505-2E9C-101B-9397-08002B2CF9AE}" pid="2646" name="ZOTERO_BREF_Z3ifR108LaDW_8">
    <vt:lpwstr>{"family":"Pool","given":"John E."},{"family":"Xu","given":"N."},{"family":"Jiang","given":"Hui"},{"family":"Vinckenbosch","given":"Nicolas"},{"family":"Korneliussen","given":"Thorfinn Sand"},{"family":"Zheng","given":"Hancheng"},{"family":"Liu","given":"</vt:lpwstr>
  </property>
  <property fmtid="{D5CDD505-2E9C-101B-9397-08002B2CF9AE}" pid="2647" name="ZOTERO_BREF_Z3ifR108LaDW_9">
    <vt:lpwstr>Tao"},{"family":"He","given":"Weiming"},{"family":"Li","given":"Kui"},{"family":"Luo","given":"Ruibang"},{"family":"Nie","given":"Xifang"},{"family":"Wu","given":"Honglong"},{"family":"Zhao","given":"Meiru"},{"family":"Cao","given":"Hongzhi"},{"family":"Z</vt:lpwstr>
  </property>
  <property fmtid="{D5CDD505-2E9C-101B-9397-08002B2CF9AE}" pid="2648" name="ZOTERO_BREF_ZHa6FXdwJkVp1_1">
    <vt:lpwstr>ZOTERO_ITEM CSL_CITATION {"citationID":"wM3pKuhK","properties":{"formattedCitation":"(M\\uc0\\u246{}lder et al., 2021)","plainCitation":"(Mölder et al., 2021)","noteIndex":0},"citationItems":[{"id":3414,"uris":["http://zotero.org/users/local/9e2gOBR4/item</vt:lpwstr>
  </property>
  <property fmtid="{D5CDD505-2E9C-101B-9397-08002B2CF9AE}" pid="2649" name="ZOTERO_BREF_ZHa6FXdwJkVp1_2">
    <vt:lpwstr>s/FRDL7W57"],"itemData":{"id":3414,"type":"article-journal","note":"Citation Key: Molder2021","page":"1-17","title":"Sustainable data analysis with Snakemake [ version 1 ; peer review : awaiting peer review ]","author":[{"family":"Mölder","given":"Felix"}</vt:lpwstr>
  </property>
  <property fmtid="{D5CDD505-2E9C-101B-9397-08002B2CF9AE}" pid="2650" name="ZOTERO_BREF_ZHa6FXdwJkVp1_3">
    <vt:lpwstr>,{"family":"Jablonski","given":"Kim Philipp"},{"family":"Letcher","given":"Brice"},{"family":"Hall","given":"Michael B"},{"family":"Tomkins-tinch","given":"Christopher H"},{"family":"Sochat","given":"Vanessa"},{"family":"Forster","given":"Jan"},{"family":</vt:lpwstr>
  </property>
  <property fmtid="{D5CDD505-2E9C-101B-9397-08002B2CF9AE}" pid="2651" name="ZOTERO_BREF_ZHa6FXdwJkVp1_4">
    <vt:lpwstr>"Lee","given":"Soohyun"},{"family":"Twardziok","given":"Sven O"},{"family":"Kanitz","given":"Alexander"},{"family":"Wilm","given":"Andreas"},{"family":"Holtgrewe","given":"Manuel"},{"family":"Rahmann","given":"Sven"},{"family":"Nahnsen","given":"Sven"},{"</vt:lpwstr>
  </property>
  <property fmtid="{D5CDD505-2E9C-101B-9397-08002B2CF9AE}" pid="2652" name="ZOTERO_BREF_ZHa6FXdwJkVp1_5">
    <vt:lpwstr>family":"Köster","given":"Johannes"}],"issued":{"date-parts":[["2021"]]}}}],"schema":"https://github.com/citation-style-language/schema/raw/master/csl-citation.json"}</vt:lpwstr>
  </property>
  <property fmtid="{D5CDD505-2E9C-101B-9397-08002B2CF9AE}" pid="2653" name="ZOTERO_BREF_ZHa6FXdwJkVp_1">
    <vt:lpwstr>ZOTERO_ITEM CSL_CITATION {"citationID":"wM3pKuhK","properties":{"formattedCitation":"(M\\uc0\\u246{}lder et al., 2021)","plainCitation":"(Mölder et al., 2021)","noteIndex":0},"citationItems":[{"id":3414,"uris":["http://zotero.org/users/local/9e2gOBR4/item</vt:lpwstr>
  </property>
  <property fmtid="{D5CDD505-2E9C-101B-9397-08002B2CF9AE}" pid="2654" name="ZOTERO_BREF_ZHa6FXdwJkVp_2">
    <vt:lpwstr>s/FRDL7W57"],"itemData":{"id":3414,"type":"article-journal","note":"Citation Key: Molder2021","page":"1-17","title":"Sustainable data analysis with Snakemake [ version 1 ; peer review : awaiting peer review ]","author":[{"family":"Mölder","given":"Felix"}</vt:lpwstr>
  </property>
  <property fmtid="{D5CDD505-2E9C-101B-9397-08002B2CF9AE}" pid="2655" name="ZOTERO_BREF_ZHa6FXdwJkVp_3">
    <vt:lpwstr>,{"family":"Jablonski","given":"Kim Philipp"},{"family":"Letcher","given":"Brice"},{"family":"Hall","given":"Michael B"},{"family":"Tomkins-tinch","given":"Christopher H"},{"family":"Sochat","given":"Vanessa"},{"family":"Forster","given":"Jan"},{"family":</vt:lpwstr>
  </property>
  <property fmtid="{D5CDD505-2E9C-101B-9397-08002B2CF9AE}" pid="2656" name="ZOTERO_BREF_ZHa6FXdwJkVp_4">
    <vt:lpwstr>"Lee","given":"Soohyun"},{"family":"Twardziok","given":"Sven O"},{"family":"Kanitz","given":"Alexander"},{"family":"Wilm","given":"Andreas"},{"family":"Holtgrewe","given":"Manuel"},{"family":"Rahmann","given":"Sven"},{"family":"Nahnsen","given":"Sven"},{"</vt:lpwstr>
  </property>
  <property fmtid="{D5CDD505-2E9C-101B-9397-08002B2CF9AE}" pid="2657" name="ZOTERO_BREF_ZHa6FXdwJkVp_5">
    <vt:lpwstr>family":"Köster","given":"Johannes"}],"issued":{"date-parts":[["2021"]]}}}],"schema":"https://github.com/citation-style-language/schema/raw/master/csl-citation.json"}</vt:lpwstr>
  </property>
  <property fmtid="{D5CDD505-2E9C-101B-9397-08002B2CF9AE}" pid="2658" name="ZOTERO_BREF_ZQMHHJ8ysLoa_1">
    <vt:lpwstr>ZOTERO_ITEM CSL_CITATION {"citationID":"UWDMcpSw","properties":{"formattedCitation":"(Kim et al., 2019, p. 2)","plainCitation":"(Kim et al., 2019, p. 2)","dontUpdate":true,"noteIndex":0},"citationItems":[{"id":3194,"uris":["http://zotero.org/users/local/9</vt:lpwstr>
  </property>
  <property fmtid="{D5CDD505-2E9C-101B-9397-08002B2CF9AE}" pid="2659" name="ZOTERO_BREF_ZQMHHJ8ysLoa_2">
    <vt:lpwstr>e2gOBR4/items/M3HHEB5T"],"itemData":{"id":3194,"type":"article-journal","abstract":"The human reference genome represents only a small number of individuals, which limits its usefulness for genotyping. We present a method named HISAT2 (hierarchical indexi</vt:lpwstr>
  </property>
  <property fmtid="{D5CDD505-2E9C-101B-9397-08002B2CF9AE}" pid="2660" name="ZOTERO_BREF_ZQMHHJ8ysLoa_3">
    <vt:lpwstr>ng for spliced alignment of transcripts 2) that can align both DNA and RNA sequences using a graph Ferragina Manzini index. We use HISAT2 to represent and search an expanded model of the human reference genome in which over 14.5 million genomic variants i</vt:lpwstr>
  </property>
  <property fmtid="{D5CDD505-2E9C-101B-9397-08002B2CF9AE}" pid="2661" name="ZOTERO_BREF_ZQMHHJ8ysLoa_4">
    <vt:lpwstr>n combination with haplotypes are incorporated into the data structure used for searching and alignment. We benchmark HISAT2 using simulated and real datasets to demonstrate that our strategy of representing a population of genomes, together with a fast, </vt:lpwstr>
  </property>
  <property fmtid="{D5CDD505-2E9C-101B-9397-08002B2CF9AE}" pid="2662" name="ZOTERO_BREF_ZQMHHJ8ysLoa_5">
    <vt:lpwstr>memory-efficient search algorithm, provides more detailed and accurate variant analyses than other methods. We apply HISAT2 for HLA typing and DNA fingerprinting; both applications form part of the HISAT-genotype software that enables analysis of haplotyp</vt:lpwstr>
  </property>
  <property fmtid="{D5CDD505-2E9C-101B-9397-08002B2CF9AE}" pid="2663" name="ZOTERO_BREF_ZQMHHJ8ysLoa_6">
    <vt:lpwstr>e-resolved genes or genomic regions. HISAT-genotype outperforms other computational methods and matches or exceeds the performance of laboratory-based assays.","container-title":"Nature Biotechnology","DOI":"10.1038/s41587-019-0201-4","ISSN":"15461696","i</vt:lpwstr>
  </property>
  <property fmtid="{D5CDD505-2E9C-101B-9397-08002B2CF9AE}" pid="2664" name="ZOTERO_BREF_ZQMHHJ8ysLoa_7">
    <vt:lpwstr>ssue":"8","note":"publisher: Springer US\nCitation Key: Kim2019\nISBN: 4158701902","page":"907-915","title":"Graph-based genome alignment and genotyping with HISAT2 and HISAT-genotype","volume":"37","author":[{"family":"Kim","given":"Daehwan"},{"family":"</vt:lpwstr>
  </property>
  <property fmtid="{D5CDD505-2E9C-101B-9397-08002B2CF9AE}" pid="2665" name="ZOTERO_BREF_ZQMHHJ8ysLoa_8">
    <vt:lpwstr>Paggi","given":"Joseph M."},{"family":"Park","given":"Chanhee"},{"family":"Bennett","given":"Christopher"},{"family":"Salzberg","given":"Steven L."}],"issued":{"date-parts":[["2019"]]}},"locator":"2"}],"schema":"https://github.com/citation-style-language/</vt:lpwstr>
  </property>
  <property fmtid="{D5CDD505-2E9C-101B-9397-08002B2CF9AE}" pid="2666" name="ZOTERO_BREF_ZQMHHJ8ysLoa_9">
    <vt:lpwstr>schema/raw/master/csl-citation.json"}</vt:lpwstr>
  </property>
  <property fmtid="{D5CDD505-2E9C-101B-9397-08002B2CF9AE}" pid="2667" name="ZOTERO_BREF_cTU5skAWKsHm_1">
    <vt:lpwstr>ZOTERO_ITEM CSL_CITATION {"citationID":"NMji4WI1","properties":{"formattedCitation":"(Stark et al., 2019; Wang et al., 2010; Wang &amp; Burge, 2008)","plainCitation":"(Stark et al., 2019; Wang et al., 2010; Wang &amp; Burge, 2008)","noteIndex":0},"citationItems":</vt:lpwstr>
  </property>
  <property fmtid="{D5CDD505-2E9C-101B-9397-08002B2CF9AE}" pid="2668" name="ZOTERO_BREF_cTU5skAWKsHm_10">
    <vt:lpwstr>anscriptomes.","DOI":"10.1038/nrg2484.RNA-Seq","issue":"1","note":"Citation Key: Wang2010","page":"57-63","title":"RNA-Seq: a revolutionary tool for transcriptomics","volume":"10","author":[{"family":"Wang","given":"Zhong"},{"family":"Gerstein","given":"M</vt:lpwstr>
  </property>
  <property fmtid="{D5CDD505-2E9C-101B-9397-08002B2CF9AE}" pid="2669" name="ZOTERO_BREF_cTU5skAWKsHm_11">
    <vt:lpwstr>ark"},{"family":"Snyder","given":"Michael"}],"issued":{"date-parts":[["2010"]]}}},{"id":3646,"uris":["http://zotero.org/users/local/9e2gOBR4/items/RTV3YFMG"],"itemData":{"id":3646,"type":"article-journal","abstract":"Alternative splicing of pre-mRNAs is a</vt:lpwstr>
  </property>
  <property fmtid="{D5CDD505-2E9C-101B-9397-08002B2CF9AE}" pid="2670" name="ZOTERO_BREF_cTU5skAWKsHm_12">
    <vt:lpwstr> major contributor to both proteomic diversity and control of gene expression levels. Splicing is tightly regulated in different tissues and developmental stages, and its disruption can lead to a wide range of human diseases. An important long-term goal i</vt:lpwstr>
  </property>
  <property fmtid="{D5CDD505-2E9C-101B-9397-08002B2CF9AE}" pid="2671" name="ZOTERO_BREF_cTU5skAWKsHm_13">
    <vt:lpwstr>n the splicing field is to determine a set of rules or “code” for splicing that will enable prediction of the splicing pattern of any primary transcript from its sequence. Outside of the core splice site motifs, the bulk of the information required for sp</vt:lpwstr>
  </property>
  <property fmtid="{D5CDD505-2E9C-101B-9397-08002B2CF9AE}" pid="2672" name="ZOTERO_BREF_cTU5skAWKsHm_14">
    <vt:lpwstr>licing is thought to be contained in exonic and intronic cis-regulatory elements that function by recruitment of sequence-specific RNA-binding protein factors that either activate or repress the use of adjacent splice sites. Here, we summarize the current</vt:lpwstr>
  </property>
  <property fmtid="{D5CDD505-2E9C-101B-9397-08002B2CF9AE}" pid="2673" name="ZOTERO_BREF_cTU5skAWKsHm_15">
    <vt:lpwstr> state of knowledge of splicing cis-regulatory elements and their context-dependent effects on splicing, emphasizing recent global/genome-wide studies and open questions.","container-title":"RNA","DOI":"10.1261/rna.876308","ISSN":"1355-8382","issue":"5","</vt:lpwstr>
  </property>
  <property fmtid="{D5CDD505-2E9C-101B-9397-08002B2CF9AE}" pid="2674" name="ZOTERO_BREF_cTU5skAWKsHm_16">
    <vt:lpwstr>journalAbbreviation":"RNA","note":"PMID: 18369186\nPMCID: PMC2327353","page":"802-813","source":"PubMed Central","title":"Splicing regulation: From a parts list of regulatory elements to an integrated splicing code","title-short":"Splicing regulation","vo</vt:lpwstr>
  </property>
  <property fmtid="{D5CDD505-2E9C-101B-9397-08002B2CF9AE}" pid="2675" name="ZOTERO_BREF_cTU5skAWKsHm_17">
    <vt:lpwstr>lume":"14","author":[{"family":"Wang","given":"Zefeng"},{"family":"Burge","given":"Christopher B."}],"issued":{"date-parts":[["2008",5]]}}}],"schema":"https://github.com/citation-style-language/schema/raw/master/csl-citation.json"}</vt:lpwstr>
  </property>
  <property fmtid="{D5CDD505-2E9C-101B-9397-08002B2CF9AE}" pid="2676" name="ZOTERO_BREF_cTU5skAWKsHm_2">
    <vt:lpwstr>[{"id":3634,"uris":["http://zotero.org/users/local/9e2gOBR4/items/MYIHP5D6"],"itemData":{"id":3634,"type":"article-journal","abstract":"Over the past decade, RNA sequencing (RNA-seq) has become an indispensable tool for transcriptome-wide analysis of diff</vt:lpwstr>
  </property>
  <property fmtid="{D5CDD505-2E9C-101B-9397-08002B2CF9AE}" pid="2677" name="ZOTERO_BREF_cTU5skAWKsHm_3">
    <vt:lpwstr>erential gene expression and differential splicing of mRNAs. However, as next-generation sequencing technologies have developed, so too has RNA-seq. Now, RNA-seq methods are available for studying many different aspects of RNA biology, including single-ce</vt:lpwstr>
  </property>
  <property fmtid="{D5CDD505-2E9C-101B-9397-08002B2CF9AE}" pid="2678" name="ZOTERO_BREF_cTU5skAWKsHm_4">
    <vt:lpwstr>ll gene expression, translation (the translatome) and RNA structure (the structurome). Exciting new applications are being explored, such as spatial transcriptomics (spatialomics). Together with new long-read and direct RNA-seq technologies and better com</vt:lpwstr>
  </property>
  <property fmtid="{D5CDD505-2E9C-101B-9397-08002B2CF9AE}" pid="2679" name="ZOTERO_BREF_cTU5skAWKsHm_5">
    <vt:lpwstr>putational tools for data analysis, innovations in RNA-seq are contributing to a fuller understanding of RNA biology, from questions such as when and where transcription occurs to the folding and intermolecular interactions that govern RNA function.","con</vt:lpwstr>
  </property>
  <property fmtid="{D5CDD505-2E9C-101B-9397-08002B2CF9AE}" pid="2680" name="ZOTERO_BREF_cTU5skAWKsHm_6">
    <vt:lpwstr>tainer-title":"Nature Reviews Genetics","DOI":"10.1038/s41576-019-0150-2","ISSN":"14710064","issue":"11","note":"PMID: 31341269\npublisher: Springer US","page":"631-656","title":"RNA sequencing: the teenage years","volume":"20","author":[{"family":"Stark"</vt:lpwstr>
  </property>
  <property fmtid="{D5CDD505-2E9C-101B-9397-08002B2CF9AE}" pid="2681" name="ZOTERO_BREF_cTU5skAWKsHm_7">
    <vt:lpwstr>,"given":"Rory"},{"family":"Grzelak","given":"Marta"},{"family":"Hadfield","given":"James"}],"issued":{"date-parts":[["2019"]]}}},{"id":3610,"uris":["http://zotero.org/users/local/9e2gOBR4/items/M6WM7BDN"],"itemData":{"id":3610,"type":"article-journal","a</vt:lpwstr>
  </property>
  <property fmtid="{D5CDD505-2E9C-101B-9397-08002B2CF9AE}" pid="2682" name="ZOTERO_BREF_cTU5skAWKsHm_8">
    <vt:lpwstr>bstract":"RNA-Seq is a recently developed approach to transcriptome profiling that uses deep-sequencing technologies. Studies using this method have already altered our view of the extent and complexity of eukaryotic transcriptomes. RNA-Seq also provides </vt:lpwstr>
  </property>
  <property fmtid="{D5CDD505-2E9C-101B-9397-08002B2CF9AE}" pid="2683" name="ZOTERO_BREF_cTU5skAWKsHm_9">
    <vt:lpwstr>a far more precise measurement of levels of transcripts and their isoforms than other methods. This article describes the RNA-Seq approach, the challenges associated with its application, and the advances made so far in characterizing several eukaryote tr</vt:lpwstr>
  </property>
  <property fmtid="{D5CDD505-2E9C-101B-9397-08002B2CF9AE}" pid="2684" name="ZOTERO_BREF_ddAq6kpijQFV_1">
    <vt:lpwstr>ZOTERO_ITEM CSL_CITATION {"citationID":"eRZcITH5","properties":{"formattedCitation":"(Miles &amp; Harding, 2017)","plainCitation":"(Miles &amp; Harding, 2017)","dontUpdate":true,"noteIndex":0},"citationItems":[{"id":3257,"uris":["http://zotero.org/users/local/9e2</vt:lpwstr>
  </property>
  <property fmtid="{D5CDD505-2E9C-101B-9397-08002B2CF9AE}" pid="2685" name="ZOTERO_BREF_ddAq6kpijQFV_2">
    <vt:lpwstr>gOBR4/items/FCUL93NH"],"itemData":{"id":3257,"type":"webpage","note":"DOI: 10.5281/zenodo.3935797\nCitation Key: Miles2017a","title":"Scikit-allel","URL":"%0A%0A10.5281/zenodo.3935797%0A%0A","author":[{"family":"Miles","given":"Alistair"},{"family":"Hardi</vt:lpwstr>
  </property>
  <property fmtid="{D5CDD505-2E9C-101B-9397-08002B2CF9AE}" pid="2686" name="ZOTERO_BREF_ddAq6kpijQFV_3">
    <vt:lpwstr>ng","given":"Nicholas J."}],"issued":{"date-parts":[["2017"]]}}}],"schema":"https://github.com/citation-style-language/schema/raw/master/csl-citation.json"}</vt:lpwstr>
  </property>
  <property fmtid="{D5CDD505-2E9C-101B-9397-08002B2CF9AE}" pid="2687" name="ZOTERO_BREF_f0Ne41AKlcsl_1">
    <vt:lpwstr>ZOTERO_ITEM CSL_CITATION {"citationID":"hOvUxX4H","properties":{"formattedCitation":"(Stark et al., 2019)","plainCitation":"(Stark et al., 2019)","noteIndex":0},"citationItems":[{"id":3634,"uris":["http://zotero.org/users/local/9e2gOBR4/items/MYIHP5D6"],"</vt:lpwstr>
  </property>
  <property fmtid="{D5CDD505-2E9C-101B-9397-08002B2CF9AE}" pid="2688" name="ZOTERO_BREF_f0Ne41AKlcsl_2">
    <vt:lpwstr>itemData":{"id":3634,"type":"article-journal","abstract":"Over the past decade, RNA sequencing (RNA-seq) has become an indispensable tool for transcriptome-wide analysis of differential gene expression and differential splicing of mRNAs. However, as next-</vt:lpwstr>
  </property>
  <property fmtid="{D5CDD505-2E9C-101B-9397-08002B2CF9AE}" pid="2689" name="ZOTERO_BREF_f0Ne41AKlcsl_3">
    <vt:lpwstr>generation sequencing technologies have developed, so too has RNA-seq. Now, RNA-seq methods are available for studying many different aspects of RNA biology, including single-cell gene expression, translation (the translatome) and RNA structure (the struc</vt:lpwstr>
  </property>
  <property fmtid="{D5CDD505-2E9C-101B-9397-08002B2CF9AE}" pid="2690" name="ZOTERO_BREF_f0Ne41AKlcsl_4">
    <vt:lpwstr>turome). Exciting new applications are being explored, such as spatial transcriptomics (spatialomics). Together with new long-read and direct RNA-seq technologies and better computational tools for data analysis, innovations in RNA-seq are contributing to</vt:lpwstr>
  </property>
  <property fmtid="{D5CDD505-2E9C-101B-9397-08002B2CF9AE}" pid="2691" name="ZOTERO_BREF_f0Ne41AKlcsl_5">
    <vt:lpwstr> a fuller understanding of RNA biology, from questions such as when and where transcription occurs to the folding and intermolecular interactions that govern RNA function.","container-title":"Nature Reviews Genetics","DOI":"10.1038/s41576-019-0150-2","ISS</vt:lpwstr>
  </property>
  <property fmtid="{D5CDD505-2E9C-101B-9397-08002B2CF9AE}" pid="2692" name="ZOTERO_BREF_f0Ne41AKlcsl_6">
    <vt:lpwstr>N":"14710064","issue":"11","note":"PMID: 31341269\npublisher: Springer US","page":"631-656","title":"RNA sequencing: the teenage years","volume":"20","author":[{"family":"Stark","given":"Rory"},{"family":"Grzelak","given":"Marta"},{"family":"Hadfield","gi</vt:lpwstr>
  </property>
  <property fmtid="{D5CDD505-2E9C-101B-9397-08002B2CF9AE}" pid="2693" name="ZOTERO_BREF_f0Ne41AKlcsl_7">
    <vt:lpwstr>ven":"James"}],"issued":{"date-parts":[["2019"]]}}}],"schema":"https://github.com/citation-style-language/schema/raw/master/csl-citation.json"}</vt:lpwstr>
  </property>
  <property fmtid="{D5CDD505-2E9C-101B-9397-08002B2CF9AE}" pid="2694" name="ZOTERO_BREF_fGJcLcgNvLrG_1">
    <vt:lpwstr>ZOTERO_ITEM CSL_CITATION {"citationID":"d81aZ4IF","properties":{"formattedCitation":"(Weetman et al., 2018)","plainCitation":"(Weetman et al., 2018)","noteIndex":0},"citationItems":[{"id":3651,"uris":["http://zotero.org/users/local/9e2gOBR4/items/5NAZHELR</vt:lpwstr>
  </property>
  <property fmtid="{D5CDD505-2E9C-101B-9397-08002B2CF9AE}" pid="2695" name="ZOTERO_BREF_fGJcLcgNvLrG_10">
    <vt:lpwstr>afsey","given":"Daniel E."},{"family":"Müller","given":"Pie"},{"family":"Ochomo","given":"Eric"},{"family":"Isaacs","given":"Alison T."},{"family":"Steen","given":"Keith"},{"family":"Rippon","given":"Emily J."},{"family":"Morgan","given":"John C."},{"fami</vt:lpwstr>
  </property>
  <property fmtid="{D5CDD505-2E9C-101B-9397-08002B2CF9AE}" pid="2696" name="ZOTERO_BREF_fGJcLcgNvLrG_11">
    <vt:lpwstr>ly":"Mawejje","given":"Henry D."},{"family":"Rigden","given":"Daniel J."},{"family":"Okedi","given":"Loyce M."},{"family":"Donnelly","given":"Martin J."}],"issued":{"date-parts":[["2018",2,13]]}}}],"schema":"https://github.com/citation-style-language/sche</vt:lpwstr>
  </property>
  <property fmtid="{D5CDD505-2E9C-101B-9397-08002B2CF9AE}" pid="2697" name="ZOTERO_BREF_fGJcLcgNvLrG_12">
    <vt:lpwstr>ma/raw/master/csl-citation.json"}</vt:lpwstr>
  </property>
  <property fmtid="{D5CDD505-2E9C-101B-9397-08002B2CF9AE}" pid="2698" name="ZOTERO_BREF_fGJcLcgNvLrG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699" name="ZOTERO_BREF_fGJcLcgNvLrG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00" name="ZOTERO_BREF_fGJcLcgNvLrG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01" name="ZOTERO_BREF_fGJcLcgNvLrG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02" name="ZOTERO_BREF_fGJcLcgNvLrG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03" name="ZOTERO_BREF_fGJcLcgNvLrG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04" name="ZOTERO_BREF_fGJcLcgNvLrG_8">
    <vt:lpwstr>ific Reports","DOI":"10.1038/s41598-018-21265-5","ISSN":"2045-2322","issue":"1","journalAbbreviation":"Sci Rep","language":"en","note":"number: 1\npublisher: Nature Publishing Group","page":"2920","source":"www.nature.com","title":"Candidate-gene based GW</vt:lpwstr>
  </property>
  <property fmtid="{D5CDD505-2E9C-101B-9397-08002B2CF9AE}" pid="2705" name="ZOTERO_BREF_fGJcLcgNvLrG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06" name="ZOTERO_BREF_gyEHb1UogbOx_1">
    <vt:lpwstr>ZOTERO_ITEM CSL_CITATION {"citationID":"eEZ2oLWV","properties":{"formattedCitation":"(Ranson, 2017)","plainCitation":"(Ranson, 2017)","noteIndex":0},"citationItems":[{"id":3767,"uris":["http://zotero.org/users/local/9e2gOBR4/items/2AB85RA9"],"itemData":{"</vt:lpwstr>
  </property>
  <property fmtid="{D5CDD505-2E9C-101B-9397-08002B2CF9AE}" pid="2707" name="ZOTERO_BREF_gyEHb1UogbOx_2">
    <vt:lpwstr>id":3767,"type":"article-journal","abstract":"Malaria vectors have developed resistance to all classes of insecticides that are used to target the adult mosquito to prevent parasite transmission. The number of resistant mosquito populations has increased </vt:lpwstr>
  </property>
  <property fmtid="{D5CDD505-2E9C-101B-9397-08002B2CF9AE}" pid="2708" name="ZOTERO_BREF_gyEHb1UogbOx_3">
    <vt:lpwstr>dramatically in recent years, most likely as a result of the scale-up of vector control activities, and the intensity of this resistance is increasing rapidly and compromising the performance of vector control tools. Bednets and indoor residual spray form</vt:lpwstr>
  </property>
  <property fmtid="{D5CDD505-2E9C-101B-9397-08002B2CF9AE}" pid="2709" name="ZOTERO_BREF_gyEHb1UogbOx_4">
    <vt:lpwstr>ulations containing alternative active ingredients have shown promise in field trials but are still several years away from implementation. As existing insecticides become less effective at killing mosquitoes in the countries with the highest burden of ma</vt:lpwstr>
  </property>
  <property fmtid="{D5CDD505-2E9C-101B-9397-08002B2CF9AE}" pid="2710" name="ZOTERO_BREF_gyEHb1UogbOx_5">
    <vt:lpwstr>laria, there is growing concern that the advances made in reducing malaria transmission will be eroded by insecticide resistance. The likelihood of this scenario, and strategies that may help mitigate against this, are reviewed below.","container-title":"</vt:lpwstr>
  </property>
  <property fmtid="{D5CDD505-2E9C-101B-9397-08002B2CF9AE}" pid="2711" name="ZOTERO_BREF_gyEHb1UogbOx_6">
    <vt:lpwstr>Cold Spring Harbor Perspectives in Medicine","DOI":"10.1101/cshperspect.a026823","ISSN":"2157-1422","issue":"11","journalAbbreviation":"Cold Spring Harb Perspect Med","language":"eng","note":"PMID: 28507193\nPMCID: PMC5666625","page":"a026823","source":"P</vt:lpwstr>
  </property>
  <property fmtid="{D5CDD505-2E9C-101B-9397-08002B2CF9AE}" pid="2712" name="ZOTERO_BREF_gyEHb1UogbOx_7">
    <vt:lpwstr>ubMed","title":"Current and Future Prospects for Preventing Malaria Transmission via the Use of Insecticides","volume":"7","author":[{"family":"Ranson","given":"Hilary"}],"issued":{"date-parts":[["2017",11,1]]}}}],"schema":"https://github.com/citation-sty</vt:lpwstr>
  </property>
  <property fmtid="{D5CDD505-2E9C-101B-9397-08002B2CF9AE}" pid="2713" name="ZOTERO_BREF_gyEHb1UogbOx_8">
    <vt:lpwstr>le-language/schema/raw/master/csl-citation.json"}</vt:lpwstr>
  </property>
  <property fmtid="{D5CDD505-2E9C-101B-9397-08002B2CF9AE}" pid="2714" name="ZOTERO_BREF_hmvC2xiQRtet_1">
    <vt:lpwstr>ZOTERO_ITEM CSL_CITATION {"citationID":"j8IZvYiU","properties":{"formattedCitation":"(Faust &amp; Hall, 2014)","plainCitation":"(Faust &amp; Hall, 2014)","noteIndex":0},"citationItems":[{"id":3463,"uris":["http://zotero.org/users/local/9e2gOBR4/items/RHZMVHCR"],"</vt:lpwstr>
  </property>
  <property fmtid="{D5CDD505-2E9C-101B-9397-08002B2CF9AE}" pid="2715" name="ZOTERO_BREF_hmvC2xiQRtet_2">
    <vt:lpwstr>itemData":{"id":3463,"type":"article-journal","abstract":"Motivation: Illumina DNA sequencing is now the predominant source of raw genomic data, and data volumes are growing rapidly. Bioinformatic analysis pipelines are having trouble keeping pace. A comm</vt:lpwstr>
  </property>
  <property fmtid="{D5CDD505-2E9C-101B-9397-08002B2CF9AE}" pid="2716" name="ZOTERO_BREF_hmvC2xiQRtet_3">
    <vt:lpwstr>on bottleneck in such pipelines is the requirement to read, write, sort and compress large BAM files multiple times. Results: We present SAMBLASTER, a tool that reduces the number of times such costly operations are performed. SAMBLASTER is designed to ma</vt:lpwstr>
  </property>
  <property fmtid="{D5CDD505-2E9C-101B-9397-08002B2CF9AE}" pid="2717" name="ZOTERO_BREF_hmvC2xiQRtet_4">
    <vt:lpwstr>rk duplicates in read-sorted SAM files as a piped postpass on DNA aligner output before it is compressed to BAM. In addition, it can simultaneously output into separate files the discordant read-pairs and/or split-read mappings used for structural variant</vt:lpwstr>
  </property>
  <property fmtid="{D5CDD505-2E9C-101B-9397-08002B2CF9AE}" pid="2718" name="ZOTERO_BREF_hmvC2xiQRtet_5">
    <vt:lpwstr> calling. As an alignment post-pass, its own runtime overhead is negligible, while dramatically reducing overall pipeline complexity and runtime. As a stand-Alone duplicate marking tool, it performs significantly better than PICARD or SAMBAMBA in terms of</vt:lpwstr>
  </property>
  <property fmtid="{D5CDD505-2E9C-101B-9397-08002B2CF9AE}" pid="2719" name="ZOTERO_BREF_hmvC2xiQRtet_6">
    <vt:lpwstr> both speed and memory usage, while achieving nearly identical results. © The Author(s) 2014.","container-title":"Bioinformatics","DOI":"10.1093/bioinformatics/btu314","ISSN":"14602059","issue":"17","note":"PMID: 24812344\nCitation Key: Faust2014","page":</vt:lpwstr>
  </property>
  <property fmtid="{D5CDD505-2E9C-101B-9397-08002B2CF9AE}" pid="2720" name="ZOTERO_BREF_hmvC2xiQRtet_7">
    <vt:lpwstr>"2503-2505","title":"SAMBLASTER: Fast duplicate marking and structural variant read extraction","volume":"30","author":[{"family":"Faust","given":"Gregory G."},{"family":"Hall","given":"Ira M."}],"issued":{"date-parts":[["2014"]]}}}],"schema":"https://git</vt:lpwstr>
  </property>
  <property fmtid="{D5CDD505-2E9C-101B-9397-08002B2CF9AE}" pid="2721" name="ZOTERO_BREF_hmvC2xiQRtet_8">
    <vt:lpwstr>hub.com/citation-style-language/schema/raw/master/csl-citation.json"}</vt:lpwstr>
  </property>
  <property fmtid="{D5CDD505-2E9C-101B-9397-08002B2CF9AE}" pid="2722" name="ZOTERO_BREF_lZEiFQygF7Hb_1">
    <vt:lpwstr>ZOTERO_ITEM CSL_CITATION {"citationID":"DSyyx9IA","properties":{"formattedCitation":"(Coluzzi et al., 1979)","plainCitation":"(Coluzzi et al., 1979)","dontUpdate":true,"noteIndex":0},"citationItems":[{"id":3608,"uris":["http://zotero.org/users/local/9e2gO</vt:lpwstr>
  </property>
  <property fmtid="{D5CDD505-2E9C-101B-9397-08002B2CF9AE}" pid="2723" name="ZOTERO_BREF_lZEiFQygF7Hb_10">
    <vt:lpwstr>e complex","volume":"73","author":[{"family":"Coluzzi","given":"M."},{"family":"Sabatini","given":"A."},{"family":"Petrarca","given":"V."},{"family":"Di Deco","given":"M. A."}],"issued":{"date-parts":[["1979"]]}}}],"schema":"https://github.com/citation-st</vt:lpwstr>
  </property>
  <property fmtid="{D5CDD505-2E9C-101B-9397-08002B2CF9AE}" pid="2724" name="ZOTERO_BREF_lZEiFQygF7Hb_11">
    <vt:lpwstr>yle-language/schema/raw/master/csl-citation.json"}</vt:lpwstr>
  </property>
  <property fmtid="{D5CDD505-2E9C-101B-9397-08002B2CF9AE}" pid="2725" name="ZOTERO_BREF_lZEiFQygF7Hb_2">
    <vt:lpwstr>BR4/items/4E5NWS2L"],"itemData":{"id":3608,"type":"article-journal","abstract":"Speciation in the Anopheles gambiae complex is reviewed and discussed with emphasis on the patterns of chromosomal differentiation, particularly at the intraspecific level. Th</vt:lpwstr>
  </property>
  <property fmtid="{D5CDD505-2E9C-101B-9397-08002B2CF9AE}" pid="2726" name="ZOTERO_BREF_lZEiFQygF7Hb_3">
    <vt:lpwstr>e significance of inversion polymorphism in gambiae and arabiensis (the two species of greatest medical importance) is evaluated with reference to recent field investigations carried out in Nigeria. In both sibling species some of the inversions show clin</vt:lpwstr>
  </property>
  <property fmtid="{D5CDD505-2E9C-101B-9397-08002B2CF9AE}" pid="2727" name="ZOTERO_BREF_lZEiFQygF7Hb_4">
    <vt:lpwstr>al geographical changes in frequencies, with evident correlations with climatic conditions and vegetation zones. Microgeographical variations in species distribution and in intraspecific inversion frequencies are also present, which appear mostly related </vt:lpwstr>
  </property>
  <property fmtid="{D5CDD505-2E9C-101B-9397-08002B2CF9AE}" pid="2728" name="ZOTERO_BREF_lZEiFQygF7Hb_5">
    <vt:lpwstr>to man-made environmental contrasts. Parallel indoor/outdoor collections of samples from polymorphic populations of arabiensis and gambiae show that adult mosquitoes carrying certain inversion karyotypes do not distribute at random in relation to the huma</vt:lpwstr>
  </property>
  <property fmtid="{D5CDD505-2E9C-101B-9397-08002B2CF9AE}" pid="2729" name="ZOTERO_BREF_lZEiFQygF7Hb_6">
    <vt:lpwstr>n environment, being significantly more frequent in outdoor than in indoor samples, or vice-versa. Optimal habitat choice appears to be involved in such variations of indoor resting behaviour, since the chromosomal types carried by less endophilic individ</vt:lpwstr>
  </property>
  <property fmtid="{D5CDD505-2E9C-101B-9397-08002B2CF9AE}" pid="2730" name="ZOTERO_BREF_lZEiFQygF7Hb_7">
    <vt:lpwstr>uals are those more adapted to humid climates, i.e. those which tend to avoid the higher nocturnal saturation deficit of the indoor environment. This phenomenon, producing non-uniform exposure of the vector population to residual insecticides sprayed in h</vt:lpwstr>
  </property>
  <property fmtid="{D5CDD505-2E9C-101B-9397-08002B2CF9AE}" pid="2731" name="ZOTERO_BREF_lZEiFQygF7Hb_8">
    <vt:lpwstr>ouses, might explain the mediocrity of the results of malaria control projects based on house-spraying against endophilic vectors in the African savannas. © 1979 by The University of Chicago.","container-title":"Transactions of the Royal Society of Tropic</vt:lpwstr>
  </property>
  <property fmtid="{D5CDD505-2E9C-101B-9397-08002B2CF9AE}" pid="2732" name="ZOTERO_BREF_lZEiFQygF7Hb_9">
    <vt:lpwstr>al Medicine and Hygiene","DOI":"10.1016/0035-9203(79)90036-1","ISSN":"18783503","issue":"5","note":"PMID: 394408\nCitation Key: Coluzzi1979","page":"483-497","title":"Chromosomal differentiation and adaptation to human environments in the anopheles gambia</vt:lpwstr>
  </property>
  <property fmtid="{D5CDD505-2E9C-101B-9397-08002B2CF9AE}" pid="2733" name="ZOTERO_BREF_nL6hJPwykpwx_1">
    <vt:lpwstr>ZOTERO_ITEM CSL_CITATION {"citationID":"QwFLwMCI","properties":{"formattedCitation":"(David et al., 2005)","plainCitation":"(David et al., 2005)","noteIndex":0},"citationItems":[{"id":255,"uris":["http://zotero.org/users/local/9e2gOBR4/items/5Y3A6M2F"],"i</vt:lpwstr>
  </property>
  <property fmtid="{D5CDD505-2E9C-101B-9397-08002B2CF9AE}" pid="2734" name="ZOTERO_BREF_nL6hJPwykpwx_10">
    <vt:lpwstr>y":"Ranson","given":"Hilary"}],"issued":{"date-parts":[["2005"]]}}}],"schema":"https://github.com/citation-style-language/schema/raw/master/csl-citation.json"}</vt:lpwstr>
  </property>
  <property fmtid="{D5CDD505-2E9C-101B-9397-08002B2CF9AE}" pid="2735" name="ZOTERO_BREF_nL6hJPwykpwx_2">
    <vt:lpwstr>temData":{"id":255,"type":"article-journal","abstract":"Metabolic pathways play an important role in insecticide resistance, but the full spectra of the genes involved in resistance has not been established. We constructed a microarray containing unique f</vt:lpwstr>
  </property>
  <property fmtid="{D5CDD505-2E9C-101B-9397-08002B2CF9AE}" pid="2736" name="ZOTERO_BREF_nL6hJPwykpwx_3">
    <vt:lpwstr>ragments from 230 Anopheles gambiae genes putatively involved in insecticide metabolism [cytochrome P450s (P450s), GSTs, and carboxylesterases and redox genes, partners of the P450 oxidative metabolic complex, and various controls]. We used this detox chi</vt:lpwstr>
  </property>
  <property fmtid="{D5CDD505-2E9C-101B-9397-08002B2CF9AE}" pid="2737" name="ZOTERO_BREF_nL6hJPwykpwx_4">
    <vt:lpwstr>p to monitor the expression of the detoxifying genes in insecticide resistant and susceptible An. gambiae laboratory strains. Five genes were strongly up-regulated in the dichlorodiphenyltrichloroethane-resistant strain ZAN/U. These genes included the GST</vt:lpwstr>
  </property>
  <property fmtid="{D5CDD505-2E9C-101B-9397-08002B2CF9AE}" pid="2738" name="ZOTERO_BREF_nL6hJPwykpwx_5">
    <vt:lpwstr> GSTE2, which has previously been implicated in dichlorodiphenyltrichloroethane resistance, two P450s, and two peroxidase genes. GSTE2 was also elevated in the pyrethroid-resistant RSP strain. In addition, the P450 CYP325A3, belonging to a class not previ</vt:lpwstr>
  </property>
  <property fmtid="{D5CDD505-2E9C-101B-9397-08002B2CF9AE}" pid="2739" name="ZOTERO_BREF_nL6hJPwykpwx_6">
    <vt:lpwstr>ously associated with insecticide resistance, was expressed at statistically higher levels in this strain. The applications of this detox chip and its potential contribution to malaria vector insecticide resistance management programs are discussed.","con</vt:lpwstr>
  </property>
  <property fmtid="{D5CDD505-2E9C-101B-9397-08002B2CF9AE}" pid="2740" name="ZOTERO_BREF_nL6hJPwykpwx_7">
    <vt:lpwstr>tainer-title":"Proceedings of the National Academy of Sciences of the United States of America","DOI":"10.1073/pnas.0409348102","ISSN":"0027-8424","issue":"11","note":"PMID: 15753317\nCitation Key: David2005\nISBN: 0027-8424 (Print)\\n0027-8424 (Linking)"</vt:lpwstr>
  </property>
  <property fmtid="{D5CDD505-2E9C-101B-9397-08002B2CF9AE}" pid="2741" name="ZOTERO_BREF_nL6hJPwykpwx_8">
    <vt:lpwstr>,"page":"4080-4","title":"The Anopheles gambiae detoxification chip: a highly specific microarray to study metabolic-based insecticide resistance in malaria vectors.","volume":"102","author":[{"family":"David","given":"Jean-Philippe"},{"family":"Strode","</vt:lpwstr>
  </property>
  <property fmtid="{D5CDD505-2E9C-101B-9397-08002B2CF9AE}" pid="2742" name="ZOTERO_BREF_nL6hJPwykpwx_9">
    <vt:lpwstr>given":"Clare"},{"family":"Vontas","given":"John"},{"family":"Nikou","given":"Dimitra"},{"family":"Vaughan","given":"Ashley"},{"family":"Pignatelli","given":"Patricia M"},{"family":"Louis","given":"Christos"},{"family":"Hemingway","given":"Janet"},{"famil</vt:lpwstr>
  </property>
  <property fmtid="{D5CDD505-2E9C-101B-9397-08002B2CF9AE}" pid="2743" name="ZOTERO_BREF_pJvSRu7Si2fJ_1">
    <vt:lpwstr>ZOTERO_ITEM CSL_CITATION {"citationID":"kxRqEHee","properties":{"formattedCitation":"(Lataretu &amp; H\\uc0\\u246{}lzer, 2020; Zhang &amp; Jonassen, 2019)","plainCitation":"(Lataretu &amp; Hölzer, 2020; Zhang &amp; Jonassen, 2019)","noteIndex":0},"citationItems":[{"id":3</vt:lpwstr>
  </property>
  <property fmtid="{D5CDD505-2E9C-101B-9397-08002B2CF9AE}" pid="2744" name="ZOTERO_BREF_pJvSRu7Si2fJ_10">
    <vt:lpwstr>, or on public data to take advantage of novel software or reference data in data re-analysis. However, many of the existing workflows are limited to specific types of studies. We therefore aimed to develop a maximally general workflow, applicable to a wi</vt:lpwstr>
  </property>
  <property fmtid="{D5CDD505-2E9C-101B-9397-08002B2CF9AE}" pid="2745" name="ZOTERO_BREF_pJvSRu7Si2fJ_11">
    <vt:lpwstr>de range of data and analysis approaches and at the same time support research on both model and non-model organisms. Furthermore, we aimed to make the workflow usable also for users with limited programming skills.Utilizing the workflow management system</vt:lpwstr>
  </property>
  <property fmtid="{D5CDD505-2E9C-101B-9397-08002B2CF9AE}" pid="2746" name="ZOTERO_BREF_pJvSRu7Si2fJ_12">
    <vt:lpwstr> Snakemake and the package management system Conda, we have developed a modular, flexible and user-friendly RNA-Seq analysis pipeline: RNA-Seq Analysis Snakemake Workflow (RASflow). Utilizing Snakemake and Conda alleviates challenges with library dependen</vt:lpwstr>
  </property>
  <property fmtid="{D5CDD505-2E9C-101B-9397-08002B2CF9AE}" pid="2747" name="ZOTERO_BREF_pJvSRu7Si2fJ_13">
    <vt:lpwstr>cies and version conflicts and also supports reproducibility. To be applicable for a wide variety of applications, RASflow supports mapping of reads to both genomic and transcriptomic assemblies. RASflow has a broad range of potential users: it can be app</vt:lpwstr>
  </property>
  <property fmtid="{D5CDD505-2E9C-101B-9397-08002B2CF9AE}" pid="2748" name="ZOTERO_BREF_pJvSRu7Si2fJ_14">
    <vt:lpwstr>lied by researchers interested in any organism and since it requires no programming skills, it can be used by researchers with different backgrounds. RASflow is an open source tool and source code as well as documentation, tutorials and example data sets </vt:lpwstr>
  </property>
  <property fmtid="{D5CDD505-2E9C-101B-9397-08002B2CF9AE}" pid="2749" name="ZOTERO_BREF_pJvSRu7Si2fJ_15">
    <vt:lpwstr>can be found on GitHub: https://github.com/zhxiaokang/RASflowRASflow is a simple and reliable RNA-Seq analysis workflow which is a full pack of RNA-Seq analysis.","container-title":"bioRxiv","DOI":"10.1101/839191","ISSN":"2692-8205","note":"publisher: BMC</vt:lpwstr>
  </property>
  <property fmtid="{D5CDD505-2E9C-101B-9397-08002B2CF9AE}" pid="2750" name="ZOTERO_BREF_pJvSRu7Si2fJ_16">
    <vt:lpwstr> Bioinformatics","page":"1-9","title":"RASflow: An RNA-Seq Analysis Workflow with Snakemake","author":[{"family":"Zhang","given":"Xiaokang"},{"family":"Jonassen","given":"Inge"}],"issued":{"date-parts":[["2019"]]}}}],"schema":"https://github.com/citation-</vt:lpwstr>
  </property>
  <property fmtid="{D5CDD505-2E9C-101B-9397-08002B2CF9AE}" pid="2751" name="ZOTERO_BREF_pJvSRu7Si2fJ_17">
    <vt:lpwstr>style-language/schema/raw/master/csl-citation.json"}</vt:lpwstr>
  </property>
  <property fmtid="{D5CDD505-2E9C-101B-9397-08002B2CF9AE}" pid="2752" name="ZOTERO_BREF_pJvSRu7Si2fJ_2">
    <vt:lpwstr>626,"uris":["http://zotero.org/users/local/9e2gOBR4/items/K4AZIELX"],"itemData":{"id":3626,"type":"article-journal","abstract":"RNA-Seq enables the identification and quantification of RNA molecules, often with the aim of detecting differentially expresse</vt:lpwstr>
  </property>
  <property fmtid="{D5CDD505-2E9C-101B-9397-08002B2CF9AE}" pid="2753" name="ZOTERO_BREF_pJvSRu7Si2fJ_3">
    <vt:lpwstr>d genes (DEGs). Although RNA-Seq evolved into a standard technique, there is no universal gold standard for these data’s computational analysis. On top of that, previous studies proved the irreproducibility of RNA-Seq studies. Here, we present a portable,</vt:lpwstr>
  </property>
  <property fmtid="{D5CDD505-2E9C-101B-9397-08002B2CF9AE}" pid="2754" name="ZOTERO_BREF_pJvSRu7Si2fJ_4">
    <vt:lpwstr> scalable, and parallelizable Nextflow RNA-Seq pipeline to detect DEGs, which assures a high level of reproducibility. The pipeline automatically takes care of common pitfalls, such as ribosomal RNA removal and low abundance gene filtering. Apart from var</vt:lpwstr>
  </property>
  <property fmtid="{D5CDD505-2E9C-101B-9397-08002B2CF9AE}" pid="2755" name="ZOTERO_BREF_pJvSRu7Si2fJ_5">
    <vt:lpwstr>ious visualizations for the DEG results, we incorporated downstream pathway analysis for common species as Homo sapiens and Mus musculus. We evaluated the DEG detection functionality while using qRT-PCR data serving as a reference and observed a very high</vt:lpwstr>
  </property>
  <property fmtid="{D5CDD505-2E9C-101B-9397-08002B2CF9AE}" pid="2756" name="ZOTERO_BREF_pJvSRu7Si2fJ_6">
    <vt:lpwstr> correlation of the logarithmized gene expression fold changes.","container-title":"Genes","DOI":"10.3390/genes11121487","ISSN":"20734425","issue":"12","note":"PMID: 33322033","page":"1-17","title":"Rnaflow: An effective and simple rna-seq differential ge</vt:lpwstr>
  </property>
  <property fmtid="{D5CDD505-2E9C-101B-9397-08002B2CF9AE}" pid="2757" name="ZOTERO_BREF_pJvSRu7Si2fJ_7">
    <vt:lpwstr>ne expression pipeline using nextflow","volume":"11","author":[{"family":"Lataretu","given":"Marie"},{"family":"Hölzer","given":"Martin"}],"issued":{"date-parts":[["2020"]]}}},{"id":3622,"uris":["http://zotero.org/users/local/9e2gOBR4/items/KJ5CSSZY"],"it</vt:lpwstr>
  </property>
  <property fmtid="{D5CDD505-2E9C-101B-9397-08002B2CF9AE}" pid="2758" name="ZOTERO_BREF_pJvSRu7Si2fJ_8">
    <vt:lpwstr>emData":{"id":3622,"type":"article-journal","abstract":"With the cost of DNA sequencing decreasing, increasing amounts of RNA-Seq data are being generated giving novel insight into gene expression and regulation. Prior to analysis of gene expression, the </vt:lpwstr>
  </property>
  <property fmtid="{D5CDD505-2E9C-101B-9397-08002B2CF9AE}" pid="2759" name="ZOTERO_BREF_pJvSRu7Si2fJ_9">
    <vt:lpwstr>RNA-Seq data has to be processed through a number of steps resulting in a quantification of expression of each gene / transcript in each of the analyzed samples. A number of workflows are available to help researchers perform these steps on their own data</vt:lpwstr>
  </property>
  <property fmtid="{D5CDD505-2E9C-101B-9397-08002B2CF9AE}" pid="2760" name="ZOTERO_BREF_pRstWZeWh5By_1">
    <vt:lpwstr>ZOTERO_ITEM CSL_CITATION {"citationID":"669exCSr","properties":{"formattedCitation":"(Riehle et al., 2017)","plainCitation":"(Riehle et al., 2017)","noteIndex":0},"citationItems":[{"id":3604,"uris":["http://zotero.org/users/local/9e2gOBR4/items/CMBEQ39E"]</vt:lpwstr>
  </property>
  <property fmtid="{D5CDD505-2E9C-101B-9397-08002B2CF9AE}" pid="2761" name="ZOTERO_BREF_pRstWZeWh5By_2">
    <vt:lpwstr>,"itemData":{"id":3604,"type":"article-journal","abstract":"Chromosome inversions suppress genetic recombination and establish co-adapted gene complexes, or supergenes. The 2La inversion is a widespread polymorphism in the Anopheles gambiae species comple</vt:lpwstr>
  </property>
  <property fmtid="{D5CDD505-2E9C-101B-9397-08002B2CF9AE}" pid="2762" name="ZOTERO_BREF_pRstWZeWh5By_3">
    <vt:lpwstr>x, the major African mosquito vectors of human malaria. Here we show that alleles of the 2La inversion are associated with natural malaria infection levels in wild-captured vectors from West and East Africa. Mosquitoes carrying the more-susceptible allele</vt:lpwstr>
  </property>
  <property fmtid="{D5CDD505-2E9C-101B-9397-08002B2CF9AE}" pid="2763" name="ZOTERO_BREF_pRstWZeWh5By_4">
    <vt:lpwstr> (2L+a) are also behaviorally less likely to be found inside houses. Vector control tools that target indoor-resting mosquitoes, such as bednets and insecticides, are currently the cornerstone of malaria control in Africa. Populations with high levels of </vt:lpwstr>
  </property>
  <property fmtid="{D5CDD505-2E9C-101B-9397-08002B2CF9AE}" pid="2764" name="ZOTERO_BREF_pRstWZeWh5By_5">
    <vt:lpwstr>the 2L+a allele may form reservoirs of persistent outdoor malaria transmission requiring novel measures for surveillance and control. The 2La inversion is a major and previously unappreciated component of the natural malaria transmission system in Africa,</vt:lpwstr>
  </property>
  <property fmtid="{D5CDD505-2E9C-101B-9397-08002B2CF9AE}" pid="2765" name="ZOTERO_BREF_pRstWZeWh5By_6">
    <vt:lpwstr> influencing both malaria susceptibility and vector behavior.","container-title":"eLife","DOI":"10.7554/eLife.25813","ISSN":"2050084X","note":"PMID: 28643631\nCitation Key: Riehle2017","page":"1-24","title":"The anopheles gambiae 2La chromosome inversion </vt:lpwstr>
  </property>
  <property fmtid="{D5CDD505-2E9C-101B-9397-08002B2CF9AE}" pid="2766" name="ZOTERO_BREF_pRstWZeWh5By_7">
    <vt:lpwstr>is associated with susceptibility to Plasmodium falciparum in Africa","volume":"6","author":[{"family":"Riehle","given":"Michelle M."},{"family":"Bukhari","given":"Tullu"},{"family":"Gneme","given":"Awa"},{"family":"Guelbeogo","given":"Wamdaogo M."},{"fam</vt:lpwstr>
  </property>
  <property fmtid="{D5CDD505-2E9C-101B-9397-08002B2CF9AE}" pid="2767" name="ZOTERO_BREF_pRstWZeWh5By_8">
    <vt:lpwstr>ily":"Coulibaly","given":"Boubacar"},{"family":"Fofana","given":"Abdrahamane"},{"family":"Pain","given":"Adrien"},{"family":"Bischoff","given":"Emmanuel"},{"family":"Renaud","given":"Francois"},{"family":"Beavogui","given":"Abdoul H."},{"family":"Traore",</vt:lpwstr>
  </property>
  <property fmtid="{D5CDD505-2E9C-101B-9397-08002B2CF9AE}" pid="2768" name="ZOTERO_BREF_pRstWZeWh5By_9">
    <vt:lpwstr>"given":"Sekou F."},{"family":"Sagnon","given":"N’Fale"},{"family":"Vernick","given":"Kenneth D."}],"issued":{"date-parts":[["2017"]]}}}],"schema":"https://github.com/citation-style-language/schema/raw/master/csl-citation.json"}</vt:lpwstr>
  </property>
  <property fmtid="{D5CDD505-2E9C-101B-9397-08002B2CF9AE}" pid="2769" name="ZOTERO_BREF_qS3tQ9TP5KRT_1">
    <vt:lpwstr>ZOTERO_ITEM CSL_CITATION {"citationID":"wAJt50l0","properties":{"formattedCitation":"(R. R. Love, Redmond, Pombi, Caputo, Petrarca, della Torre, et al., 2019)","plainCitation":"(R. R. Love, Redmond, Pombi, Caputo, Petrarca, della Torre, et al., 2019)","do</vt:lpwstr>
  </property>
  <property fmtid="{D5CDD505-2E9C-101B-9397-08002B2CF9AE}" pid="2770" name="ZOTERO_BREF_qS3tQ9TP5KRT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771" name="ZOTERO_BREF_qS3tQ9TP5KRT_11">
    <vt:lpwstr>mbiae Complex","volume":"9","author":[{"family":"Love","given":"Rebecca R."},{"family":"Redmond","given":"Seth N."},{"family":"Pombi","given":"Marco"},{"family":"Caputo","given":"Beniamino"},{"family":"Petrarca","given":"Vincenzo"},{"family":"Torre","give</vt:lpwstr>
  </property>
  <property fmtid="{D5CDD505-2E9C-101B-9397-08002B2CF9AE}" pid="2772" name="ZOTERO_BREF_qS3tQ9TP5KRT_12">
    <vt:lpwstr>n":"Alessandra","non-dropping-particle":"della"},{"family":"Besansky","given":"Nora J."}],"issued":{"date-parts":[["2019"]]}}}],"schema":"https://github.com/citation-style-language/schema/raw/master/csl-citation.json"}</vt:lpwstr>
  </property>
  <property fmtid="{D5CDD505-2E9C-101B-9397-08002B2CF9AE}" pid="2773" name="ZOTERO_BREF_qS3tQ9TP5KRT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774" name="ZOTERO_BREF_qS3tQ9TP5KRT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775" name="ZOTERO_BREF_qS3tQ9TP5KRT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776" name="ZOTERO_BREF_qS3tQ9TP5KRT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777" name="ZOTERO_BREF_qS3tQ9TP5KRT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778" name="ZOTERO_BREF_qS3tQ9TP5KRT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779" name="ZOTERO_BREF_qS3tQ9TP5KRT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780" name="ZOTERO_BREF_qS3tQ9TP5KRT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781" name="ZOTERO_BREF_qS7YpiWpmzsn_1">
    <vt:lpwstr>ZOTERO_ITEM CSL_CITATION {"citationID":"5bGSobKV","properties":{"formattedCitation":"(Weetman et al., 2018)","plainCitation":"(Weetman et al., 2018)","noteIndex":0},"citationItems":[{"id":3651,"uris":["http://zotero.org/users/local/9e2gOBR4/items/5NAZHELR</vt:lpwstr>
  </property>
  <property fmtid="{D5CDD505-2E9C-101B-9397-08002B2CF9AE}" pid="2782" name="ZOTERO_BREF_qS7YpiWpmzsn_10">
    <vt:lpwstr>afsey","given":"Daniel E."},{"family":"Müller","given":"Pie"},{"family":"Ochomo","given":"Eric"},{"family":"Isaacs","given":"Alison T."},{"family":"Steen","given":"Keith"},{"family":"Rippon","given":"Emily J."},{"family":"Morgan","given":"John C."},{"fami</vt:lpwstr>
  </property>
  <property fmtid="{D5CDD505-2E9C-101B-9397-08002B2CF9AE}" pid="2783" name="ZOTERO_BREF_qS7YpiWpmzsn_11">
    <vt:lpwstr>ly":"Mawejje","given":"Henry D."},{"family":"Rigden","given":"Daniel J."},{"family":"Okedi","given":"Loyce M."},{"family":"Donnelly","given":"Martin J."}],"issued":{"date-parts":[["2018",2,13]]}}}],"schema":"https://github.com/citation-style-language/sche</vt:lpwstr>
  </property>
  <property fmtid="{D5CDD505-2E9C-101B-9397-08002B2CF9AE}" pid="2784" name="ZOTERO_BREF_qS7YpiWpmzsn_12">
    <vt:lpwstr>ma/raw/master/csl-citation.json"}</vt:lpwstr>
  </property>
  <property fmtid="{D5CDD505-2E9C-101B-9397-08002B2CF9AE}" pid="2785" name="ZOTERO_BREF_qS7YpiWpmzsn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86" name="ZOTERO_BREF_qS7YpiWpmzsn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87" name="ZOTERO_BREF_qS7YpiWpmzsn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88" name="ZOTERO_BREF_qS7YpiWpmzsn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89" name="ZOTERO_BREF_qS7YpiWpmzsn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90" name="ZOTERO_BREF_qS7YpiWpmzsn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91" name="ZOTERO_BREF_qS7YpiWpmzsn_8">
    <vt:lpwstr>ific Reports","DOI":"10.1038/s41598-018-21265-5","ISSN":"2045-2322","issue":"1","journalAbbreviation":"Sci Rep","language":"en","note":"number: 1\npublisher: Nature Publishing Group","page":"2920","source":"www.nature.com","title":"Candidate-gene based GW</vt:lpwstr>
  </property>
  <property fmtid="{D5CDD505-2E9C-101B-9397-08002B2CF9AE}" pid="2792" name="ZOTERO_BREF_qS7YpiWpmzsn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93" name="ZOTERO_BREF_qZz1HUNU2rTW_1">
    <vt:lpwstr>ZOTERO_ITEM CSL_CITATION {"citationID":"g8Ak6X1q","properties":{"formattedCitation":"(Weetman et al., 2018)","plainCitation":"(Weetman et al., 2018)","noteIndex":0},"citationItems":[{"id":3651,"uris":["http://zotero.org/users/local/9e2gOBR4/items/5NAZHELR</vt:lpwstr>
  </property>
  <property fmtid="{D5CDD505-2E9C-101B-9397-08002B2CF9AE}" pid="2794" name="ZOTERO_BREF_qZz1HUNU2rTW_10">
    <vt:lpwstr>afsey","given":"Daniel E."},{"family":"Müller","given":"Pie"},{"family":"Ochomo","given":"Eric"},{"family":"Isaacs","given":"Alison T."},{"family":"Steen","given":"Keith"},{"family":"Rippon","given":"Emily J."},{"family":"Morgan","given":"John C."},{"fami</vt:lpwstr>
  </property>
  <property fmtid="{D5CDD505-2E9C-101B-9397-08002B2CF9AE}" pid="2795" name="ZOTERO_BREF_qZz1HUNU2rTW_11">
    <vt:lpwstr>ly":"Mawejje","given":"Henry D."},{"family":"Rigden","given":"Daniel J."},{"family":"Okedi","given":"Loyce M."},{"family":"Donnelly","given":"Martin J."}],"issued":{"date-parts":[["2018",2,13]]}}}],"schema":"https://github.com/citation-style-language/sche</vt:lpwstr>
  </property>
  <property fmtid="{D5CDD505-2E9C-101B-9397-08002B2CF9AE}" pid="2796" name="ZOTERO_BREF_qZz1HUNU2rTW_12">
    <vt:lpwstr>ma/raw/master/csl-citation.json"}</vt:lpwstr>
  </property>
  <property fmtid="{D5CDD505-2E9C-101B-9397-08002B2CF9AE}" pid="2797" name="ZOTERO_BREF_qZz1HUNU2rTW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98" name="ZOTERO_BREF_qZz1HUNU2rTW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99" name="ZOTERO_BREF_qZz1HUNU2rTW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800" name="ZOTERO_BREF_qZz1HUNU2rTW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801" name="ZOTERO_BREF_qZz1HUNU2rTW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802" name="ZOTERO_BREF_qZz1HUNU2rTW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803" name="ZOTERO_BREF_qZz1HUNU2rTW_8">
    <vt:lpwstr>ific Reports","DOI":"10.1038/s41598-018-21265-5","ISSN":"2045-2322","issue":"1","journalAbbreviation":"Sci Rep","language":"en","note":"number: 1\npublisher: Nature Publishing Group","page":"2920","source":"www.nature.com","title":"Candidate-gene based GW</vt:lpwstr>
  </property>
  <property fmtid="{D5CDD505-2E9C-101B-9397-08002B2CF9AE}" pid="2804" name="ZOTERO_BREF_qZz1HUNU2rTW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805" name="ZOTERO_BREF_rI7POgaIS1F2_1">
    <vt:lpwstr>ZOTERO_ITEM CSL_CITATION {"citationID":"s2XyiYrI","properties":{"formattedCitation":"(Watterson, 1975)","plainCitation":"(Watterson, 1975)","noteIndex":0},"citationItems":[{"id":3591,"uris":["http://zotero.org/users/local/9e2gOBR4/items/G6DSGBJE"],"itemDa</vt:lpwstr>
  </property>
  <property fmtid="{D5CDD505-2E9C-101B-9397-08002B2CF9AE}" pid="2806" name="ZOTERO_BREF_rI7POgaIS1F2_2">
    <vt:lpwstr>ta":{"id":3591,"type":"article-journal","abstract":"The influence of local approximations in electron correlation treatments on electric dipole moments and static dipole polarisabilities is examined for a test set of 16 molecules for the case of coupled-c</vt:lpwstr>
  </property>
  <property fmtid="{D5CDD505-2E9C-101B-9397-08002B2CF9AE}" pid="2807" name="ZOTERO_BREF_rI7POgaIS1F2_3">
    <vt:lpwstr>luster singles and doubles (CCSD) theory. Utilising standard local approximations as originally proposed by Pulay and used in our previous work, the average errors relative to the corresponding conventional CCSD calculations amount to 0.48% for mean dipol</vt:lpwstr>
  </property>
  <property fmtid="{D5CDD505-2E9C-101B-9397-08002B2CF9AE}" pid="2808" name="ZOTERO_BREF_rI7POgaIS1F2_4">
    <vt:lpwstr>e polarisabilities and to 1.61% for dipole moments. The accuracy of the computed mean dipole polarisabilities can be reduced to 0.32% by extending the domains of the strong pairs, while for the dipole moments the domain extension reduces the error to 0.91</vt:lpwstr>
  </property>
  <property fmtid="{D5CDD505-2E9C-101B-9397-08002B2CF9AE}" pid="2809" name="ZOTERO_BREF_rI7POgaIS1F2_5">
    <vt:lpwstr>%. It is found that orbital relaxation effects are much more important in the local than in the conventional case. Weak pairs contribute substantially to the computed dipole polarisabilities, but the effect of distant pairs is small and can be neglected. </vt:lpwstr>
  </property>
  <property fmtid="{D5CDD505-2E9C-101B-9397-08002B2CF9AE}" pid="2810" name="ZOTERO_BREF_rI7POgaIS1F2_6">
    <vt:lpwstr>This means that linear scaling local electron correlation methods can be faithfully used to compute these molecular properties.","container-title":"Theoretical Population Biology","ISSN":"1463-9076","issue":"7","note":"PMID: 1145509\nCitation Key: Watters</vt:lpwstr>
  </property>
  <property fmtid="{D5CDD505-2E9C-101B-9397-08002B2CF9AE}" pid="2811" name="ZOTERO_BREF_rI7POgaIS1F2_7">
    <vt:lpwstr>on1975\nISBN: 0040-5809","page":"256-276","title":"On the Number of Segregating Sites in Genetical Models without Recombination","volume":"276","author":[{"family":"Watterson","given":"G. A."}],"issued":{"date-parts":[["1975"]]}}}],"schema":"https://githu</vt:lpwstr>
  </property>
  <property fmtid="{D5CDD505-2E9C-101B-9397-08002B2CF9AE}" pid="2812" name="ZOTERO_BREF_rI7POgaIS1F2_8">
    <vt:lpwstr>b.com/citation-style-language/schema/raw/master/csl-citation.json"}</vt:lpwstr>
  </property>
  <property fmtid="{D5CDD505-2E9C-101B-9397-08002B2CF9AE}" pid="2813" name="ZOTERO_BREF_rdP2dXrvXZfc_1">
    <vt:lpwstr>ZOTERO_ITEM CSL_CITATION {"citationID":"btxMynBy","properties":{"formattedCitation":"(Njoroge et al., 2021)","plainCitation":"(Njoroge et al., 2021)","noteIndex":0},"citationItems":[{"id":3585,"uris":["http://zotero.org/users/local/9e2gOBR4/items/DBBIP3KF</vt:lpwstr>
  </property>
  <property fmtid="{D5CDD505-2E9C-101B-9397-08002B2CF9AE}" pid="2814" name="ZOTERO_BREF_rdP2dXrvXZfc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815" name="ZOTERO_BREF_rdP2dXrvXZfc_3">
    <vt:lpwstr>agnostic for anti-malarial intervention deployment","author":[{"family":"Njoroge","given":"Harun"},{"family":"Oruni","given":"Ambrose"},{"family":"Pipini","given":"Dimitra"},{"family":"Nagi","given":"Sanjay C"},{"family":"Lynd","given":"Amy"},{"family":"E</vt:lpwstr>
  </property>
  <property fmtid="{D5CDD505-2E9C-101B-9397-08002B2CF9AE}" pid="2816" name="ZOTERO_BREF_rdP2dXrvXZfc_4">
    <vt:lpwstr>ric","given":"R"},{"family":"Tomlinson","given":"Sean"},{"family":"Grau-bove","given":"Xavi"},{"family":"Mcdermott","given":"Daniel"},{"family":"Emile","given":"Z"},{"family":"Agossa","given":"Fiacre R"},{"family":"Mokuba","given":"Arlette"},{"family":"Ir</vt:lpwstr>
  </property>
  <property fmtid="{D5CDD505-2E9C-101B-9397-08002B2CF9AE}" pid="2817" name="ZOTERO_BREF_rdP2dXrvXZfc_5">
    <vt:lpwstr>ish","given":"Seth"},{"family":"Kabula","given":"Bilali"},{"family":"Mbogo","given":"Charles"},{"family":"Paine","given":"Mark J I"},{"family":"Weetman","given":"David"},{"family":"Donnelly","given":"Martin J"},{"family":"Place","given":"Pembroke"},{"fami</vt:lpwstr>
  </property>
  <property fmtid="{D5CDD505-2E9C-101B-9397-08002B2CF9AE}" pid="2818" name="ZOTERO_BREF_rdP2dXrvXZfc_6">
    <vt:lpwstr>ly":"Resources","given":"Animal"},{"family":"Project","given":"Vectorlink"},{"family":"Associates","given":"Abt"},{"family":"Unit","given":"Population Health"},{"family":"Programme","given":"Microbes"},{"family":"Place","given":"Pembroke"}],"issued":{"dat</vt:lpwstr>
  </property>
  <property fmtid="{D5CDD505-2E9C-101B-9397-08002B2CF9AE}" pid="2819" name="ZOTERO_BREF_rdP2dXrvXZfc_7">
    <vt:lpwstr>e-parts":[["2021"]]}}}],"schema":"https://github.com/citation-style-language/schema/raw/master/csl-citation.json"}</vt:lpwstr>
  </property>
  <property fmtid="{D5CDD505-2E9C-101B-9397-08002B2CF9AE}" pid="2820" name="ZOTERO_BREF_sG7sNoJAf1It_1">
    <vt:lpwstr>ZOTERO_TEMP</vt:lpwstr>
  </property>
  <property fmtid="{D5CDD505-2E9C-101B-9397-08002B2CF9AE}" pid="2821" name="ZOTERO_BREF_tQk3Mmw23pIU_1">
    <vt:lpwstr>ZOTERO_ITEM CSL_CITATION {"citationID":"39NovNvD","properties":{"formattedCitation":"(Bhatia et al., 2013)","plainCitation":"(Bhatia et al., 2013)","noteIndex":0},"citationItems":[{"id":3455,"uris":["http://zotero.org/users/local/9e2gOBR4/items/FUXXUGPV"]</vt:lpwstr>
  </property>
  <property fmtid="{D5CDD505-2E9C-101B-9397-08002B2CF9AE}" pid="2822" name="ZOTERO_BREF_tQk3Mmw23pIU_10">
    <vt:lpwstr>master/csl-citation.json"}</vt:lpwstr>
  </property>
  <property fmtid="{D5CDD505-2E9C-101B-9397-08002B2CF9AE}" pid="2823" name="ZOTERO_BREF_tQk3Mmw23pIU_2">
    <vt:lpwstr>,"itemData":{"id":3455,"type":"article-journal","abstract":"In a pair of seminal papers, Sewall Wright and Gustave Malécot introduced FST as a measure of structure in natural populations. In the decades that followed, a number of papers provided differing</vt:lpwstr>
  </property>
  <property fmtid="{D5CDD505-2E9C-101B-9397-08002B2CF9AE}" pid="2824" name="ZOTERO_BREF_tQk3Mmw23pIU_3">
    <vt:lpwstr> definitions, estimation methods, and interpretations beyond Wright's. While this diversity in methods has enabled many studies in genetics, it has also introduced confusion regarding how to estimate FST from available data. Considering this confusion, wi</vt:lpwstr>
  </property>
  <property fmtid="{D5CDD505-2E9C-101B-9397-08002B2CF9AE}" pid="2825" name="ZOTERO_BREF_tQk3Mmw23pIU_4">
    <vt:lpwstr>de variation in published estimates of FST for pairs of HapMap populations is a cause for concern. These estimates changed-in some cases more than twofold-when comparing estimates from genotyping arrays to those from sequence data. Indeed, changes in FST </vt:lpwstr>
  </property>
  <property fmtid="{D5CDD505-2E9C-101B-9397-08002B2CF9AE}" pid="2826" name="ZOTERO_BREF_tQk3Mmw23pIU_5">
    <vt:lpwstr>from sequencing data might be expected due to population genetic factors affecting rare variants. While rare variants do influence the result, we show that this is largely through differences in estimation methods. Correcting for this yields estimates of </vt:lpwstr>
  </property>
  <property fmtid="{D5CDD505-2E9C-101B-9397-08002B2CF9AE}" pid="2827" name="ZOTERO_BREF_tQk3Mmw23pIU_6">
    <vt:lpwstr>FST that are much more concordant between sequence and genotype data. These differences relate to three specific issues: (1) estimating FST for a single SNP, (2) combining estimates of FST across multiple SNPs, and (3) selecting the set of SNPs used in th</vt:lpwstr>
  </property>
  <property fmtid="{D5CDD505-2E9C-101B-9397-08002B2CF9AE}" pid="2828" name="ZOTERO_BREF_tQk3Mmw23pIU_7">
    <vt:lpwstr>e computation. Changes in each of these aspects of estimation may result in FST estimates that are highly divergent from one another. Here, we clarify these issues and propose solutions. © 2013, Published by Cold Spring Harbor Laboratory Press.","containe</vt:lpwstr>
  </property>
  <property fmtid="{D5CDD505-2E9C-101B-9397-08002B2CF9AE}" pid="2829" name="ZOTERO_BREF_tQk3Mmw23pIU_8">
    <vt:lpwstr>r-title":"Genome Research","DOI":"10.1101/gr.154831.113","ISSN":"10889051","issue":"9","note":"PMID: 23861382\nCitation Key: Bhatia2013","page":"1514-1521","title":"Estimating and interpreting FST: The impact of rare variants","volume":"23","author":[{"fa</vt:lpwstr>
  </property>
  <property fmtid="{D5CDD505-2E9C-101B-9397-08002B2CF9AE}" pid="2830" name="ZOTERO_BREF_tQk3Mmw23pIU_9">
    <vt:lpwstr>mily":"Bhatia","given":"Gaurav"},{"family":"Patterson","given":"Nick"},{"family":"Sankararaman","given":"Sriram"},{"family":"Price","given":"Alkes L."}],"issued":{"date-parts":[["2013"]]}}}],"schema":"https://github.com/citation-style-language/schema/raw/</vt:lpwstr>
  </property>
  <property fmtid="{D5CDD505-2E9C-101B-9397-08002B2CF9AE}" pid="2831" name="ZOTERO_BREF_tSbczIOteIMt_1">
    <vt:lpwstr>ZOTERO_ITEM CSL_CITATION {"citationID":"faTdqrEH","properties":{"formattedCitation":"(Korotkevich et al., 2021)","plainCitation":"(Korotkevich et al., 2021)","noteIndex":0},"citationItems":[{"id":3461,"uris":["http://zotero.org/users/local/9e2gOBR4/items/</vt:lpwstr>
  </property>
  <property fmtid="{D5CDD505-2E9C-101B-9397-08002B2CF9AE}" pid="2832" name="ZOTERO_BREF_tSbczIOteIMt_2">
    <vt:lpwstr>8SDLSZNV"],"itemData":{"id":3461,"type":"article-journal","abstract":"Gene set enrichment analysis (GSEA) is an ubiquitously used tool for evaluating pathway enrichment in transcriptional data. Typical experimental design consists in comparing two conditi</vt:lpwstr>
  </property>
  <property fmtid="{D5CDD505-2E9C-101B-9397-08002B2CF9AE}" pid="2833" name="ZOTERO_BREF_tSbczIOteIMt_3">
    <vt:lpwstr>ons with several replicates using a differential gene expression test followed by preranked GSEA performed against a collection of hundreds and thousands of pathways. However, the reference implementation of this method cannot accurately estimate small P-</vt:lpwstr>
  </property>
  <property fmtid="{D5CDD505-2E9C-101B-9397-08002B2CF9AE}" pid="2834" name="ZOTERO_BREF_tSbczIOteIMt_4">
    <vt:lpwstr>values, which significantly limits its sensitivity due to multiple hypotheses correction procedure.Here we present FGSEA (Fast Gene Set Enrichment Analysis) method that is able to estimate arbitrarily low GSEA P-values with a high accuracy in a matter of </vt:lpwstr>
  </property>
  <property fmtid="{D5CDD505-2E9C-101B-9397-08002B2CF9AE}" pid="2835" name="ZOTERO_BREF_tSbczIOteIMt_5">
    <vt:lpwstr>minutes or even seconds. To confirm the accuracy of the method, we also developed an exact algorithm for GSEA P-values calculation for integer gene-level statistics. Using the exact algorithm as a reference we show that FGSEA is able to routinely estimate</vt:lpwstr>
  </property>
  <property fmtid="{D5CDD505-2E9C-101B-9397-08002B2CF9AE}" pid="2836" name="ZOTERO_BREF_tSbczIOteIMt_6">
    <vt:lpwstr> P-values up to 10−100 with a small and predictable estimation error. We systematically evaluate FGSEA on a collection of 605 datasets and show that FGSEA recovers much more statistically significant pathways compared to other implementations.FGSEA is ope</vt:lpwstr>
  </property>
  <property fmtid="{D5CDD505-2E9C-101B-9397-08002B2CF9AE}" pid="2837" name="ZOTERO_BREF_tSbczIOteIMt_7">
    <vt:lpwstr>n source and available as an R package in Bioconductor (http://bioconductor.org/packages/fgsea/) and on GitHub (https://github.com/ctlab/fgsea/).Competing Interest StatementThe authors have declared no competing interest.","container-title":"bioRxiv","DOI</vt:lpwstr>
  </property>
  <property fmtid="{D5CDD505-2E9C-101B-9397-08002B2CF9AE}" pid="2838" name="ZOTERO_BREF_tSbczIOteIMt_8">
    <vt:lpwstr>":"10.1101/060012","note":"Citation Key: Korotkevich2021","page":"60012","title":"Fast gene set enrichment analysis","author":[{"family":"Korotkevich","given":"Gennady"},{"family":"Sukhov","given":"Vladimir"},{"family":"Budin","given":"Nikolay"},{"family"</vt:lpwstr>
  </property>
  <property fmtid="{D5CDD505-2E9C-101B-9397-08002B2CF9AE}" pid="2839" name="ZOTERO_BREF_tSbczIOteIMt_9">
    <vt:lpwstr>:"Shpak","given":"Boris"},{"family":"Artyomov","given":"Maxim N"},{"family":"Sergushichev","given":"Alexey"}],"issued":{"date-parts":[["2021",1,1]]}}}],"schema":"https://github.com/citation-style-language/schema/raw/master/csl-citation.json"}</vt:lpwstr>
  </property>
  <property fmtid="{D5CDD505-2E9C-101B-9397-08002B2CF9AE}" pid="2840" name="ZOTERO_BREF_u2sMgBs9XWKL_1">
    <vt:lpwstr/>
  </property>
  <property fmtid="{D5CDD505-2E9C-101B-9397-08002B2CF9AE}" pid="2841" name="ZOTERO_BREF_uj5bbAnJkUvW_1">
    <vt:lpwstr>ZOTERO_ITEM CSL_CITATION {"citationID":"f9eaAcHq","properties":{"formattedCitation":"(Garrison &amp; Marth, 2012)","plainCitation":"(Garrison &amp; Marth, 2012)","noteIndex":0},"citationItems":[{"id":3241,"uris":["http://zotero.org/users/local/9e2gOBR4/items/WTRC</vt:lpwstr>
  </property>
  <property fmtid="{D5CDD505-2E9C-101B-9397-08002B2CF9AE}" pid="2842" name="ZOTERO_BREF_uj5bbAnJkUvW_2">
    <vt:lpwstr>CUXD"],"itemData":{"id":3241,"type":"article-journal","abstract":"The direct detection of haplotypes from short-read DNA sequencing data requires changes to existing small-variant detection methods. Here, we develop a Bayesian statistical framework which </vt:lpwstr>
  </property>
  <property fmtid="{D5CDD505-2E9C-101B-9397-08002B2CF9AE}" pid="2843" name="ZOTERO_BREF_uj5bbAnJkUvW_3">
    <vt:lpwstr>is capable of modeling multiallelic loci in sets of individuals with non-uniform copy number. We then describe our implementation of this framework in a haplotype-based variant detector, FreeBayes.","note":"arXiv: 1207.3907\nCitation Key: Garrison2012","p</vt:lpwstr>
  </property>
  <property fmtid="{D5CDD505-2E9C-101B-9397-08002B2CF9AE}" pid="2844" name="ZOTERO_BREF_uj5bbAnJkUvW_4">
    <vt:lpwstr>age":"1-9","title":"Haplotype-based variant detection from short-read sequencing","author":[{"family":"Garrison","given":"Erik"},{"family":"Marth","given":"Gabor"}],"issued":{"date-parts":[["2012"]]}}}],"schema":"https://github.com/citation-style-language</vt:lpwstr>
  </property>
  <property fmtid="{D5CDD505-2E9C-101B-9397-08002B2CF9AE}" pid="2845" name="ZOTERO_BREF_uj5bbAnJkUvW_5">
    <vt:lpwstr>/schema/raw/master/csl-citation.json"}</vt:lpwstr>
  </property>
  <property fmtid="{D5CDD505-2E9C-101B-9397-08002B2CF9AE}" pid="2846" name="ZOTERO_BREF_v8fI51SsuRng_1">
    <vt:lpwstr>ZOTERO_ITEM CSL_CITATION {"citationID":"bLRVVDZD","properties":{"formattedCitation":"(Bhatia et al., 2013; Hudson et al., 1992)","plainCitation":"(Bhatia et al., 2013; Hudson et al., 1992)","noteIndex":0},"citationItems":[{"id":3455,"uris":["http://zotero</vt:lpwstr>
  </property>
  <property fmtid="{D5CDD505-2E9C-101B-9397-08002B2CF9AE}" pid="2847" name="ZOTERO_BREF_v8fI51SsuRng_10">
    <vt:lpwstr>p://zotero.org/users/local/9e2gOBR4/items/8UDXRXXD"],"itemData":{"id":3475,"type":"article-journal","abstract":"We compare the utility of two methods for estimating the average levels of gene flow from DNA sequence data. One method is based on estimating </vt:lpwstr>
  </property>
  <property fmtid="{D5CDD505-2E9C-101B-9397-08002B2CF9AE}" pid="2848" name="ZOTERO_BREF_v8fI51SsuRng_11">
    <vt:lpwstr>F(ST) from frequencies at polymorphic sites, treating each site as a separate locus. The other method is based on computing the minimum number of migration events consistent with the gene tree inferred from their sequences. We compared the performance of </vt:lpwstr>
  </property>
  <property fmtid="{D5CDD505-2E9C-101B-9397-08002B2CF9AE}" pid="2849" name="ZOTERO_BREF_v8fI51SsuRng_12">
    <vt:lpwstr>these two methods on data that were generated by a computer simulation program that assumed the infinite sites model of mutation and that assumed an island model of migration. We found that in general when there is no recombination, the cladistic method p</vt:lpwstr>
  </property>
  <property fmtid="{D5CDD505-2E9C-101B-9397-08002B2CF9AE}" pid="2850" name="ZOTERO_BREF_v8fI51SsuRng_13">
    <vt:lpwstr>erformed better than F(ST) while the reverse was true for rates of recombination similar to those found in eukaryotic nuclear genes, although F(ST) performed better for all recombination rates for very low levels of migration (Nm = 0.1).","container-title</vt:lpwstr>
  </property>
  <property fmtid="{D5CDD505-2E9C-101B-9397-08002B2CF9AE}" pid="2851" name="ZOTERO_BREF_v8fI51SsuRng_14">
    <vt:lpwstr>":"Genetics","DOI":"10.1093/genetics/132.2.583","ISSN":"00166731","issue":"2","note":"PMID: 1427045","page":"583-589","title":"Estimation of levels of gene flow from DNA sequence data","volume":"132","author":[{"family":"Hudson","given":"R. R."},{"family"</vt:lpwstr>
  </property>
  <property fmtid="{D5CDD505-2E9C-101B-9397-08002B2CF9AE}" pid="2852" name="ZOTERO_BREF_v8fI51SsuRng_15">
    <vt:lpwstr>:"Slatkin","given":"M."},{"family":"Maddison","given":"W. P."}],"issued":{"date-parts":[["1992"]]}}}],"schema":"https://github.com/citation-style-language/schema/raw/master/csl-citation.json"}</vt:lpwstr>
  </property>
  <property fmtid="{D5CDD505-2E9C-101B-9397-08002B2CF9AE}" pid="2853" name="ZOTERO_BREF_v8fI51SsuRng_2">
    <vt:lpwstr>.org/users/local/9e2gOBR4/items/FUXXUGPV"],"itemData":{"id":3455,"type":"article-journal","abstract":"In a pair of seminal papers, Sewall Wright and Gustave Malécot introduced FST as a measure of structure in natural populations. In the decades that follo</vt:lpwstr>
  </property>
  <property fmtid="{D5CDD505-2E9C-101B-9397-08002B2CF9AE}" pid="2854" name="ZOTERO_BREF_v8fI51SsuRng_3">
    <vt:lpwstr>wed, a number of papers provided differing definitions, estimation methods, and interpretations beyond Wright's. While this diversity in methods has enabled many studies in genetics, it has also introduced confusion regarding how to estimate FST from avai</vt:lpwstr>
  </property>
  <property fmtid="{D5CDD505-2E9C-101B-9397-08002B2CF9AE}" pid="2855" name="ZOTERO_BREF_v8fI51SsuRng_4">
    <vt:lpwstr>lable data. Considering this confusion, wide variation in published estimates of FST for pairs of HapMap populations is a cause for concern. These estimates changed-in some cases more than twofold-when comparing estimates from genotyping arrays to those f</vt:lpwstr>
  </property>
  <property fmtid="{D5CDD505-2E9C-101B-9397-08002B2CF9AE}" pid="2856" name="ZOTERO_BREF_v8fI51SsuRng_5">
    <vt:lpwstr>rom sequence data. Indeed, changes in FST from sequencing data might be expected due to population genetic factors affecting rare variants. While rare variants do influence the result, we show that this is largely through differences in estimation methods</vt:lpwstr>
  </property>
  <property fmtid="{D5CDD505-2E9C-101B-9397-08002B2CF9AE}" pid="2857" name="ZOTERO_BREF_v8fI51SsuRng_6">
    <vt:lpwstr>. Correcting for this yields estimates of FST that are much more concordant between sequence and genotype data. These differences relate to three specific issues: (1) estimating FST for a single SNP, (2) combining estimates of FST across multiple SNPs, an</vt:lpwstr>
  </property>
  <property fmtid="{D5CDD505-2E9C-101B-9397-08002B2CF9AE}" pid="2858" name="ZOTERO_BREF_v8fI51SsuRng_7">
    <vt:lpwstr>d (3) selecting the set of SNPs used in the computation. Changes in each of these aspects of estimation may result in FST estimates that are highly divergent from one another. Here, we clarify these issues and propose solutions. © 2013, Published by Cold </vt:lpwstr>
  </property>
  <property fmtid="{D5CDD505-2E9C-101B-9397-08002B2CF9AE}" pid="2859" name="ZOTERO_BREF_v8fI51SsuRng_8">
    <vt:lpwstr>Spring Harbor Laboratory Press.","container-title":"Genome Research","DOI":"10.1101/gr.154831.113","ISSN":"10889051","issue":"9","note":"PMID: 23861382\nCitation Key: Bhatia2013","page":"1514-1521","title":"Estimating and interpreting FST: The impact of r</vt:lpwstr>
  </property>
  <property fmtid="{D5CDD505-2E9C-101B-9397-08002B2CF9AE}" pid="2860" name="ZOTERO_BREF_v8fI51SsuRng_9">
    <vt:lpwstr>are variants","volume":"23","author":[{"family":"Bhatia","given":"Gaurav"},{"family":"Patterson","given":"Nick"},{"family":"Sankararaman","given":"Sriram"},{"family":"Price","given":"Alkes L."}],"issued":{"date-parts":[["2013"]]}}},{"id":3475,"uris":["htt</vt:lpwstr>
  </property>
  <property fmtid="{D5CDD505-2E9C-101B-9397-08002B2CF9AE}" pid="2861" name="ZOTERO_BREF_volswdY3MrDJ_1">
    <vt:lpwstr>ZOTERO_ITEM CSL_CITATION {"citationID":"r8qMGz3l","properties":{"formattedCitation":"(R. R. Love et al., 2019)","plainCitation":"(R. R. Love et al., 2019)","noteIndex":0},"citationItems":[{"id":3424,"uris":["http://zotero.org/users/local/9e2gOBR4/items/HH</vt:lpwstr>
  </property>
  <property fmtid="{D5CDD505-2E9C-101B-9397-08002B2CF9AE}" pid="2862" name="ZOTERO_BREF_volswdY3MrDJ_10">
    <vt:lpwstr>n Key: RebeccaLove2019","page":"3249-3262","title":"In Silico Karyotyping of Chromosomally Polymorphic Malaria Mosquitoes in the Anopheles gambiae Complex","volume":"9","author":[{"family":"Love","given":"Rebecca R."},{"family":"Redmond","given":"Seth N."</vt:lpwstr>
  </property>
  <property fmtid="{D5CDD505-2E9C-101B-9397-08002B2CF9AE}" pid="2863" name="ZOTERO_BREF_volswdY3MrDJ_11">
    <vt:lpwstr>},{"family":"Pombi","given":"Marco"},{"family":"Caputo","given":"Beniamino"},{"family":"Petrarca","given":"Vincenzo"},{"family":"Torre","given":"Alessandra","non-dropping-particle":"della"},{"family":"Besansky","given":"Nora J."}],"issued":{"date-parts":[</vt:lpwstr>
  </property>
  <property fmtid="{D5CDD505-2E9C-101B-9397-08002B2CF9AE}" pid="2864" name="ZOTERO_BREF_volswdY3MrDJ_12">
    <vt:lpwstr>["2019"]]}}}],"schema":"https://github.com/citation-style-language/schema/raw/master/csl-citation.json"}</vt:lpwstr>
  </property>
  <property fmtid="{D5CDD505-2E9C-101B-9397-08002B2CF9AE}" pid="2865" name="ZOTERO_BREF_volswdY3MrDJ_2">
    <vt:lpwstr>6FVRE5"],"itemData":{"id":3424,"type":"article-journal","abstract":"Chromosomal inversion polymorphisms play an important role in adaptation to environmental heterogeneities. For mosquito species in the Anopheles gambiae complex that are significant vecto</vt:lpwstr>
  </property>
  <property fmtid="{D5CDD505-2E9C-101B-9397-08002B2CF9AE}" pid="2866" name="ZOTERO_BREF_volswdY3MrDJ_3">
    <vt:lpwstr>rs of human malaria, paracentric inversion polymorphisms are abundant and are associated with ecologically and epidemiologically important phenotypes. Improved understanding of these traits relies on determining mosquito karyotype, which currently depends</vt:lpwstr>
  </property>
  <property fmtid="{D5CDD505-2E9C-101B-9397-08002B2CF9AE}" pid="2867" name="ZOTERO_BREF_volswdY3MrDJ_4">
    <vt:lpwstr> upon laborious cytogenetic methods whose application is limited both by the requirement for specialized expertise and for properly preserved adult females at specific gonotrophic stages. To overcome this limitation, we developed sets of tag single nucleo</vt:lpwstr>
  </property>
  <property fmtid="{D5CDD505-2E9C-101B-9397-08002B2CF9AE}" pid="2868" name="ZOTERO_BREF_volswdY3MrDJ_5">
    <vt:lpwstr>tide polymorphisms (SNPs) inside inversions whose biallelic genotype is strongly correlated with inversion genotype. We leveraged 1,347 fully sequenced An. gambiae and Anopheles coluzzii genomes in the Ag1000G database of natural variation. Beginning with</vt:lpwstr>
  </property>
  <property fmtid="{D5CDD505-2E9C-101B-9397-08002B2CF9AE}" pid="2869" name="ZOTERO_BREF_volswdY3MrDJ_6">
    <vt:lpwstr> principal components analysis (PCA) of population samples, applied to windows of the genome containing individual chromosomal rearrangements, we classified samples into three inversion genotypes, distinguishing homozygous inverted and homozygous uninvert</vt:lpwstr>
  </property>
  <property fmtid="{D5CDD505-2E9C-101B-9397-08002B2CF9AE}" pid="2870" name="ZOTERO_BREF_volswdY3MrDJ_7">
    <vt:lpwstr>ed groups by inclusion of the small subset of specimens in Ag1000G that are associated with cytogenetic metadata. We then assessed the correlation between candidate tag SNP genotypes and PCA-based inversion genotypes in our training sets, selecting those </vt:lpwstr>
  </property>
  <property fmtid="{D5CDD505-2E9C-101B-9397-08002B2CF9AE}" pid="2871" name="ZOTERO_BREF_volswdY3MrDJ_8">
    <vt:lpwstr>candidates with.80% agreement. Our initial tests both in held-back validation samples from Ag1000G and in data independent of Ag1000G suggest that when used for in silico inversion genotyping of sequenced mosquitoes, these tags perform better than traditi</vt:lpwstr>
  </property>
  <property fmtid="{D5CDD505-2E9C-101B-9397-08002B2CF9AE}" pid="2872" name="ZOTERO_BREF_volswdY3MrDJ_9">
    <vt:lpwstr>onal cytogenetics, even for specimens where only a small subset of the tag SNPs can be successfully ascertained.","container-title":"G3: Genes, Genomes, Genetics","DOI":"10.1534/g3.119.400445","ISSN":"21601836","issue":"10","note":"PMID: 31391198\nCitatio</vt:lpwstr>
  </property>
  <property fmtid="{D5CDD505-2E9C-101B-9397-08002B2CF9AE}" pid="2873" name="ZOTERO_BREF_wyUWDJAjXVq8_1">
    <vt:lpwstr>ZOTERO_ITEM CSL_CITATION {"citationID":"GYjhBprG","properties":{"formattedCitation":"(Jehl et al., 2021; Lopez-Maestre et al., 2016; Oikkonen &amp; Lise, 2017; Quinn et al., 2013)","plainCitation":"(Jehl et al., 2021; Lopez-Maestre et al., 2016; Oikkonen &amp; Li</vt:lpwstr>
  </property>
  <property fmtid="{D5CDD505-2E9C-101B-9397-08002B2CF9AE}" pid="2874" name="ZOTERO_BREF_wyUWDJAjXVq8_10">
    <vt:lpwstr> a large scale, cis-regulations of gene expression, with ∼81% of protein-coding and 68% of long non-coding genes (TPM ≥ 1) that can be analyzed for ASE, and with ∼29% of them that were cis-regulated, and (iii) analyze population genetic using such SNPs lo</vt:lpwstr>
  </property>
  <property fmtid="{D5CDD505-2E9C-101B-9397-08002B2CF9AE}" pid="2875" name="ZOTERO_BREF_wyUWDJAjXVq8_11">
    <vt:lpwstr>cated in expressed regions. This work shows that RNA-seq data can be used with good confidence to detect SNPs and associated GT within various populations and used them for different analyses as GTEx studies.","container-title":"Frontiers in Genetics","IS</vt:lpwstr>
  </property>
  <property fmtid="{D5CDD505-2E9C-101B-9397-08002B2CF9AE}" pid="2876" name="ZOTERO_BREF_wyUWDJAjXVq8_12">
    <vt:lpwstr>SN":"1664-8021","source":"Frontiers","title":"RNA-Seq Data for Reliable SNP Detection and Genotype Calling: Interest for Coding Variant Characterization and Cis-Regulation Analysis by Allele-Specific Expression in Livestock Species","title-short":"RNA-Seq</vt:lpwstr>
  </property>
  <property fmtid="{D5CDD505-2E9C-101B-9397-08002B2CF9AE}" pid="2877" name="ZOTERO_BREF_wyUWDJAjXVq8_13">
    <vt:lpwstr> Data for Reliable SNP Detection and Genotype Calling","URL":"https://www.frontiersin.org/article/10.3389/fgene.2021.655707","volume":"12","author":[{"family":"Jehl","given":"Frédéric"},{"family":"Degalez","given":"Fabien"},{"family":"Bernard","given":"Ma</vt:lpwstr>
  </property>
  <property fmtid="{D5CDD505-2E9C-101B-9397-08002B2CF9AE}" pid="2878" name="ZOTERO_BREF_wyUWDJAjXVq8_14">
    <vt:lpwstr>ria"},{"family":"Lecerf","given":"Frédéric"},{"family":"Lagoutte","given":"Laetitia"},{"family":"Désert","given":"Colette"},{"family":"Coulée","given":"Manon"},{"family":"Bouchez","given":"Olivier"},{"family":"Leroux","given":"Sophie"},{"family":"Abasht",</vt:lpwstr>
  </property>
  <property fmtid="{D5CDD505-2E9C-101B-9397-08002B2CF9AE}" pid="2879" name="ZOTERO_BREF_wyUWDJAjXVq8_15">
    <vt:lpwstr>"given":"Behnam"},{"family":"Tixier-Boichard","given":"Michèle"},{"family":"Bed’hom","given":"Bertrand"},{"family":"Burlot","given":"Thierry"},{"family":"Gourichon","given":"David"},{"family":"Bardou","given":"Philippe"},{"family":"Acloque","given":"Hervé</vt:lpwstr>
  </property>
  <property fmtid="{D5CDD505-2E9C-101B-9397-08002B2CF9AE}" pid="2880" name="ZOTERO_BREF_wyUWDJAjXVq8_16">
    <vt:lpwstr>"},{"family":"Foissac","given":"Sylvain"},{"family":"Djebali","given":"Sarah"},{"family":"Giuffra","given":"Elisabetta"},{"family":"Zerjal","given":"Tatiana"},{"family":"Pitel","given":"Frédérique"},{"family":"Klopp","given":"Christophe"},{"family":"Lagar</vt:lpwstr>
  </property>
  <property fmtid="{D5CDD505-2E9C-101B-9397-08002B2CF9AE}" pid="2881" name="ZOTERO_BREF_wyUWDJAjXVq8_17">
    <vt:lpwstr>rigue","given":"Sandrine"}],"accessed":{"date-parts":[["2022",5,3]]},"issued":{"date-parts":[["2021"]]}}},{"id":3304,"uris":["http://zotero.org/users/local/9e2gOBR4/items/K5SYEK2Q"],"itemData":{"id":3304,"type":"article-journal","abstract":"SNPs (Single N</vt:lpwstr>
  </property>
  <property fmtid="{D5CDD505-2E9C-101B-9397-08002B2CF9AE}" pid="2882" name="ZOTERO_BREF_wyUWDJAjXVq8_18">
    <vt:lpwstr>ucleotide Polymorphisms) are genetic markers whose precise identification is a prerequisite for association studies. Methods to identify them are currently well developed for model species, but rely on the availability of a (good) reference genome, and th</vt:lpwstr>
  </property>
  <property fmtid="{D5CDD505-2E9C-101B-9397-08002B2CF9AE}" pid="2883" name="ZOTERO_BREF_wyUWDJAjXVq8_19">
    <vt:lpwstr>erefore cannot be applied to non-model species. They are also mostly tailored for whole genome (re-)sequencing experiments, whereas in many cases, transcriptome sequencing can be used as a cheaper alternative which already enables to identify SNPs located</vt:lpwstr>
  </property>
  <property fmtid="{D5CDD505-2E9C-101B-9397-08002B2CF9AE}" pid="2884" name="ZOTERO_BREF_wyUWDJAjXVq8_2">
    <vt:lpwstr>se, 2017; Quinn et al., 2013)","noteIndex":0},"citationItems":[{"id":3661,"uris":["http://zotero.org/users/local/9e2gOBR4/items/8RFSAX43"],"itemData":{"id":3661,"type":"article-journal","abstract":"In addition to their common usages to study gene expressi</vt:lpwstr>
  </property>
  <property fmtid="{D5CDD505-2E9C-101B-9397-08002B2CF9AE}" pid="2885" name="ZOTERO_BREF_wyUWDJAjXVq8_20">
    <vt:lpwstr> in transcribed regions. In this paper, we propose a method that identifies, quantifies and annotates SNPs without any reference genome, using RNA-seq data only. Individuals can be pooled prior to sequencing, if not enough material is available from one i</vt:lpwstr>
  </property>
  <property fmtid="{D5CDD505-2E9C-101B-9397-08002B2CF9AE}" pid="2886" name="ZOTERO_BREF_wyUWDJAjXVq8_21">
    <vt:lpwstr>ndividual. Using pooled human RNA-seq data, we clarify the precision and recall of our method and discuss them with respect to other methods which use a reference genome or an assembled transcriptome. We then validate experimentally the predictions of our</vt:lpwstr>
  </property>
  <property fmtid="{D5CDD505-2E9C-101B-9397-08002B2CF9AE}" pid="2887" name="ZOTERO_BREF_wyUWDJAjXVq8_22">
    <vt:lpwstr> method using RNA-seq data from two non-model species. The method can be used for any species to annotate SNPs and predict their impact on the protein sequence. We further enable to test for the association of the identified SNPs with a phenotype of inter</vt:lpwstr>
  </property>
  <property fmtid="{D5CDD505-2E9C-101B-9397-08002B2CF9AE}" pid="2888" name="ZOTERO_BREF_wyUWDJAjXVq8_23">
    <vt:lpwstr>est.","container-title":"Nucleic Acids Research","DOI":"10.1093/nar/gkw655","ISSN":"13624962","issue":"19","note":"PMID: 27458203\nCitation Key: Lopez-Maestre2016","page":"1-13","title":"SNP calling from RNA-seq data without a reference genome: Identifica</vt:lpwstr>
  </property>
  <property fmtid="{D5CDD505-2E9C-101B-9397-08002B2CF9AE}" pid="2889" name="ZOTERO_BREF_wyUWDJAjXVq8_24">
    <vt:lpwstr>tion, quantification, differential analysis and impact on the protein sequence","volume":"44","author":[{"family":"Lopez-Maestre","given":"Hélène"},{"family":"Brinza","given":"Lilia"},{"family":"Marchet","given":"Camille"},{"family":"Kielbassa","given":"J</vt:lpwstr>
  </property>
  <property fmtid="{D5CDD505-2E9C-101B-9397-08002B2CF9AE}" pid="2890" name="ZOTERO_BREF_wyUWDJAjXVq8_25">
    <vt:lpwstr>anice"},{"family":"Bastien","given":"Sylvère"},{"family":"Boutigny","given":"Mathilde"},{"family":"Monnin","given":"David"},{"family":"Filali","given":"Adil El"},{"family":"Carareto","given":"Claudia Marcia"},{"family":"Vieira","given":"Cristina"},{"famil</vt:lpwstr>
  </property>
  <property fmtid="{D5CDD505-2E9C-101B-9397-08002B2CF9AE}" pid="2891" name="ZOTERO_BREF_wyUWDJAjXVq8_26">
    <vt:lpwstr>y":"Picard","given":"Franck"},{"family":"Kremer","given":"Natacha"},{"family":"Vavre","given":"Fabrice"},{"family":"Sagot","given":"Marie France"},{"family":"Lacroix","given":"Vincent"}],"issued":{"date-parts":[["2016"]]}}},{"id":3670,"uris":["http://zote</vt:lpwstr>
  </property>
  <property fmtid="{D5CDD505-2E9C-101B-9397-08002B2CF9AE}" pid="2892" name="ZOTERO_BREF_wyUWDJAjXVq8_27">
    <vt:lpwstr>ro.org/users/local/9e2gOBR4/items/JNMLUQ5G"],"itemData":{"id":3670,"type":"article-journal","abstract":"RNA-seq (transcriptome sequencing) is primarily considered a method of gene expression analysis but it can also be used to detect DNA variants in expre</vt:lpwstr>
  </property>
  <property fmtid="{D5CDD505-2E9C-101B-9397-08002B2CF9AE}" pid="2893" name="ZOTERO_BREF_wyUWDJAjXVq8_28">
    <vt:lpwstr>ssed regions of the genome. However, current variant callers do not generally behave well with RNA-seq data due to reads encompassing intronic regions. We have developed a software programme called Opossum to address this problem. Opossum pre-processes RN</vt:lpwstr>
  </property>
  <property fmtid="{D5CDD505-2E9C-101B-9397-08002B2CF9AE}" pid="2894" name="ZOTERO_BREF_wyUWDJAjXVq8_29">
    <vt:lpwstr>A-seq reads prior to variant calling, and although it has been designed to work specifically with Platypus, it can be used equally well with other variant callers such as GATK HaplotypeCaller. In this work, we show that using Opossum in conjunction with e</vt:lpwstr>
  </property>
  <property fmtid="{D5CDD505-2E9C-101B-9397-08002B2CF9AE}" pid="2895" name="ZOTERO_BREF_wyUWDJAjXVq8_3">
    <vt:lpwstr>on, RNA-seq data accumulated over the last 10 years are a yet-unexploited resource of SNPs in numerous individuals from different populations. SNP detection by RNA-seq is particularly interesting for livestock species since whole genome sequencing is expe</vt:lpwstr>
  </property>
  <property fmtid="{D5CDD505-2E9C-101B-9397-08002B2CF9AE}" pid="2896" name="ZOTERO_BREF_wyUWDJAjXVq8_30">
    <vt:lpwstr>ither Platypus or GATK HaplotypeCaller maintains precision and improves the sensitivity for SNP detection compared to the GATK Best Practices pipeline. In addition, using it in combination with Platypus offers a substantial reduction in run times compared</vt:lpwstr>
  </property>
  <property fmtid="{D5CDD505-2E9C-101B-9397-08002B2CF9AE}" pid="2897" name="ZOTERO_BREF_wyUWDJAjXVq8_31">
    <vt:lpwstr> to the GATK pipeline so it is ideal when there are only limited time or computational resources available.","container-title":"Wellcome Open Research","DOI":"10.12688/wellcomeopenres.10501.2","ISSN":"2398-502X","journalAbbreviation":"Wellcome Open Res","</vt:lpwstr>
  </property>
  <property fmtid="{D5CDD505-2E9C-101B-9397-08002B2CF9AE}" pid="2898" name="ZOTERO_BREF_wyUWDJAjXVq8_32">
    <vt:lpwstr>note":"PMID: 28239666\nPMCID: PMC5322827","page":"6","source":"PubMed Central","title":"Making the most of RNA-seq: Pre-processing sequencing data with Opossum for reliable SNP variant detection","title-short":"Making the most of RNA-seq","volume":"2","au</vt:lpwstr>
  </property>
  <property fmtid="{D5CDD505-2E9C-101B-9397-08002B2CF9AE}" pid="2899" name="ZOTERO_BREF_wyUWDJAjXVq8_33">
    <vt:lpwstr>thor":[{"family":"Oikkonen","given":"Laura"},{"family":"Lise","given":"Stefano"}],"issued":{"date-parts":[["2017",3,17]]}}},{"id":3664,"uris":["http://zotero.org/users/local/9e2gOBR4/items/FCCGU9IP"],"itemData":{"id":3664,"type":"article-journal","abstrac</vt:lpwstr>
  </property>
  <property fmtid="{D5CDD505-2E9C-101B-9397-08002B2CF9AE}" pid="2900" name="ZOTERO_BREF_wyUWDJAjXVq8_34">
    <vt:lpwstr>t":"Next-generation RNA sequencing (RNA-seq) maps and analyzes transcriptomes and generates data on sequence variation in expressed genes. There are few reported studies on analysis strategies to maximize the yield of quality RNA-seq SNP data. We evaluate</vt:lpwstr>
  </property>
  <property fmtid="{D5CDD505-2E9C-101B-9397-08002B2CF9AE}" pid="2901" name="ZOTERO_BREF_wyUWDJAjXVq8_35">
    <vt:lpwstr>d the performance of different SNP-calling methods following alignment to both genome and transcriptome by applying them to RNA-seq data from a HapMap lymphoblastoid cell line sample and comparing results with sequence variation data from 1000 Genomes. We</vt:lpwstr>
  </property>
  <property fmtid="{D5CDD505-2E9C-101B-9397-08002B2CF9AE}" pid="2902" name="ZOTERO_BREF_wyUWDJAjXVq8_36">
    <vt:lpwstr> determined that the best method to achieve high specificity and sensitivity, and greatest number of SNP calls, is to remove duplicate sequence reads after alignment to the genome and to call SNPs using SAMtools. The accuracy of SNP calls is dependent on </vt:lpwstr>
  </property>
  <property fmtid="{D5CDD505-2E9C-101B-9397-08002B2CF9AE}" pid="2903" name="ZOTERO_BREF_wyUWDJAjXVq8_37">
    <vt:lpwstr>sequence coverage available. In terms of specificity, 89% of RNA-seq SNPs calls were true variants where coverage is .10X. In terms of sensitivity, at .10X coverage 92% of all expected SNPs in expressed exons could be detected. Overall, the results indica</vt:lpwstr>
  </property>
  <property fmtid="{D5CDD505-2E9C-101B-9397-08002B2CF9AE}" pid="2904" name="ZOTERO_BREF_wyUWDJAjXVq8_38">
    <vt:lpwstr>te that RNA-seq SNP data are a very useful by-product of sequence-based transcriptome analysis. If RNA-seq is applied to disease tissue samples and assuming that genes carrying mutations relevant to disease biology are being expressed, a very high proport</vt:lpwstr>
  </property>
  <property fmtid="{D5CDD505-2E9C-101B-9397-08002B2CF9AE}" pid="2905" name="ZOTERO_BREF_wyUWDJAjXVq8_39">
    <vt:lpwstr>ion of these mutations can be detected.","container-title":"PLoS ONE","DOI":"10.1371/journal.pone.0058815","ISSN":"1932-6203","issue":"3","journalAbbreviation":"PLoS ONE","language":"en","page":"e58815","source":"DOI.org (Crossref)","title":"Development o</vt:lpwstr>
  </property>
  <property fmtid="{D5CDD505-2E9C-101B-9397-08002B2CF9AE}" pid="2906" name="ZOTERO_BREF_wyUWDJAjXVq8_4">
    <vt:lpwstr>nsive and exome sequencing tools are unavailable. These SNPs detected in expressed regions can be used to characterize variants affecting protein functions, and to study cis-regulated genes by analyzing allele-specific expression (ASE) in the tissue of in</vt:lpwstr>
  </property>
  <property fmtid="{D5CDD505-2E9C-101B-9397-08002B2CF9AE}" pid="2907" name="ZOTERO_BREF_wyUWDJAjXVq8_40">
    <vt:lpwstr>f Strategies for SNP Detection in RNA-Seq Data: Application to Lymphoblastoid Cell Lines and Evaluation Using 1000 Genomes Data","title-short":"Development of Strategies for SNP Detection in RNA-Seq Data","volume":"8","author":[{"family":"Quinn","given":"</vt:lpwstr>
  </property>
  <property fmtid="{D5CDD505-2E9C-101B-9397-08002B2CF9AE}" pid="2908" name="ZOTERO_BREF_wyUWDJAjXVq8_41">
    <vt:lpwstr>Emma M."},{"family":"Cormican","given":"Paul"},{"family":"Kenny","given":"Elaine M."},{"family":"Hill","given":"Matthew"},{"family":"Anney","given":"Richard"},{"family":"Gill","given":"Michael"},{"family":"Corvin","given":"Aiden P."},{"family":"Morris","g</vt:lpwstr>
  </property>
  <property fmtid="{D5CDD505-2E9C-101B-9397-08002B2CF9AE}" pid="2909" name="ZOTERO_BREF_wyUWDJAjXVq8_42">
    <vt:lpwstr>iven":"Derek W."}],"editor":[{"family":"Futscher","given":"Bernard W."}],"issued":{"date-parts":[["2013",3,26]]}}}],"schema":"https://github.com/citation-style-language/schema/raw/master/csl-citation.json"}</vt:lpwstr>
  </property>
  <property fmtid="{D5CDD505-2E9C-101B-9397-08002B2CF9AE}" pid="2910" name="ZOTERO_BREF_wyUWDJAjXVq8_5">
    <vt:lpwstr>terest. However, gene expression can be highly variable, and filters for SNP detection using the popular GATK toolkit are not yet standardized, making SNP detection and genotype calling by RNA-seq a challenging endeavor. We compared SNP calling results us</vt:lpwstr>
  </property>
  <property fmtid="{D5CDD505-2E9C-101B-9397-08002B2CF9AE}" pid="2911" name="ZOTERO_BREF_wyUWDJAjXVq8_6">
    <vt:lpwstr>ing GATK suggested filters, on two chicken populations for which both RNA-seq and DNA-seq data were available for the same samples of the same tissue. We showed, in expressed regions, a RNA-seq precision of 91% (SNPs detected by RNA-seq and shared by DNA-</vt:lpwstr>
  </property>
  <property fmtid="{D5CDD505-2E9C-101B-9397-08002B2CF9AE}" pid="2912" name="ZOTERO_BREF_wyUWDJAjXVq8_7">
    <vt:lpwstr>seq) and we characterized the remaining 9% of SNPs. We then studied the genotype (GT) obtained by RNA-seq and the impact of two factors (GT call-rate and read number per GT) on the concordance of GT with DNA-seq; we proposed thresholds for them leading to</vt:lpwstr>
  </property>
  <property fmtid="{D5CDD505-2E9C-101B-9397-08002B2CF9AE}" pid="2913" name="ZOTERO_BREF_wyUWDJAjXVq8_8">
    <vt:lpwstr> a 95% concordance. Applying these thresholds to 767 multi-tissue RNA-seq of 382 birds of 11 chicken populations, we found 9.5 M SNPs in total, of which ∼550,000 SNPs per tissue and population with a reliable GT (call rate ≥ 50%) and among them, ∼340,000 </vt:lpwstr>
  </property>
  <property fmtid="{D5CDD505-2E9C-101B-9397-08002B2CF9AE}" pid="2914" name="ZOTERO_BREF_wyUWDJAjXVq8_9">
    <vt:lpwstr>with a MAF ≥ 10%. We showed that such RNA-seq data from one tissue can be used to (i) detect SNPs with a strong predicted impact on proteins, despite their scarcity in each population (16,307 SIFT deleterious missenses and 590 stop-gained), (ii) study, on</vt:lpwstr>
  </property>
  <property fmtid="{D5CDD505-2E9C-101B-9397-08002B2CF9AE}" pid="2915" name="ZOTERO_BREF_y2Kuf9S84v6a_1">
    <vt:lpwstr>ZOTERO_ITEM CSL_CITATION {"citationID":"eW1DZY6s","properties":{"formattedCitation":"(Danecek et al., 2021)","plainCitation":"(Danecek et al., 2021)","noteIndex":0},"citationItems":[{"id":3459,"uris":["http://zotero.org/users/local/9e2gOBR4/items/FX3WJIJ7</vt:lpwstr>
  </property>
  <property fmtid="{D5CDD505-2E9C-101B-9397-08002B2CF9AE}" pid="2916" name="ZOTERO_BREF_y2Kuf9S84v6a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917" name="ZOTERO_BREF_y2Kuf9S84v6a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918" name="ZOTERO_BREF_y2Kuf9S84v6a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919" name="ZOTERO_BREF_y2Kuf9S84v6a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920" name="ZOTERO_BREF_y2Kuf9S84v6a_6">
    <vt:lpwstr>/gigascience/giab008","ISSN":"2047217X","issue":"2","note":"PMID: 33590861\narXiv: 2012.10295\nCitation Key: Danecek2021","title":"Twelve years of SAMtools and BCFtools","volume":"10","author":[{"family":"Danecek","given":"Petr"},{"family":"Bonfield","giv</vt:lpwstr>
  </property>
  <property fmtid="{D5CDD505-2E9C-101B-9397-08002B2CF9AE}" pid="2921" name="ZOTERO_BREF_y2Kuf9S84v6a_7">
    <vt:lpwstr>en":"James K."},{"family":"Liddle","given":"Jennifer"},{"family":"Marshall","given":"John"},{"family":"Ohan","given":"Valeriu"},{"family":"Pollard","given":"Martin O."},{"family":"Whitwham","given":"Andrew"},{"family":"Keane","given":"Thomas"},{"family":"</vt:lpwstr>
  </property>
  <property fmtid="{D5CDD505-2E9C-101B-9397-08002B2CF9AE}" pid="2922" name="ZOTERO_BREF_y2Kuf9S84v6a_8">
    <vt:lpwstr>McCarthy","given":"Shane A."},{"family":"Davies","given":"Robert M."},{"family":"Li","given":"Heng"}],"issued":{"date-parts":[["2021"]]}}}],"schema":"https://github.com/citation-style-language/schema/raw/master/csl-citation.json"}</vt:lpwstr>
  </property>
  <property fmtid="{D5CDD505-2E9C-101B-9397-08002B2CF9AE}" pid="2923" name="ZOTERO_BREF_y7mijTjSFrdn_1">
    <vt:lpwstr>ZOTERO_ITEM CSL_CITATION {"citationID":"AJbwjHS4","properties":{"formattedCitation":"(Martin, 2011)","plainCitation":"(Martin, 2011)","noteIndex":0},"citationItems":[{"id":3616,"uris":["http://zotero.org/users/local/9e2gOBR4/items/N5XXBZQE"],"itemData":{"</vt:lpwstr>
  </property>
  <property fmtid="{D5CDD505-2E9C-101B-9397-08002B2CF9AE}" pid="2924" name="ZOTERO_BREF_y7mijTjSFrdn_2">
    <vt:lpwstr>id":3616,"type":"article-journal","container-title":"EMBnet Journal","note":"Citation Key: Martin2011","title":"Cutadapt removes adaptor sequences from high-throughput sequencing reads","volume":"17","author":[{"family":"Martin","given":"Marcel"}],"issued</vt:lpwstr>
  </property>
  <property fmtid="{D5CDD505-2E9C-101B-9397-08002B2CF9AE}" pid="2925" name="ZOTERO_BREF_y7mijTjSFrdn_3">
    <vt:lpwstr>":{"date-parts":[["2011"]]}}}],"schema":"https://github.com/citation-style-language/schema/raw/master/csl-citation.json"}</vt:lpwstr>
  </property>
  <property fmtid="{D5CDD505-2E9C-101B-9397-08002B2CF9AE}" pid="2926" name="ZOTERO_BREF_yEgdV6UivvOE_1">
    <vt:lpwstr>ZOTERO_ITEM CSL_CITATION {"citationID":"Xmtyrdga","properties":{"formattedCitation":"(Lynd et al., 2019; Tchouakui et al., 2021)","plainCitation":"(Lynd et al., 2019; Tchouakui et al., 2021)","noteIndex":0},"citationItems":[{"id":2362,"uris":["http://zote</vt:lpwstr>
  </property>
  <property fmtid="{D5CDD505-2E9C-101B-9397-08002B2CF9AE}" pid="2927" name="ZOTERO_BREF_yEgdV6UivvOE_10">
    <vt:lpwstr>5× DC and 10× DC compared to 1× DC suggesting that other resistance mechanisms are involved. Such high intensity of pyrethroid resistance in Uganda could have terrible consequences on the effectiveness of insecticide-based interventions and urgent action </vt:lpwstr>
  </property>
  <property fmtid="{D5CDD505-2E9C-101B-9397-08002B2CF9AE}" pid="2928" name="ZOTERO_BREF_yEgdV6UivvOE_11">
    <vt:lpwstr>should be taken to prevent the spread of super-resistance in malaria vectors.","container-title":"Pathogens","DOI":"10.3390/pathogens10040415","ISSN":"2076-0817","issue":"4","journalAbbreviation":"Pathogens","language":"en","page":"415","source":"DOI.org </vt:lpwstr>
  </property>
  <property fmtid="{D5CDD505-2E9C-101B-9397-08002B2CF9AE}" pid="2929" name="ZOTERO_BREF_yEgdV6UivvOE_12">
    <vt:lpwstr>(Crossref)","title":"Pyrethroid Resistance Aggravation in Ugandan Malaria Vectors Is Reducing Bednet Efficacy","volume":"10","author":[{"family":"Tchouakui","given":"Magellan"},{"family":"Mugenzi","given":"Leon M. J."},{"family":"D. Menze","given":"Benjam</vt:lpwstr>
  </property>
  <property fmtid="{D5CDD505-2E9C-101B-9397-08002B2CF9AE}" pid="2930" name="ZOTERO_BREF_yEgdV6UivvOE_13">
    <vt:lpwstr>in"},{"family":"Khaukha","given":"Jude N. T."},{"family":"Tchapga","given":"Williams"},{"family":"Tchoupo","given":"Micareme"},{"family":"Wondji","given":"Murielle J."},{"family":"Wondji","given":"Charles S."}],"issued":{"date-parts":[["2021",4,1]]}}}],"s</vt:lpwstr>
  </property>
  <property fmtid="{D5CDD505-2E9C-101B-9397-08002B2CF9AE}" pid="2931" name="ZOTERO_BREF_yEgdV6UivvOE_14">
    <vt:lpwstr>chema":"https://github.com/citation-style-language/schema/raw/master/csl-citation.json"}</vt:lpwstr>
  </property>
  <property fmtid="{D5CDD505-2E9C-101B-9397-08002B2CF9AE}" pid="2932" name="ZOTERO_BREF_yEgdV6UivvOE_2">
    <vt:lpwstr>ro.org/users/local/9e2gOBR4/items/VDHNRH6S"],"itemData":{"id":2362,"type":"article-journal","container-title":"Parasites &amp; Vectors","DOI":"10.1186/s13071-019-3353-7","ISSN":"1756-3305","issue":"1","note":"publisher: BioMed Central\nISBN: 1307101933","page</vt:lpwstr>
  </property>
  <property fmtid="{D5CDD505-2E9C-101B-9397-08002B2CF9AE}" pid="2933" name="ZOTERO_BREF_yEgdV6UivvOE_3">
    <vt:lpwstr>":"94","title":"LLIN Evaluation in Uganda Project (LLINEUP): a cross-sectional survey of species diversity and insecticide resistance in 48 districts of Uganda","volume":"12","author":[{"family":"Lynd","given":"Amy"},{"family":"Gonahasa","given":"Samuel"}</vt:lpwstr>
  </property>
  <property fmtid="{D5CDD505-2E9C-101B-9397-08002B2CF9AE}" pid="2934" name="ZOTERO_BREF_yEgdV6UivvOE_4">
    <vt:lpwstr>,{"family":"Staedke","given":"Sarah G."},{"family":"Oruni","given":"Ambrose"},{"family":"Maiteki-Sebuguzi","given":"Catherine"},{"family":"Dorsey","given":"Grant"},{"family":"Opigo","given":"Jimmy"},{"family":"Yeka","given":"Adoke"},{"family":"Katureebe",</vt:lpwstr>
  </property>
  <property fmtid="{D5CDD505-2E9C-101B-9397-08002B2CF9AE}" pid="2935" name="ZOTERO_BREF_yEgdV6UivvOE_5">
    <vt:lpwstr>"given":"Agaba"},{"family":"Kyohere","given":"Mary"},{"family":"Hemingway","given":"Janet"},{"family":"Kamya","given":"Moses R."},{"family":"Donnelly","given":"Martin J."}],"issued":{"date-parts":[["2019"]]}}},{"id":3650,"uris":["http://zotero.org/users/l</vt:lpwstr>
  </property>
  <property fmtid="{D5CDD505-2E9C-101B-9397-08002B2CF9AE}" pid="2936" name="ZOTERO_BREF_yEgdV6UivvOE_6">
    <vt:lpwstr>ocal/9e2gOBR4/items/58QF4X6F"],"itemData":{"id":3650,"type":"article-journal","abstract":"Monitoring cases of insecticide resistance aggravation and the effect on the efﬁcacy of control tools is crucial for successful malaria control. In this study, the r</vt:lpwstr>
  </property>
  <property fmtid="{D5CDD505-2E9C-101B-9397-08002B2CF9AE}" pid="2937" name="ZOTERO_BREF_yEgdV6UivvOE_7">
    <vt:lpwstr>esistance intensity of major malaria vectors from Uganda was characterised and its impact on the performance of various insecticide-treated nets elucidated. High intensity of resistance to the discriminating concentration (DC), 5× DC, and 10× DC of pyreth</vt:lpwstr>
  </property>
  <property fmtid="{D5CDD505-2E9C-101B-9397-08002B2CF9AE}" pid="2938" name="ZOTERO_BREF_yEgdV6UivvOE_8">
    <vt:lpwstr>roids was observed in both Anopheles funestus and Anopheles gambiae in Mayuge and Busia leading to signiﬁcant reduced performance of long-lasting insecticidal nets (LLINs) including the piperonyl butoxide (PBO)-based nets (Olyset Plus). Molecular analysis</vt:lpwstr>
  </property>
  <property fmtid="{D5CDD505-2E9C-101B-9397-08002B2CF9AE}" pid="2939" name="ZOTERO_BREF_yEgdV6UivvOE_9">
    <vt:lpwstr> revealed signiﬁcant over-expression of cytochrome P450 genes (CYP9K1 and CYP6P9a/b). However, the expression of these genes was not associated with resistance escalation as no difference was observed in the level of expression in mosquitoes resistant to </vt:lpwstr>
  </property>
  <property fmtid="{D5CDD505-2E9C-101B-9397-08002B2CF9AE}" pid="2940" name="ZOTERO_BREF_yVOLERgBTOSE_1">
    <vt:lpwstr/>
  </property>
  <property fmtid="{D5CDD505-2E9C-101B-9397-08002B2CF9AE}" pid="2941" name="ZOTERO_BREF_zAwfT9s0xadu_1">
    <vt:lpwstr>ZOTERO_ITEM CSL_CITATION {"citationID":"DQTfY31t","properties":{"formattedCitation":"(Ranson et al., 2011)","plainCitation":"(Ranson et al., 2011)","noteIndex":0},"citationItems":[{"id":18,"uris":["http://zotero.org/users/local/9e2gOBR4/items/GA5MJP6H"],"</vt:lpwstr>
  </property>
  <property fmtid="{D5CDD505-2E9C-101B-9397-08002B2CF9AE}" pid="2942" name="ZOTERO_BREF_zAwfT9s0xadu_2">
    <vt:lpwstr>itemData":{"id":18,"type":"article-journal","abstract":"The use of pyrethroid insecticides in malaria vector control has increased dramatically in the past decade through the scale up of insecticide treated net distribution programmes and indoor residual </vt:lpwstr>
  </property>
  <property fmtid="{D5CDD505-2E9C-101B-9397-08002B2CF9AE}" pid="2943" name="ZOTERO_BREF_zAwfT9s0xadu_3">
    <vt:lpwstr>spraying campaigns. Inevitably, the major malaria vectors have developed resistance to these insecticides and the resistance alleles are spreading at an exceptionally rapid rate throughout Africa. Although substantial progress has been made on understandi</vt:lpwstr>
  </property>
  <property fmtid="{D5CDD505-2E9C-101B-9397-08002B2CF9AE}" pid="2944" name="ZOTERO_BREF_zAwfT9s0xadu_4">
    <vt:lpwstr>ng the causes of pyrethroid resistance, remarkably few studies have focused on the epidemiological impact of resistance on current malaria control activities. As we move into the malaria eradication era, it is vital that the implications of insecticide re</vt:lpwstr>
  </property>
  <property fmtid="{D5CDD505-2E9C-101B-9397-08002B2CF9AE}" pid="2945" name="ZOTERO_BREF_zAwfT9s0xadu_5">
    <vt:lpwstr>sistance are understood and strategies to mitigate these effects are implemented. ?? 2010 Elsevier Ltd.","container-title":"Trends in Parasitology","DOI":"10.1016/j.pt.2010.08.004","ISSN":"14714922","issue":"2","note":"PMID: 20843745\npublisher: Elsevier </vt:lpwstr>
  </property>
  <property fmtid="{D5CDD505-2E9C-101B-9397-08002B2CF9AE}" pid="2946" name="ZOTERO_BREF_zAwfT9s0xadu_6">
    <vt:lpwstr>Ltd\nISBN: 1471-5007 (Electronic) 1471-4922 (Linking)","page":"91-98","title":"Pyrethroid resistance in African anopheline mosquitoes: What are the implications for malaria control?","volume":"27","author":[{"family":"Ranson","given":"Hilary"},{"family":"</vt:lpwstr>
  </property>
  <property fmtid="{D5CDD505-2E9C-101B-9397-08002B2CF9AE}" pid="2947" name="ZOTERO_BREF_zAwfT9s0xadu_7">
    <vt:lpwstr>N'Guessan","given":"Raphael"},{"family":"Lines","given":"Jonathan"},{"family":"Moiroux","given":"Nicolas"},{"family":"Nkuni","given":"Zinga"},{"family":"Corbel","given":"Vincent"}],"issued":{"date-parts":[["2011"]]}}}],"schema":"https://github.com/citatio</vt:lpwstr>
  </property>
  <property fmtid="{D5CDD505-2E9C-101B-9397-08002B2CF9AE}" pid="2948" name="ZOTERO_BREF_zAwfT9s0xadu_8">
    <vt:lpwstr>n-style-language/schema/raw/master/csl-citation.json"}</vt:lpwstr>
  </property>
  <property fmtid="{D5CDD505-2E9C-101B-9397-08002B2CF9AE}" pid="2949" name="ZOTERO_BREF_zn4pFEpDxsCq_1">
    <vt:lpwstr>ZOTERO_ITEM CSL_CITATION {"citationID":"MhQOpaAP","properties":{"formattedCitation":"(D. Neafsey et al., 2015)","plainCitation":"(D. Neafsey et al., 2015)","dontUpdate":true,"noteIndex":0},"citationItems":[{"id":1252,"uris":["http://zotero.org/users/local</vt:lpwstr>
  </property>
  <property fmtid="{D5CDD505-2E9C-101B-9397-08002B2CF9AE}" pid="2950" name="ZOTERO_BREF_zn4pFEpDxsCq_10">
    <vt:lpwstr>{"family":"Deligianni","given":"E"},{"family":"Dottorini","given":"T"},{"family":"Dritsou","given":"V"},{"family":"Gabriel","given":"SB"},{"family":"Guelbeogo","given":"WM"},{"family":"Hall","given":"AB"},{"family":"Han","given":"MV"},{"family":"Hlaing","</vt:lpwstr>
  </property>
  <property fmtid="{D5CDD505-2E9C-101B-9397-08002B2CF9AE}" pid="2951" name="ZOTERO_BREF_zn4pFEpDxsCq_11">
    <vt:lpwstr>given":"T."},{"family":"Hughes","given":"DST"},{"family":"Jenkins","given":"AM"},{"family":"Jiang","given":"X"},{"family":"Jungreis","given":"I"},{"family":"Kakani","given":"EG"},{"family":"Kamali","given":"M"},{"family":"Kemppainen","given":"P"},{"family</vt:lpwstr>
  </property>
  <property fmtid="{D5CDD505-2E9C-101B-9397-08002B2CF9AE}" pid="2952" name="ZOTERO_BREF_zn4pFEpDxsCq_12">
    <vt:lpwstr>":"Kennedy","given":"RC"},{"family":"Kirmitzoglou","given":"IK"},{"family":"Koekemoer","given":"LL"},{"family":"Laban","given":"N"},{"family":"Langridge","given":"N"},{"family":"Lawniczak","given":"MKN"},{"family":"Lirakis","given":"M"},{"family":"Lobo","</vt:lpwstr>
  </property>
  <property fmtid="{D5CDD505-2E9C-101B-9397-08002B2CF9AE}" pid="2953" name="ZOTERO_BREF_zn4pFEpDxsCq_13">
    <vt:lpwstr>given":"NF"},{"family":"Lowy","given":"E"},{"family":"MacCallum","given":"RM"},{"family":"Mao","given":"C"},{"family":"Maslen","given":"G"},{"family":"Mbogo","given":"C"},{"family":"McCarthy","given":"J"},{"family":"Michel","given":"K"},{"family":"Mitchel</vt:lpwstr>
  </property>
  <property fmtid="{D5CDD505-2E9C-101B-9397-08002B2CF9AE}" pid="2954" name="ZOTERO_BREF_zn4pFEpDxsCq_14">
    <vt:lpwstr>l","given":"SN"},{"family":"Moore","given":"W"},{"family":"Murphy","given":"KA"},{"family":"Naumenko","given":"AN"},{"family":"Nolan","given":"T"},{"family":"Novoa","given":"EM"},{"family":"O'Loughlin","given":"S"},{"family":"Oringanje","given":"C"},{"fam</vt:lpwstr>
  </property>
  <property fmtid="{D5CDD505-2E9C-101B-9397-08002B2CF9AE}" pid="2955" name="ZOTERO_BREF_zn4pFEpDxsCq_15">
    <vt:lpwstr>ily":"Oshaghi","given":"MA"},{"family":"Pakpour","given":"N"},{"family":"Papathanos","given":"PA"},{"family":"Peery","given":"AN"},{"family":"Povelones","given":"M"},{"family":"Prakash","given":"A"},{"family":"Price","given":"DP"},{"family":"Rajaraman","g</vt:lpwstr>
  </property>
  <property fmtid="{D5CDD505-2E9C-101B-9397-08002B2CF9AE}" pid="2956" name="ZOTERO_BREF_zn4pFEpDxsCq_16">
    <vt:lpwstr>iven":"A"},{"family":"Reimer","given":"LJ"},{"family":"Rinker","given":"DC"},{"family":"Rokas","given":"A"},{"family":"Russell","given":"TL"},{"family":"Sagnon","given":"N"},{"family":"Sharakhova","given":"MV"},{"family":"Shea","given":"T"},{"family":"Sim</vt:lpwstr>
  </property>
  <property fmtid="{D5CDD505-2E9C-101B-9397-08002B2CF9AE}" pid="2957" name="ZOTERO_BREF_zn4pFEpDxsCq_17">
    <vt:lpwstr>ao","given":"F"},{"family":"Simard","given":"F"},{"family":"Slotman","given":"MA"},{"family":"Somboon","given":"P"},{"family":"Stegniy","given":"V"},{"family":"Struchiner","given":"CJ"},{"family":"Thomas","given":"GWC"},{"family":"Tojo","given":"M"},{"fam</vt:lpwstr>
  </property>
  <property fmtid="{D5CDD505-2E9C-101B-9397-08002B2CF9AE}" pid="2958" name="ZOTERO_BREF_zn4pFEpDxsCq_18">
    <vt:lpwstr>ily":"Topalis","given":"P"},{"family":"Tubio","given":"JMC"},{"family":"Unger","given":"MF"},{"family":"Vontas","given":"J"},{"family":"Walton","given":"C"},{"family":"Wilding","given":"CS"},{"family":"Willis","given":"JH"},{"family":"Wu","given":"Y-C"},{</vt:lpwstr>
  </property>
  <property fmtid="{D5CDD505-2E9C-101B-9397-08002B2CF9AE}" pid="2959" name="ZOTERO_BREF_zn4pFEpDxsCq_19">
    <vt:lpwstr>"family":"Yan","given":"G"},{"family":"Zdobnov","given":"EM"},{"family":"Zhou","given":"X"},{"family":"Catteruccia","given":"F"},{"family":"Christophides","given":"GK"},{"family":"Collins","given":"FH"},{"family":"Cornman","given":"RS"},{"family":"Crisant</vt:lpwstr>
  </property>
  <property fmtid="{D5CDD505-2E9C-101B-9397-08002B2CF9AE}" pid="2960" name="ZOTERO_BREF_zn4pFEpDxsCq_2">
    <vt:lpwstr>/9e2gOBR4/items/9UCHIQ74"],"itemData":{"id":1252,"type":"article-journal","abstract":"Variation in vectorial capacity for human malaria among Anopheles mosquito species is determined by many factors, including behavior, immunity, and life history. To inve</vt:lpwstr>
  </property>
  <property fmtid="{D5CDD505-2E9C-101B-9397-08002B2CF9AE}" pid="2961" name="ZOTERO_BREF_zn4pFEpDxsCq_20">
    <vt:lpwstr>i","given":"A"},{"family":"Donnelly","given":"MJ"},{"family":"Emrich","given":"SJ"},{"family":"Fontaine","given":"MC"},{"family":"Gelbart","given":"W"},{"family":"Hahn","given":"MW"},{"family":"Hansen","given":"IA"},{"family":"Howell","given":"PI"},{"fami</vt:lpwstr>
  </property>
  <property fmtid="{D5CDD505-2E9C-101B-9397-08002B2CF9AE}" pid="2962" name="ZOTERO_BREF_zn4pFEpDxsCq_21">
    <vt:lpwstr>ly":"Kafatos","given":"FC"},{"family":"Kellis","given":"M"},{"family":"Lawson","given":"D"},{"family":"Louis","given":"C"},{"family":"Luckhart","given":"S"},{"family":"Muskavitch","given":"MAT"},{"family":"Ribeiro","given":"JM"},{"family":"Riehle","given"</vt:lpwstr>
  </property>
  <property fmtid="{D5CDD505-2E9C-101B-9397-08002B2CF9AE}" pid="2963" name="ZOTERO_BREF_zn4pFEpDxsCq_22">
    <vt:lpwstr>:"MA"},{"family":"Sharakhov","given":"IV"},{"family":"Tu","given":"Z"},{"family":"Zwiebel","given":"LJ"},{"family":"Besansky","given":"NJ"}],"issued":{"date-parts":[["2015"]]}}}],"schema":"https://github.com/citation-style-language/schema/raw/master/csl-c</vt:lpwstr>
  </property>
  <property fmtid="{D5CDD505-2E9C-101B-9397-08002B2CF9AE}" pid="2964" name="ZOTERO_BREF_zn4pFEpDxsCq_23">
    <vt:lpwstr>itation.json"}</vt:lpwstr>
  </property>
  <property fmtid="{D5CDD505-2E9C-101B-9397-08002B2CF9AE}" pid="2965" name="ZOTERO_BREF_zn4pFEpDxsCq_3">
    <vt:lpwstr>stigate the genomic basis of vectorial capacity and explore new avenues for vector control, we sequenced the genomes of 16 anopheline mosquito species from diverse locations spanning ~100 million years of evolution. Comparative analyses show faster rates </vt:lpwstr>
  </property>
  <property fmtid="{D5CDD505-2E9C-101B-9397-08002B2CF9AE}" pid="2966" name="ZOTERO_BREF_zn4pFEpDxsCq_4">
    <vt:lpwstr>of gene gain and loss, elevated gene shuffling on the X chromosome, and more intron losses, relative to Drosophila. Some determinants of vectorial capacity, such as chemosensory genes, do not show elevated turnover but instead diversify through protein-se</vt:lpwstr>
  </property>
  <property fmtid="{D5CDD505-2E9C-101B-9397-08002B2CF9AE}" pid="2967" name="ZOTERO_BREF_zn4pFEpDxsCq_5">
    <vt:lpwstr>quence changes. This dynamism of anopheline genes and genomes may contribute to their flexible capacity to take advantage of new ecological niches, including adapting to humans as primary hosts.","container-title":"Science","DOI":"10.1126/science.1258522"</vt:lpwstr>
  </property>
  <property fmtid="{D5CDD505-2E9C-101B-9397-08002B2CF9AE}" pid="2968" name="ZOTERO_BREF_zn4pFEpDxsCq_6">
    <vt:lpwstr>,"ISSN":"0036-8075","issue":"6217","note":"PMID: 25554792\nCitation Key: Neafsey2015","page":"1258522-1258522","title":"Highly evolvable malaria vectors: the genomes of 16 Anopheles mosquitoes","volume":"347","author":[{"family":"Neafsey","given":"DE"},{"</vt:lpwstr>
  </property>
  <property fmtid="{D5CDD505-2E9C-101B-9397-08002B2CF9AE}" pid="2969" name="ZOTERO_BREF_zn4pFEpDxsCq_7">
    <vt:lpwstr>family":"Waterhouse","given":"RM"},{"family":"Abai","given":"MR"},{"family":"Aganezov","given":"SS"},{"family":"Alekseyev","given":"MA"},{"family":"Allen","given":"JE"},{"family":"Amon","given":"J"},{"family":"Arca","given":"B"},{"family":"Arensburger","g</vt:lpwstr>
  </property>
  <property fmtid="{D5CDD505-2E9C-101B-9397-08002B2CF9AE}" pid="2970" name="ZOTERO_BREF_zn4pFEpDxsCq_8">
    <vt:lpwstr>iven":"P"},{"family":"Artemov","given":"G"},{"family":"Assour","given":"LA"},{"family":"Basseri","given":"H"},{"family":"Berlin","given":"A"},{"family":"Birren","given":"BW"},{"family":"Blandin","given":"SA"},{"family":"Brockman","given":"AI"},{"family":"</vt:lpwstr>
  </property>
  <property fmtid="{D5CDD505-2E9C-101B-9397-08002B2CF9AE}" pid="2971" name="ZOTERO_BREF_zn4pFEpDxsCq_9">
    <vt:lpwstr>Burkot","given":"TR"},{"family":"Burt","given":"A"},{"family":"Chan","given":"CS"},{"family":"Chauve","given":"C"},{"family":"Chiu","given":"JC"},{"family":"Christensen","given":"M"},{"family":"Costantini","given":"C"},{"family":"Davidson","given":"VLM"},</vt:lpwstr>
  </property>
  <property fmtid="{D5CDD505-2E9C-101B-9397-08002B2CF9AE}" pid="2972" name="ZOTERO_PREF_1">
    <vt:lpwstr>&lt;data data-version="3" zotero-version="6.0.6"&gt;&lt;session id="x2Y9haP6"/&gt;&lt;style id="http://www.zotero.org/styles/apa" locale="en-GB" hasBibliography="1" bibliographyStyleHasBeenSet="1"/&gt;&lt;prefs&gt;&lt;pref name="fieldType" value="Bookmark"/&gt;&lt;pref name="automaticJou</vt:lpwstr>
  </property>
  <property fmtid="{D5CDD505-2E9C-101B-9397-08002B2CF9AE}" pid="2973" name="ZOTERO_PREF_2">
    <vt:lpwstr>rnalAbbreviations" value="true"/&gt;&lt;/prefs&gt;&lt;/data&gt;</vt:lpwstr>
  </property>
</Properties>
</file>